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382383F" w14:textId="6F27BECF" w:rsidR="005766DD" w:rsidRPr="005740FE" w:rsidRDefault="005766DD" w:rsidP="00582DD2">
      <w:pPr>
        <w:spacing w:line="480" w:lineRule="auto"/>
        <w:contextualSpacing/>
        <w:jc w:val="center"/>
        <w:rPr>
          <w:b/>
          <w:bCs/>
          <w:i/>
          <w:iCs/>
          <w:sz w:val="32"/>
          <w:szCs w:val="32"/>
        </w:rPr>
      </w:pPr>
      <w:commentRangeStart w:id="0"/>
      <w:r w:rsidRPr="005740FE">
        <w:rPr>
          <w:b/>
          <w:bCs/>
          <w:i/>
          <w:iCs/>
          <w:sz w:val="32"/>
          <w:szCs w:val="32"/>
        </w:rPr>
        <w:t>Manuscript</w:t>
      </w:r>
      <w:commentRangeEnd w:id="0"/>
      <w:r w:rsidR="00780D5F" w:rsidRPr="005740FE">
        <w:rPr>
          <w:rStyle w:val="CommentReference"/>
        </w:rPr>
        <w:commentReference w:id="0"/>
      </w:r>
    </w:p>
    <w:p w14:paraId="5CD3E65C" w14:textId="3F657D3C" w:rsidR="007A7259" w:rsidRPr="005740FE" w:rsidRDefault="00A73AC9" w:rsidP="00582DD2">
      <w:pPr>
        <w:spacing w:line="480" w:lineRule="auto"/>
        <w:contextualSpacing/>
        <w:jc w:val="center"/>
        <w:rPr>
          <w:b/>
          <w:bCs/>
          <w:sz w:val="32"/>
          <w:szCs w:val="32"/>
        </w:rPr>
      </w:pPr>
      <w:commentRangeStart w:id="1"/>
      <w:r w:rsidRPr="005740FE">
        <w:rPr>
          <w:b/>
          <w:bCs/>
          <w:sz w:val="32"/>
          <w:szCs w:val="32"/>
        </w:rPr>
        <w:t>Larger but younger fish when growth compensates for higher mortality in warmed ecosystem</w:t>
      </w:r>
      <w:commentRangeEnd w:id="1"/>
      <w:r w:rsidR="00780D5F" w:rsidRPr="005740FE">
        <w:rPr>
          <w:rStyle w:val="CommentReference"/>
        </w:rPr>
        <w:commentReference w:id="1"/>
      </w:r>
    </w:p>
    <w:p w14:paraId="5642C92F" w14:textId="5B2CE857" w:rsidR="00A73AC9" w:rsidRPr="005740FE" w:rsidRDefault="00A73AC9" w:rsidP="008F1650">
      <w:pPr>
        <w:spacing w:line="480" w:lineRule="auto"/>
        <w:contextualSpacing/>
        <w:jc w:val="both"/>
      </w:pPr>
    </w:p>
    <w:p w14:paraId="34B04A7F" w14:textId="4425C259" w:rsidR="00A73AC9" w:rsidRPr="005740FE" w:rsidRDefault="00A73AC9" w:rsidP="008F1650">
      <w:pPr>
        <w:spacing w:line="480" w:lineRule="auto"/>
        <w:contextualSpacing/>
        <w:jc w:val="both"/>
        <w:rPr>
          <w:rFonts w:eastAsia="Times New Roman"/>
          <w:vertAlign w:val="superscript"/>
          <w:lang w:eastAsia="en-GB"/>
        </w:rPr>
      </w:pPr>
      <w:r w:rsidRPr="005740FE">
        <w:rPr>
          <w:rFonts w:eastAsia="Times New Roman"/>
          <w:lang w:eastAsia="en-GB"/>
        </w:rPr>
        <w:t>Max Lindmark</w:t>
      </w:r>
      <w:r w:rsidRPr="005740FE">
        <w:rPr>
          <w:rFonts w:eastAsia="Times New Roman"/>
          <w:vertAlign w:val="superscript"/>
          <w:lang w:eastAsia="en-GB"/>
        </w:rPr>
        <w:t>a,b,1</w:t>
      </w:r>
      <w:r w:rsidRPr="005740FE">
        <w:rPr>
          <w:rFonts w:eastAsia="Times New Roman"/>
          <w:lang w:eastAsia="en-GB"/>
        </w:rPr>
        <w:t>, Malin  Karlsson</w:t>
      </w:r>
      <w:r w:rsidRPr="005740FE">
        <w:rPr>
          <w:rFonts w:eastAsia="Times New Roman"/>
          <w:vertAlign w:val="superscript"/>
          <w:lang w:eastAsia="en-GB"/>
        </w:rPr>
        <w:t>a</w:t>
      </w:r>
      <w:r w:rsidRPr="005740FE">
        <w:rPr>
          <w:rFonts w:eastAsia="Times New Roman"/>
          <w:lang w:eastAsia="en-GB"/>
        </w:rPr>
        <w:t>, Anna Gårdmark</w:t>
      </w:r>
      <w:r w:rsidRPr="005740FE">
        <w:rPr>
          <w:rFonts w:eastAsia="Times New Roman"/>
          <w:vertAlign w:val="superscript"/>
          <w:lang w:eastAsia="en-GB"/>
        </w:rPr>
        <w:t>c</w:t>
      </w:r>
    </w:p>
    <w:p w14:paraId="779DA0CD" w14:textId="77777777" w:rsidR="00A73AC9" w:rsidRPr="005740FE" w:rsidRDefault="00A73AC9" w:rsidP="008F1650">
      <w:pPr>
        <w:spacing w:line="480" w:lineRule="auto"/>
        <w:contextualSpacing/>
        <w:jc w:val="both"/>
        <w:rPr>
          <w:rFonts w:eastAsia="Times New Roman"/>
          <w:lang w:eastAsia="en-GB"/>
        </w:rPr>
      </w:pPr>
    </w:p>
    <w:p w14:paraId="6A26C65F" w14:textId="77777777" w:rsidR="00A73AC9" w:rsidRPr="005740FE" w:rsidRDefault="00A73AC9" w:rsidP="008F1650">
      <w:pPr>
        <w:spacing w:line="480" w:lineRule="auto"/>
        <w:contextualSpacing/>
        <w:jc w:val="both"/>
        <w:rPr>
          <w:rFonts w:eastAsia="Times New Roman"/>
          <w:lang w:eastAsia="en-GB"/>
        </w:rPr>
      </w:pPr>
      <w:r w:rsidRPr="005740FE">
        <w:rPr>
          <w:rFonts w:eastAsia="Times New Roman"/>
          <w:vertAlign w:val="superscript"/>
          <w:lang w:eastAsia="en-GB"/>
        </w:rPr>
        <w:t xml:space="preserve">a </w:t>
      </w:r>
      <w:r w:rsidRPr="005740FE">
        <w:rPr>
          <w:rFonts w:eastAsia="Times New Roman"/>
          <w:lang w:eastAsia="en-GB"/>
        </w:rPr>
        <w:t>Swedish University of Agricultural Sciences, Department of Aquatic Resources, Institute of Coastal Research, Skolgatan 6, 742 42 Öregrund, Sweden</w:t>
      </w:r>
    </w:p>
    <w:p w14:paraId="21B3F12A" w14:textId="77777777" w:rsidR="00A73AC9" w:rsidRPr="005740FE" w:rsidRDefault="00A73AC9" w:rsidP="008F1650">
      <w:pPr>
        <w:spacing w:line="480" w:lineRule="auto"/>
        <w:contextualSpacing/>
        <w:jc w:val="both"/>
        <w:rPr>
          <w:rFonts w:eastAsia="Times New Roman"/>
          <w:vertAlign w:val="superscript"/>
          <w:lang w:eastAsia="en-GB"/>
        </w:rPr>
      </w:pPr>
    </w:p>
    <w:p w14:paraId="6C951B5A" w14:textId="66FCA997" w:rsidR="00A73AC9" w:rsidRPr="005740FE" w:rsidRDefault="00A73AC9" w:rsidP="008F1650">
      <w:pPr>
        <w:spacing w:line="480" w:lineRule="auto"/>
        <w:contextualSpacing/>
        <w:jc w:val="both"/>
        <w:rPr>
          <w:rFonts w:eastAsia="Times New Roman"/>
          <w:lang w:eastAsia="en-GB"/>
        </w:rPr>
      </w:pPr>
      <w:r w:rsidRPr="005740FE">
        <w:rPr>
          <w:rFonts w:eastAsia="Times New Roman"/>
          <w:vertAlign w:val="superscript"/>
          <w:lang w:eastAsia="en-GB"/>
        </w:rPr>
        <w:t xml:space="preserve">b </w:t>
      </w:r>
      <w:r w:rsidRPr="005740FE">
        <w:rPr>
          <w:rFonts w:eastAsia="Times New Roman"/>
          <w:lang w:eastAsia="en-GB"/>
        </w:rPr>
        <w:t>Swedish University of Agricultural Sciences, Department of Aquatic Resources, Institute of Marine Research, Turistgatan 5, 453 30 Lysekil, Sweden</w:t>
      </w:r>
    </w:p>
    <w:p w14:paraId="64C41141" w14:textId="77777777" w:rsidR="00A73AC9" w:rsidRPr="005740FE" w:rsidRDefault="00A73AC9" w:rsidP="008F1650">
      <w:pPr>
        <w:spacing w:line="480" w:lineRule="auto"/>
        <w:contextualSpacing/>
        <w:jc w:val="both"/>
        <w:rPr>
          <w:rFonts w:eastAsia="Times New Roman"/>
          <w:vertAlign w:val="superscript"/>
          <w:lang w:eastAsia="en-GB"/>
        </w:rPr>
      </w:pPr>
    </w:p>
    <w:p w14:paraId="2F473AAA" w14:textId="0F37A510" w:rsidR="00A73AC9" w:rsidRPr="005740FE" w:rsidRDefault="00A73AC9" w:rsidP="008F1650">
      <w:pPr>
        <w:spacing w:line="480" w:lineRule="auto"/>
        <w:contextualSpacing/>
        <w:jc w:val="both"/>
        <w:rPr>
          <w:rFonts w:eastAsia="Times New Roman"/>
          <w:lang w:eastAsia="en-GB"/>
        </w:rPr>
      </w:pPr>
      <w:r w:rsidRPr="005740FE">
        <w:rPr>
          <w:rFonts w:eastAsia="Times New Roman"/>
          <w:vertAlign w:val="superscript"/>
          <w:lang w:eastAsia="en-GB"/>
        </w:rPr>
        <w:t xml:space="preserve">c </w:t>
      </w:r>
      <w:r w:rsidRPr="005740FE">
        <w:rPr>
          <w:rFonts w:eastAsia="Times New Roman"/>
          <w:lang w:eastAsia="en-GB"/>
        </w:rPr>
        <w:t>Swedish University of Agricultural Sciences, Department of Aquatic Resources, Skolgatan 6, SE-742 42 Öregrund, Sweden</w:t>
      </w:r>
    </w:p>
    <w:p w14:paraId="5E23BACE" w14:textId="77777777" w:rsidR="00A73AC9" w:rsidRPr="005740FE" w:rsidRDefault="00A73AC9" w:rsidP="008F1650">
      <w:pPr>
        <w:spacing w:line="480" w:lineRule="auto"/>
        <w:contextualSpacing/>
        <w:jc w:val="both"/>
        <w:rPr>
          <w:rFonts w:eastAsia="Times New Roman"/>
          <w:vertAlign w:val="superscript"/>
          <w:lang w:eastAsia="en-GB"/>
        </w:rPr>
      </w:pPr>
    </w:p>
    <w:p w14:paraId="5AA2660C" w14:textId="50D6DE87" w:rsidR="00A73AC9" w:rsidRPr="005740FE" w:rsidRDefault="00A73AC9" w:rsidP="008F1650">
      <w:pPr>
        <w:spacing w:line="480" w:lineRule="auto"/>
        <w:contextualSpacing/>
        <w:jc w:val="both"/>
        <w:rPr>
          <w:rFonts w:eastAsia="Times New Roman"/>
          <w:lang w:eastAsia="en-GB"/>
        </w:rPr>
      </w:pPr>
      <w:r w:rsidRPr="005740FE">
        <w:rPr>
          <w:rFonts w:eastAsia="Times New Roman"/>
          <w:vertAlign w:val="superscript"/>
          <w:lang w:eastAsia="en-GB"/>
        </w:rPr>
        <w:t>1</w:t>
      </w:r>
      <w:r w:rsidRPr="005740FE">
        <w:rPr>
          <w:rFonts w:eastAsia="Times New Roman"/>
          <w:lang w:eastAsia="en-GB"/>
        </w:rPr>
        <w:t xml:space="preserve"> Author to whom correspondence should be addressed. Current address:</w:t>
      </w:r>
    </w:p>
    <w:p w14:paraId="2331AF7B" w14:textId="710134E2" w:rsidR="00A73AC9" w:rsidRPr="005740FE" w:rsidRDefault="00A73AC9" w:rsidP="008F1650">
      <w:pPr>
        <w:spacing w:line="480" w:lineRule="auto"/>
        <w:contextualSpacing/>
        <w:jc w:val="both"/>
        <w:rPr>
          <w:rFonts w:eastAsia="Times New Roman"/>
          <w:lang w:eastAsia="en-GB"/>
        </w:rPr>
      </w:pPr>
      <w:r w:rsidRPr="005740FE">
        <w:rPr>
          <w:rFonts w:eastAsia="Times New Roman"/>
          <w:lang w:eastAsia="en-GB"/>
        </w:rPr>
        <w:t>Max Lindmark, Swedish University of Agricultural Sciences, Department of Aquatic Resources, Institute of Marine Research, Turistgatan 5, 453 30 Lysekil, Sweden, Tel.: +46(0)104784137, email: max.lindmark@slu.se</w:t>
      </w:r>
    </w:p>
    <w:p w14:paraId="68C692ED" w14:textId="798AE43E" w:rsidR="00E6762F" w:rsidRPr="005740FE" w:rsidRDefault="00E6762F" w:rsidP="008F1650">
      <w:pPr>
        <w:spacing w:line="480" w:lineRule="auto"/>
        <w:contextualSpacing/>
        <w:jc w:val="both"/>
      </w:pPr>
    </w:p>
    <w:p w14:paraId="606319B4" w14:textId="54DDFFE8" w:rsidR="00350812" w:rsidRPr="005740FE" w:rsidRDefault="00350812" w:rsidP="008F1650">
      <w:pPr>
        <w:spacing w:line="480" w:lineRule="auto"/>
        <w:contextualSpacing/>
        <w:jc w:val="both"/>
      </w:pPr>
    </w:p>
    <w:p w14:paraId="783FD175" w14:textId="43535F3A" w:rsidR="00E6762F" w:rsidRPr="005740FE" w:rsidRDefault="00E6762F" w:rsidP="008F1650">
      <w:pPr>
        <w:spacing w:line="480" w:lineRule="auto"/>
        <w:contextualSpacing/>
        <w:jc w:val="both"/>
      </w:pPr>
    </w:p>
    <w:p w14:paraId="139A1D17" w14:textId="77777777" w:rsidR="00582DD2" w:rsidRDefault="00582DD2" w:rsidP="005357F3">
      <w:pPr>
        <w:spacing w:line="480" w:lineRule="auto"/>
        <w:contextualSpacing/>
        <w:jc w:val="both"/>
        <w:rPr>
          <w:rFonts w:cstheme="minorHAnsi"/>
          <w:b/>
          <w:color w:val="333333"/>
          <w:shd w:val="clear" w:color="auto" w:fill="FFFFFF"/>
        </w:rPr>
      </w:pPr>
    </w:p>
    <w:p w14:paraId="0D6EB8CD" w14:textId="1A5AB92D" w:rsidR="005357F3" w:rsidRPr="005740FE" w:rsidRDefault="00E6762F" w:rsidP="005357F3">
      <w:pPr>
        <w:spacing w:line="480" w:lineRule="auto"/>
        <w:contextualSpacing/>
        <w:jc w:val="both"/>
        <w:rPr>
          <w:rFonts w:cstheme="minorHAnsi"/>
          <w:color w:val="333333"/>
          <w:shd w:val="clear" w:color="auto" w:fill="FFFFFF"/>
        </w:rPr>
      </w:pPr>
      <w:r w:rsidRPr="005740FE">
        <w:rPr>
          <w:rFonts w:cstheme="minorHAnsi"/>
          <w:b/>
          <w:color w:val="333333"/>
          <w:shd w:val="clear" w:color="auto" w:fill="FFFFFF"/>
        </w:rPr>
        <w:t>Keywords</w:t>
      </w:r>
      <w:r w:rsidRPr="005740FE">
        <w:rPr>
          <w:rFonts w:cstheme="minorHAnsi"/>
          <w:color w:val="333333"/>
          <w:shd w:val="clear" w:color="auto" w:fill="FFFFFF"/>
        </w:rPr>
        <w:t xml:space="preserve">: </w:t>
      </w:r>
      <w:r w:rsidR="00690397" w:rsidRPr="005740FE">
        <w:rPr>
          <w:rFonts w:cstheme="minorHAnsi"/>
          <w:color w:val="333333"/>
          <w:shd w:val="clear" w:color="auto" w:fill="FFFFFF"/>
        </w:rPr>
        <w:t xml:space="preserve">body </w:t>
      </w:r>
      <w:r w:rsidR="005357F3" w:rsidRPr="005740FE">
        <w:rPr>
          <w:rFonts w:cstheme="minorHAnsi"/>
          <w:color w:val="333333"/>
          <w:shd w:val="clear" w:color="auto" w:fill="FFFFFF"/>
        </w:rPr>
        <w:t xml:space="preserve">growth, </w:t>
      </w:r>
      <w:r w:rsidR="00D36F55" w:rsidRPr="005740FE">
        <w:rPr>
          <w:rFonts w:cstheme="minorHAnsi"/>
          <w:color w:val="333333"/>
          <w:shd w:val="clear" w:color="auto" w:fill="FFFFFF"/>
        </w:rPr>
        <w:t>size-structure, size</w:t>
      </w:r>
      <w:r w:rsidR="003F73AF" w:rsidRPr="005740FE">
        <w:rPr>
          <w:rFonts w:cstheme="minorHAnsi"/>
          <w:color w:val="333333"/>
          <w:shd w:val="clear" w:color="auto" w:fill="FFFFFF"/>
        </w:rPr>
        <w:t>-</w:t>
      </w:r>
      <w:r w:rsidR="00D36F55" w:rsidRPr="005740FE">
        <w:rPr>
          <w:rFonts w:cstheme="minorHAnsi"/>
          <w:color w:val="333333"/>
          <w:shd w:val="clear" w:color="auto" w:fill="FFFFFF"/>
        </w:rPr>
        <w:t>spectr</w:t>
      </w:r>
      <w:r w:rsidR="003F73AF" w:rsidRPr="005740FE">
        <w:rPr>
          <w:rFonts w:cstheme="minorHAnsi"/>
          <w:color w:val="333333"/>
          <w:shd w:val="clear" w:color="auto" w:fill="FFFFFF"/>
        </w:rPr>
        <w:t>um</w:t>
      </w:r>
      <w:r w:rsidR="00D36F55" w:rsidRPr="005740FE">
        <w:rPr>
          <w:rFonts w:cstheme="minorHAnsi"/>
          <w:color w:val="333333"/>
          <w:shd w:val="clear" w:color="auto" w:fill="FFFFFF"/>
        </w:rPr>
        <w:t xml:space="preserve">, </w:t>
      </w:r>
      <w:r w:rsidR="006E03B4" w:rsidRPr="005740FE">
        <w:rPr>
          <w:rFonts w:cstheme="minorHAnsi"/>
          <w:color w:val="333333"/>
          <w:shd w:val="clear" w:color="auto" w:fill="FFFFFF"/>
        </w:rPr>
        <w:t>m</w:t>
      </w:r>
      <w:r w:rsidR="005357F3" w:rsidRPr="005740FE">
        <w:rPr>
          <w:rFonts w:cstheme="minorHAnsi"/>
          <w:color w:val="333333"/>
          <w:shd w:val="clear" w:color="auto" w:fill="FFFFFF"/>
        </w:rPr>
        <w:t xml:space="preserve">ortality, </w:t>
      </w:r>
      <w:r w:rsidR="006E03B4" w:rsidRPr="005740FE">
        <w:rPr>
          <w:rFonts w:cstheme="minorHAnsi"/>
          <w:color w:val="333333"/>
          <w:shd w:val="clear" w:color="auto" w:fill="FFFFFF"/>
        </w:rPr>
        <w:t>c</w:t>
      </w:r>
      <w:r w:rsidR="005357F3" w:rsidRPr="005740FE">
        <w:rPr>
          <w:rFonts w:cstheme="minorHAnsi"/>
          <w:color w:val="333333"/>
          <w:shd w:val="clear" w:color="auto" w:fill="FFFFFF"/>
        </w:rPr>
        <w:t>limate change</w:t>
      </w:r>
    </w:p>
    <w:p w14:paraId="3FF22328" w14:textId="269CC3B0" w:rsidR="00E6762F" w:rsidRPr="005740FE" w:rsidRDefault="00E6762F" w:rsidP="008F1650">
      <w:pPr>
        <w:spacing w:line="480" w:lineRule="auto"/>
        <w:contextualSpacing/>
        <w:jc w:val="both"/>
        <w:rPr>
          <w:sz w:val="28"/>
          <w:szCs w:val="28"/>
        </w:rPr>
      </w:pPr>
      <w:commentRangeStart w:id="2"/>
      <w:r w:rsidRPr="005740FE">
        <w:rPr>
          <w:sz w:val="28"/>
          <w:szCs w:val="28"/>
        </w:rPr>
        <w:lastRenderedPageBreak/>
        <w:t>Abstrac</w:t>
      </w:r>
      <w:r w:rsidR="00571F83" w:rsidRPr="005740FE">
        <w:rPr>
          <w:sz w:val="28"/>
          <w:szCs w:val="28"/>
        </w:rPr>
        <w:t>t</w:t>
      </w:r>
      <w:commentRangeEnd w:id="2"/>
      <w:r w:rsidR="007A1A33" w:rsidRPr="005740FE">
        <w:rPr>
          <w:rStyle w:val="CommentReference"/>
        </w:rPr>
        <w:commentReference w:id="2"/>
      </w:r>
    </w:p>
    <w:p w14:paraId="7AF76BA3" w14:textId="3D2A6FE8" w:rsidR="00B41713" w:rsidRPr="005740FE" w:rsidRDefault="003F7921" w:rsidP="00B41713">
      <w:pPr>
        <w:spacing w:line="480" w:lineRule="auto"/>
        <w:contextualSpacing/>
        <w:jc w:val="both"/>
      </w:pPr>
      <w:r w:rsidRPr="005740FE">
        <w:t>E</w:t>
      </w:r>
      <w:r w:rsidR="006B051F" w:rsidRPr="005740FE">
        <w:t>ctotherm</w:t>
      </w:r>
      <w:r w:rsidR="007D31D9" w:rsidRPr="005740FE">
        <w:t xml:space="preserve">s </w:t>
      </w:r>
      <w:r w:rsidR="00044B60" w:rsidRPr="005740FE">
        <w:t>are often predicted to “</w:t>
      </w:r>
      <w:r w:rsidR="006B051F" w:rsidRPr="005740FE">
        <w:t>shrink</w:t>
      </w:r>
      <w:r w:rsidR="00044B60" w:rsidRPr="005740FE">
        <w:t>”</w:t>
      </w:r>
      <w:r w:rsidR="00397E33" w:rsidRPr="005740FE">
        <w:t xml:space="preserve"> with global warming</w:t>
      </w:r>
      <w:r w:rsidR="009D7BE8">
        <w:t xml:space="preserve"> due to smaller adult body sizes</w:t>
      </w:r>
      <w:r w:rsidR="00251A37" w:rsidRPr="005740FE">
        <w:t xml:space="preserve">, </w:t>
      </w:r>
      <w:r w:rsidR="00885AB1" w:rsidRPr="005740FE">
        <w:t xml:space="preserve">in line with the </w:t>
      </w:r>
      <w:r w:rsidR="00B54750" w:rsidRPr="005740FE">
        <w:t>temperature-size rule</w:t>
      </w:r>
      <w:r w:rsidR="00E9666D" w:rsidRPr="005740FE">
        <w:t xml:space="preserve"> (</w:t>
      </w:r>
      <w:r w:rsidR="006B744E" w:rsidRPr="005740FE">
        <w:t>TSR</w:t>
      </w:r>
      <w:r w:rsidR="00E9666D" w:rsidRPr="005740FE">
        <w:t>)</w:t>
      </w:r>
      <w:r w:rsidR="00F4362A" w:rsidRPr="005740FE">
        <w:t xml:space="preserve">. </w:t>
      </w:r>
      <w:r w:rsidR="002F3927">
        <w:t>However,</w:t>
      </w:r>
      <w:r w:rsidR="00F4362A" w:rsidRPr="005740FE">
        <w:t xml:space="preserve"> the TSR</w:t>
      </w:r>
      <w:r w:rsidR="00C3408D" w:rsidRPr="005740FE">
        <w:t xml:space="preserve"> </w:t>
      </w:r>
      <w:r w:rsidR="006B744E" w:rsidRPr="005740FE">
        <w:t>also predicts faster growth</w:t>
      </w:r>
      <w:r w:rsidR="0073625E" w:rsidRPr="005740FE">
        <w:t xml:space="preserve"> rates</w:t>
      </w:r>
      <w:r w:rsidR="002658EE">
        <w:t xml:space="preserve">, </w:t>
      </w:r>
      <w:r w:rsidR="00E3409B">
        <w:t xml:space="preserve">hence, </w:t>
      </w:r>
      <w:r w:rsidR="00AD0B79">
        <w:t xml:space="preserve">the effect of warming on the body size distribution </w:t>
      </w:r>
      <w:r w:rsidR="004A6E48" w:rsidRPr="005740FE">
        <w:t>depends on mortality rates</w:t>
      </w:r>
      <w:r w:rsidR="00ED59D4" w:rsidRPr="005740FE">
        <w:t>.</w:t>
      </w:r>
      <w:r w:rsidR="00972DF3" w:rsidRPr="005740FE">
        <w:t xml:space="preserve"> </w:t>
      </w:r>
      <w:r w:rsidR="00F70E8C" w:rsidRPr="005740FE">
        <w:t>W</w:t>
      </w:r>
      <w:r w:rsidR="00A90830" w:rsidRPr="005740FE">
        <w:t>e use</w:t>
      </w:r>
      <w:r w:rsidR="00BA4045" w:rsidRPr="005740FE">
        <w:t>d</w:t>
      </w:r>
      <w:r w:rsidR="00A90830" w:rsidRPr="005740FE">
        <w:t xml:space="preserve"> </w:t>
      </w:r>
      <w:r w:rsidR="004E573D" w:rsidRPr="005740FE">
        <w:t xml:space="preserve">data </w:t>
      </w:r>
      <w:r w:rsidR="00572E2C" w:rsidRPr="005740FE">
        <w:t xml:space="preserve">from </w:t>
      </w:r>
      <w:r w:rsidR="00946480" w:rsidRPr="005740FE">
        <w:t>a</w:t>
      </w:r>
      <w:r w:rsidR="00A068C0" w:rsidRPr="005740FE">
        <w:t xml:space="preserve">n artificially heated (+8C) </w:t>
      </w:r>
      <w:r w:rsidR="006839E0">
        <w:t>lake</w:t>
      </w:r>
      <w:r w:rsidR="00102628" w:rsidRPr="005740FE">
        <w:t xml:space="preserve"> </w:t>
      </w:r>
      <w:r w:rsidR="00FD25AD" w:rsidRPr="005740FE">
        <w:t xml:space="preserve">to analyze how </w:t>
      </w:r>
      <w:r w:rsidR="000B67B6" w:rsidRPr="005740FE">
        <w:t xml:space="preserve">warming </w:t>
      </w:r>
      <w:r w:rsidR="00BE33DE" w:rsidRPr="005740FE">
        <w:t xml:space="preserve">has affected </w:t>
      </w:r>
      <w:r w:rsidR="00356C4E" w:rsidRPr="005740FE">
        <w:t xml:space="preserve">body </w:t>
      </w:r>
      <w:r w:rsidR="00BE33DE" w:rsidRPr="005740FE">
        <w:t>growth</w:t>
      </w:r>
      <w:r w:rsidR="00322ED1" w:rsidRPr="005740FE">
        <w:t xml:space="preserve">, </w:t>
      </w:r>
      <w:r w:rsidR="00BE33DE" w:rsidRPr="005740FE">
        <w:t>mortality rates and population size-structur</w:t>
      </w:r>
      <w:r w:rsidR="000D479D" w:rsidRPr="005740FE">
        <w:t>e</w:t>
      </w:r>
      <w:r w:rsidR="00D96A4B" w:rsidRPr="005740FE">
        <w:t xml:space="preserve"> </w:t>
      </w:r>
      <w:r w:rsidR="005B2FB3" w:rsidRPr="005740FE">
        <w:t>of</w:t>
      </w:r>
      <w:r w:rsidR="007B7DC9" w:rsidRPr="005740FE">
        <w:t xml:space="preserve"> </w:t>
      </w:r>
      <w:r w:rsidR="00F138EC" w:rsidRPr="005740FE">
        <w:t xml:space="preserve">Eurasian </w:t>
      </w:r>
      <w:r w:rsidR="00D96A4B" w:rsidRPr="005740FE">
        <w:t>perch (</w:t>
      </w:r>
      <w:r w:rsidR="00F138EC" w:rsidRPr="005740FE">
        <w:rPr>
          <w:i/>
          <w:iCs/>
        </w:rPr>
        <w:t>Perca fluviatilis</w:t>
      </w:r>
      <w:r w:rsidR="00F138EC" w:rsidRPr="005740FE">
        <w:t>)</w:t>
      </w:r>
      <w:r w:rsidR="00B11F0B" w:rsidRPr="005740FE">
        <w:t>.</w:t>
      </w:r>
      <w:r w:rsidR="00537171" w:rsidRPr="005740FE">
        <w:t xml:space="preserve"> </w:t>
      </w:r>
      <w:r w:rsidR="00D91F26" w:rsidRPr="005740FE">
        <w:t>C</w:t>
      </w:r>
      <w:r w:rsidR="00713E7E" w:rsidRPr="005740FE">
        <w:t xml:space="preserve">ompared to </w:t>
      </w:r>
      <w:r w:rsidR="00DE705B" w:rsidRPr="005740FE">
        <w:t xml:space="preserve">a </w:t>
      </w:r>
      <w:r w:rsidR="00713E7E" w:rsidRPr="005740FE">
        <w:t xml:space="preserve">reference area, </w:t>
      </w:r>
      <w:r w:rsidR="00C73DDC" w:rsidRPr="005740FE">
        <w:t xml:space="preserve">we found </w:t>
      </w:r>
      <w:r w:rsidR="00D70F55" w:rsidRPr="005740FE">
        <w:t xml:space="preserve">that </w:t>
      </w:r>
      <w:r w:rsidR="00EC1A40" w:rsidRPr="005740FE">
        <w:t xml:space="preserve">the size was larger for all ages and </w:t>
      </w:r>
      <w:r w:rsidR="00383336" w:rsidRPr="005740FE">
        <w:t>grow</w:t>
      </w:r>
      <w:r w:rsidR="00B7570D" w:rsidRPr="005740FE">
        <w:t xml:space="preserve">th </w:t>
      </w:r>
      <w:r w:rsidR="002A600B" w:rsidRPr="005740FE">
        <w:t xml:space="preserve">was faster for all sizes, </w:t>
      </w:r>
      <w:r w:rsidR="007C14D5" w:rsidRPr="005740FE">
        <w:t xml:space="preserve">to </w:t>
      </w:r>
      <w:r w:rsidR="00B7570D" w:rsidRPr="005740FE">
        <w:t xml:space="preserve">the extent </w:t>
      </w:r>
      <w:r w:rsidR="000704EA" w:rsidRPr="005740FE">
        <w:t xml:space="preserve">that </w:t>
      </w:r>
      <w:r w:rsidR="00C5513B" w:rsidRPr="005740FE">
        <w:t xml:space="preserve">the size-spectrum slope </w:t>
      </w:r>
      <w:r w:rsidR="00C86CCE" w:rsidRPr="005740FE">
        <w:t>was larger</w:t>
      </w:r>
      <w:r w:rsidR="008A563C" w:rsidRPr="005740FE">
        <w:t xml:space="preserve"> (</w:t>
      </w:r>
      <w:r w:rsidR="00E87168" w:rsidRPr="005740FE">
        <w:t xml:space="preserve">higher </w:t>
      </w:r>
      <w:r w:rsidR="00C218EF" w:rsidRPr="005740FE">
        <w:t>proportion of large fish in</w:t>
      </w:r>
      <w:r w:rsidR="008A563C" w:rsidRPr="005740FE">
        <w:t>)</w:t>
      </w:r>
      <w:r w:rsidR="00422536" w:rsidRPr="005740FE">
        <w:t xml:space="preserve"> – despite </w:t>
      </w:r>
      <w:r w:rsidR="000844D9" w:rsidRPr="005740FE">
        <w:t>th</w:t>
      </w:r>
      <w:r w:rsidR="00C75212" w:rsidRPr="005740FE">
        <w:t xml:space="preserve">e </w:t>
      </w:r>
      <w:r w:rsidR="007B1F37">
        <w:t xml:space="preserve">higher </w:t>
      </w:r>
      <w:r w:rsidR="000704EA" w:rsidRPr="005740FE">
        <w:t>mortality</w:t>
      </w:r>
      <w:r w:rsidR="0020027B" w:rsidRPr="005740FE">
        <w:t>.</w:t>
      </w:r>
      <w:r w:rsidR="00B41713">
        <w:t xml:space="preserve"> </w:t>
      </w:r>
      <w:r w:rsidR="00DC79A3">
        <w:t xml:space="preserve">Due to the allometric scaling of ecological functions and </w:t>
      </w:r>
      <w:r w:rsidR="0056031A">
        <w:t xml:space="preserve">the </w:t>
      </w:r>
      <w:r w:rsidR="00D211DA">
        <w:t xml:space="preserve">effects of </w:t>
      </w:r>
      <w:r w:rsidR="00DC79A3">
        <w:t>demograph</w:t>
      </w:r>
      <w:r w:rsidR="00D211DA">
        <w:t xml:space="preserve">y </w:t>
      </w:r>
      <w:r w:rsidR="00DC79A3">
        <w:t xml:space="preserve">on </w:t>
      </w:r>
      <w:r w:rsidR="008717FE">
        <w:t xml:space="preserve">population </w:t>
      </w:r>
      <w:r w:rsidR="00DC79A3">
        <w:t>stability</w:t>
      </w:r>
      <w:r w:rsidR="00D211DA">
        <w:t xml:space="preserve">, </w:t>
      </w:r>
      <w:r w:rsidR="00700CAC">
        <w:t xml:space="preserve">it is important to move beyond </w:t>
      </w:r>
      <w:r w:rsidR="00F66C15">
        <w:t xml:space="preserve">changes in </w:t>
      </w:r>
      <w:r w:rsidR="00700CAC">
        <w:t xml:space="preserve">means and </w:t>
      </w:r>
      <w:r w:rsidR="00AF23E0">
        <w:t>evaluate</w:t>
      </w:r>
      <w:r w:rsidR="00F64D7C">
        <w:t xml:space="preserve"> change in </w:t>
      </w:r>
      <w:r w:rsidR="00F66C15">
        <w:t xml:space="preserve">size- and age-distributions </w:t>
      </w:r>
      <w:r w:rsidR="007569C5">
        <w:t xml:space="preserve">for </w:t>
      </w:r>
      <w:r w:rsidR="00D02E9A">
        <w:t xml:space="preserve">predicting </w:t>
      </w:r>
      <w:r w:rsidR="004659F6">
        <w:t xml:space="preserve">the effects </w:t>
      </w:r>
      <w:r w:rsidR="00B41713" w:rsidRPr="005740FE">
        <w:t>of climate change.</w:t>
      </w:r>
    </w:p>
    <w:p w14:paraId="0A6C61FA" w14:textId="1CFA3E5B" w:rsidR="00B41713" w:rsidRDefault="00B41713" w:rsidP="008E4EA4">
      <w:pPr>
        <w:spacing w:line="480" w:lineRule="auto"/>
        <w:contextualSpacing/>
        <w:jc w:val="both"/>
      </w:pPr>
    </w:p>
    <w:p w14:paraId="4736E839" w14:textId="2077B145" w:rsidR="00C17E82" w:rsidRDefault="00C17E82" w:rsidP="008E4EA4">
      <w:pPr>
        <w:spacing w:line="480" w:lineRule="auto"/>
        <w:contextualSpacing/>
        <w:jc w:val="both"/>
      </w:pPr>
    </w:p>
    <w:p w14:paraId="2AD86063" w14:textId="49F671E8" w:rsidR="00C17E82" w:rsidRDefault="00C17E82" w:rsidP="008E4EA4">
      <w:pPr>
        <w:spacing w:line="480" w:lineRule="auto"/>
        <w:contextualSpacing/>
        <w:jc w:val="both"/>
      </w:pPr>
    </w:p>
    <w:p w14:paraId="0E7CB71D" w14:textId="6189813D" w:rsidR="00C17E82" w:rsidRDefault="00C17E82" w:rsidP="008E4EA4">
      <w:pPr>
        <w:spacing w:line="480" w:lineRule="auto"/>
        <w:contextualSpacing/>
        <w:jc w:val="both"/>
      </w:pPr>
    </w:p>
    <w:p w14:paraId="732FF9B8" w14:textId="128BEBA7" w:rsidR="00C17E82" w:rsidRDefault="00C17E82" w:rsidP="008E4EA4">
      <w:pPr>
        <w:spacing w:line="480" w:lineRule="auto"/>
        <w:contextualSpacing/>
        <w:jc w:val="both"/>
      </w:pPr>
    </w:p>
    <w:p w14:paraId="1CDC170C" w14:textId="426CF5BC" w:rsidR="00C17E82" w:rsidRDefault="00C17E82" w:rsidP="008E4EA4">
      <w:pPr>
        <w:spacing w:line="480" w:lineRule="auto"/>
        <w:contextualSpacing/>
        <w:jc w:val="both"/>
      </w:pPr>
    </w:p>
    <w:p w14:paraId="691C06FC" w14:textId="7344DBA4" w:rsidR="00C17E82" w:rsidRDefault="00C17E82" w:rsidP="008E4EA4">
      <w:pPr>
        <w:spacing w:line="480" w:lineRule="auto"/>
        <w:contextualSpacing/>
        <w:jc w:val="both"/>
      </w:pPr>
    </w:p>
    <w:p w14:paraId="33AB2A93" w14:textId="488D16F4" w:rsidR="00C17E82" w:rsidRDefault="00C17E82" w:rsidP="008E4EA4">
      <w:pPr>
        <w:spacing w:line="480" w:lineRule="auto"/>
        <w:contextualSpacing/>
        <w:jc w:val="both"/>
      </w:pPr>
    </w:p>
    <w:p w14:paraId="67B66867" w14:textId="5BD0287C" w:rsidR="00C17E82" w:rsidRDefault="00C17E82" w:rsidP="008E4EA4">
      <w:pPr>
        <w:spacing w:line="480" w:lineRule="auto"/>
        <w:contextualSpacing/>
        <w:jc w:val="both"/>
      </w:pPr>
    </w:p>
    <w:p w14:paraId="5BADFA8E" w14:textId="3C720DCD" w:rsidR="00C17E82" w:rsidRDefault="00C17E82" w:rsidP="008E4EA4">
      <w:pPr>
        <w:spacing w:line="480" w:lineRule="auto"/>
        <w:contextualSpacing/>
        <w:jc w:val="both"/>
      </w:pPr>
    </w:p>
    <w:p w14:paraId="7E8840BE" w14:textId="4C28BFF8" w:rsidR="00C17E82" w:rsidRDefault="00C17E82" w:rsidP="008E4EA4">
      <w:pPr>
        <w:spacing w:line="480" w:lineRule="auto"/>
        <w:contextualSpacing/>
        <w:jc w:val="both"/>
      </w:pPr>
    </w:p>
    <w:p w14:paraId="52596C2D" w14:textId="77777777" w:rsidR="00C17E82" w:rsidRPr="005740FE" w:rsidRDefault="00C17E82" w:rsidP="008E4EA4">
      <w:pPr>
        <w:spacing w:line="480" w:lineRule="auto"/>
        <w:contextualSpacing/>
        <w:jc w:val="both"/>
      </w:pPr>
    </w:p>
    <w:p w14:paraId="10733B51" w14:textId="77777777" w:rsidR="006B051F" w:rsidRPr="005740FE" w:rsidRDefault="006B051F" w:rsidP="008F1650">
      <w:pPr>
        <w:spacing w:line="480" w:lineRule="auto"/>
        <w:contextualSpacing/>
        <w:jc w:val="both"/>
      </w:pPr>
    </w:p>
    <w:p w14:paraId="6F92C814" w14:textId="3C80EE33" w:rsidR="00D9524F" w:rsidRPr="005740FE" w:rsidRDefault="002628F8" w:rsidP="008F1650">
      <w:pPr>
        <w:spacing w:line="480" w:lineRule="auto"/>
        <w:contextualSpacing/>
        <w:jc w:val="both"/>
        <w:rPr>
          <w:sz w:val="28"/>
          <w:szCs w:val="28"/>
        </w:rPr>
      </w:pPr>
      <w:commentRangeStart w:id="3"/>
      <w:commentRangeStart w:id="4"/>
      <w:commentRangeStart w:id="5"/>
      <w:r w:rsidRPr="005740FE">
        <w:rPr>
          <w:sz w:val="28"/>
          <w:szCs w:val="28"/>
        </w:rPr>
        <w:lastRenderedPageBreak/>
        <w:t>Introduction</w:t>
      </w:r>
      <w:commentRangeEnd w:id="3"/>
      <w:r w:rsidR="00780D5F" w:rsidRPr="005740FE">
        <w:rPr>
          <w:rStyle w:val="CommentReference"/>
        </w:rPr>
        <w:commentReference w:id="3"/>
      </w:r>
      <w:commentRangeEnd w:id="4"/>
      <w:r w:rsidR="001F7B3B" w:rsidRPr="005740FE">
        <w:rPr>
          <w:rStyle w:val="CommentReference"/>
        </w:rPr>
        <w:commentReference w:id="4"/>
      </w:r>
      <w:commentRangeEnd w:id="5"/>
      <w:r w:rsidR="00D010A1">
        <w:rPr>
          <w:rStyle w:val="CommentReference"/>
        </w:rPr>
        <w:commentReference w:id="5"/>
      </w:r>
    </w:p>
    <w:p w14:paraId="2D7D932D" w14:textId="7A0C8128" w:rsidR="00EE2292" w:rsidRDefault="003F3FE9" w:rsidP="0017217B">
      <w:pPr>
        <w:spacing w:line="480" w:lineRule="auto"/>
        <w:contextualSpacing/>
        <w:jc w:val="both"/>
      </w:pPr>
      <w:r>
        <w:t xml:space="preserve">It is commonly predicted that global warming will cause </w:t>
      </w:r>
      <w:r w:rsidR="00D35784">
        <w:t xml:space="preserve">ectotherm </w:t>
      </w:r>
      <w:r>
        <w:t>species</w:t>
      </w:r>
      <w:r w:rsidR="00BF17D3">
        <w:t xml:space="preserve"> – which constitute 99% of species globally</w:t>
      </w:r>
      <w:r w:rsidR="003002B9">
        <w:t xml:space="preserve"> </w:t>
      </w:r>
      <w:r w:rsidR="00540AC1">
        <w:fldChar w:fldCharType="begin"/>
      </w:r>
      <w:r w:rsidR="00540AC1">
        <w:instrText xml:space="preserve"> ADDIN ZOTERO_ITEM CSL_CITATION {"citationID":"ggxPrL7j","properties":{"formattedCitation":"(Wilson 1992; Atkinson &amp; Sibly 1997)","plainCitation":"(Wilson 1992; Atkinson &amp; Sibly 1997)","noteIndex":0},"citationItems":[{"id":2926,"uris":["http://zotero.org/users/6116610/items/GSU5M8I2"],"uri":["http://zotero.org/users/6116610/items/GSU5M8I2"],"itemData":{"id":2926,"type":"book","event-place":"Cambridge","publisher":"Harvard University Press","publisher-place":"Cambridge","title":"The Diversity of Life","author":[{"family":"Wilson","given":"E.O"}],"issued":{"date-parts":[["1992"]]}}},{"id":149,"uris":["http://zotero.org/users/6116610/items/PX3X45VX"],"uri":["http://zotero.org/users/6116610/items/PX3X45VX"],"itemData":{"id":149,"type":"article-journal","container-title":"Trends in Ecology &amp; Evolution","issue":"6","page":"235–239","title":"Why are organisms usually bigger in colder environments? Making sense of a life history puzzle","volume":"12","author":[{"family":"Atkinson","given":"D"},{"family":"Sibly","given":"R M"}],"issued":{"date-parts":[["1997"]]}}}],"schema":"https://github.com/citation-style-language/schema/raw/master/csl-citation.json"} </w:instrText>
      </w:r>
      <w:r w:rsidR="00540AC1">
        <w:fldChar w:fldCharType="separate"/>
      </w:r>
      <w:r w:rsidR="00540AC1">
        <w:rPr>
          <w:noProof/>
        </w:rPr>
        <w:t>(Wilson 1992; Atkinson &amp; Sibly 1997)</w:t>
      </w:r>
      <w:r w:rsidR="00540AC1">
        <w:fldChar w:fldCharType="end"/>
      </w:r>
      <w:r w:rsidR="00BF17D3">
        <w:t xml:space="preserve"> – to </w:t>
      </w:r>
      <w:r>
        <w:t>shrink</w:t>
      </w:r>
      <w:r w:rsidR="00101372">
        <w:t xml:space="preserve"> </w:t>
      </w:r>
      <w:r w:rsidR="00101372">
        <w:fldChar w:fldCharType="begin"/>
      </w:r>
      <w:r w:rsidR="00CA19C2">
        <w:instrText xml:space="preserve"> ADDIN ZOTERO_ITEM CSL_CITATION {"citationID":"ZHGXOoPS","properties":{"formattedCitation":"(Gardner {\\i{}et al.} 2011; Sheridan &amp; Bickford 2011; Cheung {\\i{}et al.} 2013)","plainCitation":"(Gardner et al. 2011; Sheridan &amp; Bickford 2011; Cheung et al. 2013)","noteIndex":0},"citationItems":[{"id":274,"uris":["http://zotero.org/users/6116610/items/KEH233X3"],"uri":["http://zotero.org/users/6116610/items/KEH233X3"],"itemData":{"id":274,"type":"article-journal","abstract":"A recently documented correlate of anthropogenic climate change involves reductions in body size, the nature and scale of the pattern leading to suggestions of a third universal response to climate warming. Because body size affects thermoregulation and energetics, changing body size has implications for resilience in the face of climate change. A review of recent studies shows heterogeneity in the magnitude and direction of size responses, exposing a need for large-scale phylogenetically controlled comparative analyses of temporal size change. Integrative analyses of museum data combined with new theoretical models of size-dependent thermoregulatory and metabolic responses will increase both understanding of the underlying mechanisms and physiological consequences of size shifts and, therefore, the ability to predict the sensitivities of species to climate change.","container-title":"Trends in Ecology &amp; Evolution","DOI":"10.1016/j.tree.2011.03.005","issue":"6","note":"PMID: 21470708","page":"285–291","title":"Declining body size: a third universal response to warming?","volume":"26","author":[{"family":"Gardner","given":"J L"},{"family":"Peters","given":"A"},{"family":"Kearney","given":"M R"},{"family":"Joseph","given":"L"},{"family":"Heinsohn","given":"R"}],"issued":{"date-parts":[["2011"]]}}},{"id":466,"uris":["http://zotero.org/users/6116610/items/DSIDMJ9L"],"uri":["http://zotero.org/users/6116610/items/DSIDMJ9L"],"itemData":{"id":466,"type":"article-journal","container-title":"Nature Climate Change","DOI":"10.1038/nclimate1259","issue":"8","page":"401–406","title":"Shrinking body size as an ecological response to climate change","volume":"1","author":[{"family":"Sheridan","given":"Jennifer A"},{"family":"Bickford","given":"David"}],"issued":{"date-parts":[["2011"]]}}},{"id":648,"uris":["http://zotero.org/users/6116610/items/U7HGQGSE"],"uri":["http://zotero.org/users/6116610/items/U7HGQGSE"],"itemData":{"id":648,"type":"article-journal","container-title":"Nature Climate Change","DOI":"10.1038/nclimate1691","issue":"3","page":"254–258","title":"Shrinking of fishes exacerbates impacts of global ocean changes on marine ecosystems","volume":"3","author":[{"family":"Cheung","given":"William W L"},{"family":"Sarmiento","given":"Jorge L"},{"family":"Dunne","given":"John"},{"family":"Frölicher","given":"Thomas L"},{"family":"Lam","given":"Vicky W Y"},{"family":"Deng Palomares","given":"M L"},{"family":"Watson","given":"Reg"},{"family":"Pauly","given":"Daniel"}],"issued":{"date-parts":[["2013"]]}}}],"schema":"https://github.com/citation-style-language/schema/raw/master/csl-citation.json"} </w:instrText>
      </w:r>
      <w:r w:rsidR="00101372">
        <w:fldChar w:fldCharType="separate"/>
      </w:r>
      <w:r w:rsidR="00CA19C2" w:rsidRPr="00CA19C2">
        <w:rPr>
          <w:lang w:val="en-GB"/>
        </w:rPr>
        <w:t xml:space="preserve">(Gardner </w:t>
      </w:r>
      <w:r w:rsidR="00CA19C2" w:rsidRPr="00CA19C2">
        <w:rPr>
          <w:i/>
          <w:iCs/>
          <w:lang w:val="en-GB"/>
        </w:rPr>
        <w:t>et al.</w:t>
      </w:r>
      <w:r w:rsidR="00CA19C2" w:rsidRPr="00CA19C2">
        <w:rPr>
          <w:lang w:val="en-GB"/>
        </w:rPr>
        <w:t xml:space="preserve"> 2011; Sheridan &amp; Bickford 2011; Cheung </w:t>
      </w:r>
      <w:r w:rsidR="00CA19C2" w:rsidRPr="00CA19C2">
        <w:rPr>
          <w:i/>
          <w:iCs/>
          <w:lang w:val="en-GB"/>
        </w:rPr>
        <w:t>et al.</w:t>
      </w:r>
      <w:r w:rsidR="00CA19C2" w:rsidRPr="00CA19C2">
        <w:rPr>
          <w:lang w:val="en-GB"/>
        </w:rPr>
        <w:t xml:space="preserve"> 2013)</w:t>
      </w:r>
      <w:r w:rsidR="00101372">
        <w:fldChar w:fldCharType="end"/>
      </w:r>
      <w:r w:rsidR="009102F3">
        <w:t xml:space="preserve">. </w:t>
      </w:r>
      <w:r w:rsidR="0024728C">
        <w:t>However,</w:t>
      </w:r>
      <w:r w:rsidR="001401B1">
        <w:t xml:space="preserve"> </w:t>
      </w:r>
      <w:r w:rsidR="00C829E5">
        <w:t xml:space="preserve">the size-distribution of </w:t>
      </w:r>
      <w:r w:rsidR="0072003B">
        <w:t xml:space="preserve">many </w:t>
      </w:r>
      <w:r w:rsidR="004601C2">
        <w:t>species span</w:t>
      </w:r>
      <w:r w:rsidR="0042184D">
        <w:t>s</w:t>
      </w:r>
      <w:r w:rsidR="004601C2">
        <w:t xml:space="preserve"> several orders of magnitude</w:t>
      </w:r>
      <w:r w:rsidR="00414376">
        <w:t xml:space="preserve">. </w:t>
      </w:r>
      <w:r w:rsidR="00F57569">
        <w:t>A</w:t>
      </w:r>
      <w:r w:rsidR="00CE2D0E">
        <w:t xml:space="preserve"> </w:t>
      </w:r>
      <w:r w:rsidR="00250904">
        <w:t>warming-</w:t>
      </w:r>
      <w:r w:rsidR="00CE2D0E">
        <w:t xml:space="preserve">signal in </w:t>
      </w:r>
      <w:r w:rsidR="00A73FFB">
        <w:t xml:space="preserve">mean size </w:t>
      </w:r>
      <w:r w:rsidR="00505BCD">
        <w:t>could</w:t>
      </w:r>
      <w:r w:rsidR="00D54863">
        <w:t xml:space="preserve"> be </w:t>
      </w:r>
      <w:r w:rsidR="00CE23B2">
        <w:t xml:space="preserve">therefore be </w:t>
      </w:r>
      <w:r w:rsidR="00D54863">
        <w:t xml:space="preserve">undetected </w:t>
      </w:r>
      <w:r w:rsidR="006A2929">
        <w:t xml:space="preserve">even if the </w:t>
      </w:r>
      <w:r w:rsidR="00D27EE5">
        <w:t xml:space="preserve">size-distribution </w:t>
      </w:r>
      <w:r w:rsidR="00074649">
        <w:t>changes</w:t>
      </w:r>
      <w:r w:rsidR="0049239F">
        <w:t xml:space="preserve"> </w:t>
      </w:r>
      <w:r w:rsidR="00D535BB">
        <w:t xml:space="preserve">if </w:t>
      </w:r>
      <w:r w:rsidR="00417687">
        <w:t xml:space="preserve">e.g. </w:t>
      </w:r>
      <w:r w:rsidR="00D535BB">
        <w:t>increases in juvenile growth outweigh the decline in growth by adults</w:t>
      </w:r>
      <w:r w:rsidR="00647A10">
        <w:t xml:space="preserve">, </w:t>
      </w:r>
      <w:r w:rsidR="00D51807">
        <w:t xml:space="preserve">as </w:t>
      </w:r>
      <w:r w:rsidR="00D535BB">
        <w:t xml:space="preserve">consistent with the temperature size-rule, TSR </w:t>
      </w:r>
      <w:r w:rsidR="00D535BB">
        <w:fldChar w:fldCharType="begin"/>
      </w:r>
      <w:r w:rsidR="00D535BB">
        <w:instrText xml:space="preserve"> ADDIN ZOTERO_ITEM CSL_CITATION {"citationID":"SPH9JIBJ","properties":{"formattedCitation":"(Atkinson 1994)","plainCitation":"(Atkinson 1994)","noteIndex":0},"citationItems":[{"id":860,"uris":["http://zotero.org/users/6116610/items/RAL83LAC"],"uri":["http://zotero.org/users/6116610/items/RAL83LAC"],"itemData":{"id":860,"type":"chapter","container-title":"Advances in Ecological Research","ISBN":"978-0-12-013925-5","language":"en","note":"DOI: 10.1016/S0065-2504(08)60212-3","page":"1-58","publisher":"Elsevier","source":"Crossref","title":"Temperature and organism size—A biological law for ectotherms?","URL":"https://linkinghub.elsevier.com/retrieve/pii/S0065250408602123","volume":"25","author":[{"family":"Atkinson","given":"D."}],"accessed":{"date-parts":[["2019",7,9]]},"issued":{"date-parts":[["1994"]]}}}],"schema":"https://github.com/citation-style-language/schema/raw/master/csl-citation.json"} </w:instrText>
      </w:r>
      <w:r w:rsidR="00D535BB">
        <w:fldChar w:fldCharType="separate"/>
      </w:r>
      <w:r w:rsidR="00D535BB">
        <w:rPr>
          <w:noProof/>
        </w:rPr>
        <w:t>(Atkinson 1994)</w:t>
      </w:r>
      <w:r w:rsidR="00D535BB">
        <w:fldChar w:fldCharType="end"/>
      </w:r>
      <w:r w:rsidR="00BA1B27">
        <w:t>.</w:t>
      </w:r>
      <w:r w:rsidR="00C1523B">
        <w:t xml:space="preserve"> </w:t>
      </w:r>
      <w:r w:rsidR="007C5D72">
        <w:t xml:space="preserve">It </w:t>
      </w:r>
      <w:r w:rsidR="00BB53DA">
        <w:t>may</w:t>
      </w:r>
      <w:r w:rsidR="00C21642">
        <w:t xml:space="preserve"> be </w:t>
      </w:r>
      <w:r w:rsidR="00DE6B24">
        <w:t xml:space="preserve">more </w:t>
      </w:r>
      <w:r w:rsidR="00C21642">
        <w:t xml:space="preserve">informative </w:t>
      </w:r>
      <w:r w:rsidR="00396B88">
        <w:t>to invest</w:t>
      </w:r>
      <w:r w:rsidR="00E80DA7">
        <w:t>ig</w:t>
      </w:r>
      <w:r w:rsidR="00396B88">
        <w:t>a</w:t>
      </w:r>
      <w:r w:rsidR="00E80DA7">
        <w:t>t</w:t>
      </w:r>
      <w:r w:rsidR="00396B88">
        <w:t>e change in the size-distribution and how these emerge</w:t>
      </w:r>
      <w:r w:rsidR="00D87B21">
        <w:t xml:space="preserve"> </w:t>
      </w:r>
      <w:r w:rsidR="00EB2881">
        <w:fldChar w:fldCharType="begin"/>
      </w:r>
      <w:r w:rsidR="00EB2881">
        <w:instrText xml:space="preserve"> ADDIN ZOTERO_ITEM CSL_CITATION {"citationID":"Fn2Cx9Vh","properties":{"formattedCitation":"(Fritschie &amp; Olden 2016)","plainCitation":"(Fritschie &amp; Olden 2016)","noteIndex":0},"citationItems":[{"id":2917,"uris":["http://zotero.org/users/6116610/items/XKNDR323"],"uri":["http://zotero.org/users/6116610/items/XKNDR323"],"itemData":{"id":2917,"type":"article-journal","abstract":"Body size is a fundamental functional trait that can be used to forecast individuals' responses to environmental change and their contribution to ecosystem functioning. However, information on the mean and variation of size distributions often confound one another when relating body size to aggregate functioning. Given that size-based metrics are used as indicators of ecosystem status, it is important to identify the specific aspects of size distributions that mediate ecosystem functioning. Our goal was to simultaneously account for the mean, variance, and shape of size distributions when relating body size to aggregate ecosystem functioning. We take advantage of habitat-specific differences in size distributions to estimate nutrient recycling by a non-native crayfish using mean-field and variance-incorporating approaches. Crayfishes often substantially influence ecosystem functioning through their omnivorous role in aquatic food webs. As predicted from Jensen's inequality, considering only the mean body size of crayfish overestimated aggregate effects on ecosystem functioning. This bias declined with mean body size such that mean-field and variance-incorporating estimates of ecosystem functioning were similar for samples at mean body sizes &gt;7.5 g. At low mean body size, mean-field bias in ecosystem functioning mismatch predictions from Jensen's inequality, likely because of the increasing skewness of the size distribution. Our findings support the prediction that variance around the mean can alter the relationship between body size and ecosystem functioning, especially at low mean body size. However, methods to account for mean-field bias performed poorly in samples with highly skewed distributions, indicating that changes in the shape of the distribution, in addition to the variance, may confound mean-based estimates of ecosystem functioning. Given that many biological functions scale allometrically, explicitly defining and experimentally or statistically isolating the effects of the mean, variance, and shape of size distributions is necessary to begin generalizing relationships between animal body size and ecosystem functioning.","container-title":"Ecology and Evolution","DOI":"10.1002/ece3.1852","ISSN":"2045-7758","issue":"1","language":"en","note":"_eprint: https://onlinelibrary.wiley.com/doi/pdf/10.1002/ece3.1852","page":"159-169","source":"Wiley Online Library","title":"Disentangling the influences of mean body size and size structure on ecosystem functioning: an example of nutrient recycling by a non-native crayfish","title-short":"Disentangling the influences of mean body size and size structure on ecosystem functioning","volume":"6","author":[{"family":"Fritschie","given":"Keith J."},{"family":"Olden","given":"Julian D."}],"issued":{"date-parts":[["2016"]]}}}],"schema":"https://github.com/citation-style-language/schema/raw/master/csl-citation.json"} </w:instrText>
      </w:r>
      <w:r w:rsidR="00EB2881">
        <w:fldChar w:fldCharType="separate"/>
      </w:r>
      <w:r w:rsidR="00EB2881">
        <w:rPr>
          <w:noProof/>
        </w:rPr>
        <w:t>(Fritschie &amp; Olden 2016)</w:t>
      </w:r>
      <w:r w:rsidR="00EB2881">
        <w:fldChar w:fldCharType="end"/>
      </w:r>
      <w:r w:rsidR="00396B88">
        <w:t xml:space="preserve">, </w:t>
      </w:r>
      <w:r w:rsidR="00901FC3">
        <w:t xml:space="preserve">if the aim is to infer effects of warming on ecosystem properties such as the </w:t>
      </w:r>
      <w:r w:rsidR="0023225E">
        <w:t xml:space="preserve">ecological </w:t>
      </w:r>
      <w:r w:rsidR="00901FC3">
        <w:t>role of individual species, biomass production</w:t>
      </w:r>
      <w:r w:rsidR="00FA48AF">
        <w:t xml:space="preserve">, </w:t>
      </w:r>
      <w:r w:rsidR="00901FC3">
        <w:t xml:space="preserve"> energy fluxes</w:t>
      </w:r>
      <w:r w:rsidR="006234CB">
        <w:t xml:space="preserve"> </w:t>
      </w:r>
      <w:r w:rsidR="006234CB">
        <w:fldChar w:fldCharType="begin"/>
      </w:r>
      <w:r w:rsidR="006234CB">
        <w:instrText xml:space="preserve"> ADDIN ZOTERO_ITEM CSL_CITATION {"citationID":"HTagrr5z","properties":{"formattedCitation":"(Yvon\\uc0\\u8208{}Durocher {\\i{}et al.} 2011)","plainCitation":"(Yvon‐Durocher et al. 2011)","noteIndex":0},"citationItems":[{"id":948,"uris":["http://zotero.org/users/6116610/items/XJQXAPJQ"],"uri":["http://zotero.org/users/6116610/items/XJQXAPJQ"],"itemData":{"id":948,"type":"article-journal","abstract":"Organism size is one of the key determinants of community structure, and its relationship with abundance can describe how biomass is partitioned among the biota within an ecosystem. An outdoor freshwater mesocosm experiment was used to determine how warming of</w:instrText>
      </w:r>
      <w:r w:rsidR="006234CB">
        <w:rPr>
          <w:rFonts w:ascii="Cambria Math" w:hAnsi="Cambria Math" w:cs="Cambria Math"/>
        </w:rPr>
        <w:instrText>∼</w:instrText>
      </w:r>
      <w:r w:rsidR="006234CB">
        <w:instrText xml:space="preserve">4 °C would affect the size, biomass and taxonomic structure of planktonic communities. Warming increased the steepness of the community size spectrum by increasing the prevalence of small organisms, primarily within the phytoplankton assemblage and it also reduced the mean and maximum size of phytoplankton by approximately one order of magnitude. The observed shifts in phytoplankton size structure were reflected in changes in phytoplankton community composition, though zooplankton taxonomic composition was unaffected by warming. Furthermore, warming reduced community biomass and total phytoplankton biomass, although zooplankton biomass was unaffected. This resulted in an increase in the zooplankton to phytoplankton biomass ratio in the warmed mesocosms, which could be explained by faster turnover within the phytoplankton assemblages. Overall, warming shifted the distribution of phytoplankton size towards smaller individuals with rapid turnover and low standing biomass, resulting in a reorganization of the biomass structure of the food webs. These results indicate future environmental warming may have profound effects on the structure and functioning of aquatic communities and ecosystems.","container-title":"Global Change Biology","DOI":"10.1111/j.1365-2486.2010.02321.x","ISSN":"1365-2486","issue":"4","language":"en","page":"1681-1694","source":"Wiley Online Library","title":"Warming alters the size spectrum and shifts the distribution of biomass in freshwater ecosystems","volume":"17","author":[{"family":"Yvon‐Durocher","given":"Gabriel"},{"family":"Montoya","given":"José M."},{"family":"Trimmer","given":"Mark"},{"family":"Woodward","given":"Guy"}],"issued":{"date-parts":[["2011"]]}}}],"schema":"https://github.com/citation-style-language/schema/raw/master/csl-citation.json"} </w:instrText>
      </w:r>
      <w:r w:rsidR="006234CB">
        <w:fldChar w:fldCharType="separate"/>
      </w:r>
      <w:r w:rsidR="006234CB" w:rsidRPr="006234CB">
        <w:rPr>
          <w:lang w:val="en-GB"/>
        </w:rPr>
        <w:t xml:space="preserve">(Yvon‐Durocher </w:t>
      </w:r>
      <w:r w:rsidR="006234CB" w:rsidRPr="006234CB">
        <w:rPr>
          <w:i/>
          <w:iCs/>
          <w:lang w:val="en-GB"/>
        </w:rPr>
        <w:t>et al.</w:t>
      </w:r>
      <w:r w:rsidR="006234CB" w:rsidRPr="006234CB">
        <w:rPr>
          <w:lang w:val="en-GB"/>
        </w:rPr>
        <w:t xml:space="preserve"> 2011)</w:t>
      </w:r>
      <w:r w:rsidR="006234CB">
        <w:fldChar w:fldCharType="end"/>
      </w:r>
      <w:r w:rsidR="00100B55">
        <w:t xml:space="preserve">. This is </w:t>
      </w:r>
      <w:r w:rsidR="00624510">
        <w:t xml:space="preserve">because </w:t>
      </w:r>
      <w:r w:rsidR="002225E7">
        <w:t>key trait</w:t>
      </w:r>
      <w:r w:rsidR="00574B3E">
        <w:t>s</w:t>
      </w:r>
      <w:r w:rsidR="002225E7">
        <w:t xml:space="preserve"> </w:t>
      </w:r>
      <w:r w:rsidR="00CC7AE5">
        <w:t xml:space="preserve">such as </w:t>
      </w:r>
      <w:r w:rsidR="00D33A1A">
        <w:t>metabolism</w:t>
      </w:r>
      <w:r w:rsidR="00CA635E">
        <w:t xml:space="preserve">, </w:t>
      </w:r>
      <w:r w:rsidR="00DE48AC">
        <w:t xml:space="preserve">feeding, </w:t>
      </w:r>
      <w:r w:rsidR="00CA635E">
        <w:t>growth</w:t>
      </w:r>
      <w:r w:rsidR="004171B7">
        <w:t xml:space="preserve">, </w:t>
      </w:r>
      <w:r w:rsidR="00CA635E">
        <w:t>mortality</w:t>
      </w:r>
      <w:r w:rsidR="000E70A1">
        <w:t xml:space="preserve"> </w:t>
      </w:r>
      <w:r w:rsidR="0095415D">
        <w:fldChar w:fldCharType="begin"/>
      </w:r>
      <w:r w:rsidR="00666D21">
        <w:instrText xml:space="preserve"> ADDIN ZOTERO_ITEM CSL_CITATION {"citationID":"BgchpuTp","properties":{"formattedCitation":"(Ursin 1973; Pauly 1980; Brown {\\i{}et al.} 2004; Blanchard {\\i{}et al.} 2017; Thorson {\\i{}et al.} 2017; Andersen 2020)","plainCitation":"(Ursin 1973; Pauly 1980; Brown et al. 2004; Blanchard et al. 2017; Thorson et al. 2017; Andersen 2020)","noteIndex":0},"citationItems":[{"id":912,"uris":["http://zotero.org/users/6116610/items/XWN9LESA"],"uri":["http://zotero.org/users/6116610/items/XWN9LESA"],"itemData":{"id":912,"type":"article-journal","container-title":"Meddelelser fra Danmarks Fiskeri-og Havun- dersgelser","title":"On the prey size preferences of cod and dab","volume":"7:8598","author":[{"family":"Ursin","given":"Erik"}],"issued":{"date-parts":[["1973"]]}}},{"id":877,"uris":["http://zotero.org/users/6116610/items/77LBQAKL"],"uri":["http://zotero.org/users/6116610/items/77LBQAKL"],"itemData":{"id":877,"type":"article-journal","container-title":"ICES Journal of Marine Science","DOI":"10.1093/icesjms/39.2.175","ISSN":"1054-3139, 1095-9289","issue":"2","language":"en","page":"175-192","source":"Crossref","title":"On the interrelationships between natural mortality, growth parameters, and mean environmental temperature in 175 fish stocks","volume":"39","author":[{"family":"Pauly","given":"D."}],"issued":{"date-parts":[["1980",12,1]]}}},{"id":914,"uris":["http://zotero.org/users/6116610/items/D84IXDI8"],"uri":["http://zotero.org/users/6116610/items/D84IXDI8"],"itemData":{"id":914,"type":"article-journal","abstract":"Metabolism provides a basis for using ﬁ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id":977,"uris":["http://zotero.org/users/6116610/items/QYPPUEVK"],"uri":["http://zotero.org/users/6116610/items/QYPPUEVK"],"itemData":{"id":977,"type":"article-journal","container-title":"Trends in Ecology &amp; Evolution","DOI":"10.1016/j.tree.2016.12.003","ISSN":"01695347","issue":"3","journalAbbreviation":"Trends in Ecology &amp; Evolution","language":"en","page":"174-186","source":"DOI.org (Crossref)","title":"From bacteria to whales: Using functional size spectra to model marine ecosystems","title-short":"From Bacteria to Whales","volume":"32","author":[{"family":"Blanchard","given":"Julia L."},{"family":"Heneghan","given":"Ryan F."},{"family":"Everett","given":"Jason D."},{"family":"Trebilco","given":"Rowan"},{"family":"Richardson","given":"Anthony J."}],"issued":{"date-parts":[["2017",3]]}}},{"id":952,"uris":["http://zotero.org/users/6116610/items/56NUQ2AJ"],"uri":["http://zotero.org/users/6116610/items/56NUQ2AJ"],"itemData":{"id":952,"type":"article-journal","abstract":"Scientists and resource managers need to know life history parameters (e.g., average mortality rate, individual growth rate, maximum length or mass, and timing of maturity) to understand and respond to risks to natural populations and ecosystems. For over 100 years, scientists have identified “life history invariants” (LHI) representing pairs of parameters whose ratio is theorized to be constant across species. LHI then promise to allow prediction of many parameters from field measurements of a few important traits. Using LHI in this way, however, neglects any residual patterns in parameters when making predictions. We therefore apply a multivariate model for eight variables (seven parameters and temperature) in over 32,000 fishes, and include taxonomic structure for residuals (with levels for class, order, family, genus, and species). We illustrate that this approach predicts variables probabilistically for taxa with many or few data. We then use this model to resolve three questions regarding life history parameters in fishes. Specifically we show that (1) on average there is a 1.24% decrease in the Brody growth coefficient for every 1% increase in maximum size; (2) the ratio of natural mortality rate and growth coefficient is not an LHI but instead varies systematically based on the timing of maturation, where movement along this life history axis is predictably correlated with species taxonomy; and (3) three variables must be known per species to precisely predict remaining life history variables. We distribute our predictive model as an R package, FishLife, to allow future life history predictions for fishes to be conditioned on taxonomy and life history data for fishes worldwide. This package also contains predictions (and predictive intervals) for mortality, maturity, size, and growth parameters for all described fishes.","container-title":"Ecological Applications","DOI":"10.1002/eap.1606","ISSN":"1939-5582","issue":"8","language":"en","page":"2262-2276","source":"Wiley Online Library","title":"Predicting life history parameters for all fishes worldwide","volume":"27","author":[{"family":"Thorson","given":"James T."},{"family":"Munch","given":"Stephan B."},{"family":"Cope","given":"Jason M."},{"family":"Gao","given":"Jin"}],"issued":{"date-parts":[["2017"]]}}},{"id":2405,"uris":["http://zotero.org/users/6116610/items/2Y7YWXQJ"],"uri":["http://zotero.org/users/6116610/items/2Y7YWXQJ"],"itemData":{"id":2405,"type":"article-journal","abstract":"Abstract. Fisheries science and management is founded upon the Beverton–Holt theory of fish stock demography. The theory uses age as the structuring variable; h","container-title":"ICES Journal of Marine Science","DOI":"10.1093/icesjms/fsaa157","issue":"7-8","journalAbbreviation":"ICES J Mar Sci","language":"en","page":"2445-2455","source":"academic.oup.com","title":"Size-based theory for fisheries advice","volume":"77","author":[{"family":"Andersen","given":"K. H."}],"issued":{"date-parts":[["2020"]]}}}],"schema":"https://github.com/citation-style-language/schema/raw/master/csl-citation.json"} </w:instrText>
      </w:r>
      <w:r w:rsidR="0095415D">
        <w:fldChar w:fldCharType="separate"/>
      </w:r>
      <w:r w:rsidR="00666D21" w:rsidRPr="00666D21">
        <w:rPr>
          <w:lang w:val="en-GB"/>
        </w:rPr>
        <w:t xml:space="preserve">(Ursin 1973; Pauly 1980; Brown </w:t>
      </w:r>
      <w:r w:rsidR="00666D21" w:rsidRPr="00666D21">
        <w:rPr>
          <w:i/>
          <w:iCs/>
          <w:lang w:val="en-GB"/>
        </w:rPr>
        <w:t>et al.</w:t>
      </w:r>
      <w:r w:rsidR="00666D21" w:rsidRPr="00666D21">
        <w:rPr>
          <w:lang w:val="en-GB"/>
        </w:rPr>
        <w:t xml:space="preserve"> 2004; Blanchard </w:t>
      </w:r>
      <w:r w:rsidR="00666D21" w:rsidRPr="00666D21">
        <w:rPr>
          <w:i/>
          <w:iCs/>
          <w:lang w:val="en-GB"/>
        </w:rPr>
        <w:t>et al.</w:t>
      </w:r>
      <w:r w:rsidR="00666D21" w:rsidRPr="00666D21">
        <w:rPr>
          <w:lang w:val="en-GB"/>
        </w:rPr>
        <w:t xml:space="preserve"> 2017; Thorson </w:t>
      </w:r>
      <w:r w:rsidR="00666D21" w:rsidRPr="00666D21">
        <w:rPr>
          <w:i/>
          <w:iCs/>
          <w:lang w:val="en-GB"/>
        </w:rPr>
        <w:t>et al.</w:t>
      </w:r>
      <w:r w:rsidR="00666D21" w:rsidRPr="00666D21">
        <w:rPr>
          <w:lang w:val="en-GB"/>
        </w:rPr>
        <w:t xml:space="preserve"> 2017; Andersen 2020)</w:t>
      </w:r>
      <w:r w:rsidR="0095415D">
        <w:fldChar w:fldCharType="end"/>
      </w:r>
      <w:r w:rsidR="0080315B">
        <w:t>, scale with size</w:t>
      </w:r>
      <w:r w:rsidR="000D6DE8">
        <w:t xml:space="preserve"> allometrically</w:t>
      </w:r>
      <w:r w:rsidR="000A24E7">
        <w:t xml:space="preserve">, </w:t>
      </w:r>
      <w:r w:rsidR="00746999">
        <w:t xml:space="preserve">and the trait value at the average size is not the same as the average population trait value </w:t>
      </w:r>
      <w:r w:rsidR="00AC1735">
        <w:fldChar w:fldCharType="begin"/>
      </w:r>
      <w:r w:rsidR="00AC1735">
        <w:instrText xml:space="preserve"> ADDIN ZOTERO_ITEM CSL_CITATION {"citationID":"TRm5nord","properties":{"formattedCitation":"(Bernhardt {\\i{}et al.} 2018)","plainCitation":"(Bernhardt et al. 2018)","noteIndex":0},"citationItems":[{"id":717,"uris":["http://zotero.org/users/6116610/items/QY2JIHP7"],"uri":["http://zotero.org/users/6116610/items/QY2JIHP7"],"itemData":{"id":717,"type":"article-journal","abstract":"As thermal regimes change worldwide, projections of future population and species persistence often require estimates of how population growth rates depend on temperature. These projections rarely account for how temporal variation in temperature can systematically modify growth rates relative to projections based on constant temperatures. Here, we tested the hypothesis that time-averaged population growth rates in fluctuating thermal environments differ from growth rates in constant conditions as a consequence of Jensen's inequality, and that the thermal performance curves (TPCs) describing population growth in fluctuating environments can be predicted quantitatively based on TPCs generated in constant laboratory conditions. With experimental populations of the green alga Tetraselmis tetrahele, we show that nonlinear averaging techniques accurately predicted increased as well as decreased population growth rates in fluctuating thermal regimes relative to constant thermal regimes. We extrapolate from these results to project critical temperatures for population growth and persistence of 89 phytoplankton species in naturally variable thermal environments. These results advance our ability to predict population dynamics in the context of global change.","container-title":"Proceedings of the Royal Society B: Biological Sciences","DOI":"10.1098/rspb.2018.1076","issue":"1886","journalAbbreviation":"Proceedings of the Royal Society B: Biological Sciences","note":"publisher: Royal Society","page":"20181076","source":"royalsocietypublishing.org (Atypon)","title":"Nonlinear averaging of thermal experience predicts population growth rates in a thermally variable environment","volume":"285","author":[{"family":"Bernhardt","given":"Joey R."},{"family":"Sunday","given":"Jennifer M."},{"family":"Thompson","given":"Patrick L."},{"family":"O'Connor","given":"Mary I."}],"issued":{"date-parts":[["2018",9,12]]}}}],"schema":"https://github.com/citation-style-language/schema/raw/master/csl-citation.json"} </w:instrText>
      </w:r>
      <w:r w:rsidR="00AC1735">
        <w:fldChar w:fldCharType="separate"/>
      </w:r>
      <w:r w:rsidR="00AC1735" w:rsidRPr="00AC1735">
        <w:rPr>
          <w:lang w:val="en-GB"/>
        </w:rPr>
        <w:t xml:space="preserve">(Bernhardt </w:t>
      </w:r>
      <w:r w:rsidR="00AC1735" w:rsidRPr="00AC1735">
        <w:rPr>
          <w:i/>
          <w:iCs/>
          <w:lang w:val="en-GB"/>
        </w:rPr>
        <w:t>et al.</w:t>
      </w:r>
      <w:r w:rsidR="00AC1735" w:rsidRPr="00AC1735">
        <w:rPr>
          <w:lang w:val="en-GB"/>
        </w:rPr>
        <w:t xml:space="preserve"> 2018)</w:t>
      </w:r>
      <w:r w:rsidR="00AC1735">
        <w:fldChar w:fldCharType="end"/>
      </w:r>
      <w:r w:rsidR="000427D8">
        <w:t>.</w:t>
      </w:r>
      <w:r w:rsidR="009C426F">
        <w:t xml:space="preserve"> </w:t>
      </w:r>
    </w:p>
    <w:p w14:paraId="0D58718A" w14:textId="3B9DA6F9" w:rsidR="007A2CC8" w:rsidRDefault="00430F45" w:rsidP="009E0718">
      <w:pPr>
        <w:spacing w:line="480" w:lineRule="auto"/>
        <w:ind w:firstLine="284"/>
        <w:contextualSpacing/>
        <w:jc w:val="both"/>
      </w:pPr>
      <w:r>
        <w:rPr>
          <w:rFonts w:eastAsiaTheme="minorEastAsia"/>
        </w:rPr>
        <w:t>The size-spectrum</w:t>
      </w:r>
      <w:r w:rsidR="004759AA">
        <w:rPr>
          <w:rFonts w:eastAsiaTheme="minorEastAsia"/>
        </w:rPr>
        <w:t xml:space="preserve"> </w:t>
      </w:r>
      <w:r>
        <w:rPr>
          <w:rFonts w:eastAsiaTheme="minorEastAsia"/>
        </w:rPr>
        <w:t>is the relationship between number of individuals in a body-size class and the average size of that class, and the size-spectrum slope (</w:t>
      </w:r>
      <m:oMath>
        <m:r>
          <w:rPr>
            <w:rFonts w:ascii="Cambria Math" w:eastAsiaTheme="minorEastAsia" w:hAnsi="Cambria Math"/>
          </w:rPr>
          <m:t>γ</m:t>
        </m:r>
      </m:oMath>
      <w:r>
        <w:rPr>
          <w:rFonts w:eastAsiaTheme="minorEastAsia"/>
        </w:rPr>
        <w:t xml:space="preserve">) is the often-linear relationship between the two variables on a log-log scale </w:t>
      </w:r>
      <w:r>
        <w:rPr>
          <w:rFonts w:eastAsiaTheme="minorEastAsia"/>
        </w:rPr>
        <w:fldChar w:fldCharType="begin"/>
      </w:r>
      <w:r w:rsidR="006234CB">
        <w:rPr>
          <w:rFonts w:eastAsiaTheme="minorEastAsia"/>
        </w:rPr>
        <w:instrText xml:space="preserve"> ADDIN ZOTERO_ITEM CSL_CITATION {"citationID":"TuMdiOrw","properties":{"formattedCitation":"(Sheldon {\\i{}et al.} 1973; White {\\i{}et al.} 2007; Edwards {\\i{}et al.} 2017)","plainCitation":"(Sheldon et al. 1973; White et al. 2007; Edwards et al. 2017)","noteIndex":0},"citationItems":[{"id":928,"uris":["http://zotero.org/users/6116610/items/65S6DA6Z"],"uri":["http://zotero.org/users/6116610/items/65S6DA6Z"],"itemData":{"id":928,"type":"article-journal","abstract":"In the surface waters of the ocean particle production and consumption are in balance. The structure of the pelagic food chain and the morphological limitations dictated by the environment are such that, in general, large particles have to consume smaller ones. If the large particles are removed the small particles cannot be consumed and their production rate can be measured. A state of exponential growth seems to be normal. The rate of production, as revealed by small particle growth following predation release, is much greater than the apparent rate of primary production indicated by radiocarbon uptake.","container-title":"Limnology and Oceanography","DOI":"10.4319/lo.1973.18.5.0719","ISSN":"1939-5590","issue":"5","language":"en","page":"719-733","source":"Wiley Online Library","title":"The Production of Particles in the Surface Waters of the Ocean with Particular Reference to the Sargasso Sea1","volume":"18","author":[{"family":"Sheldon","given":"R. W."},{"family":"Sutcliffe","given":"W. H."},{"family":"Prakash","given":"A."}],"issued":{"date-parts":[["1973"]]}}},{"id":306,"uris":["http://zotero.org/users/6116610/items/8J3FH2YV"],"uri":["http://zotero.org/users/6116610/items/8J3FH2YV"],"itemData":{"id":306,"type":"article-journal","container-title":"Trends in Ecology &amp; Evolution","issue":"6","page":"323–330","title":"Relationships between body size and abundance in ecology","volume":"22","author":[{"family":"White","given":"Ethan P"},{"family":"Ernest","given":"S K Morgan"},{"family":"Kerkhoff","given":"Andrew J"},{"family":"Enquist","given":"Brian J"}],"issued":{"date-parts":[["2007"]]}}},{"id":2155,"uris":["http://zotero.org/users/6116610/items/AND3T26Y"],"uri":["http://zotero.org/users/6116610/items/AND3T26Y"],"itemData":{"id":2155,"type":"article-journal","abstract":"The size spectrum of an ecological community characterizes how a property, such as abundance or biomass, varies with body size. Size spectra are often used as ecosystem indicators of marine systems. They have been fitted to data from various sources, including groundfish trawl surveys, visual surveys of fish in kelp forests and coral reefs, sediment samples of benthic invertebrates and satellite remote sensing of chlorophyll. Over the past decades, several methods have been used to fit size spectra to data. We document eight such methods, demonstrating their commonalities and differences. Seven methods use linear regression (of which six require binning of data), while the eighth uses maximum likelihood estimation. We test the accuracy of the methods on simulated data. We demonstrate that estimated size-spectrum slopes are not always comparable between the seven regression-based methods because such methods are not estimating the same parameter. We find that four of the eight tested methods can sometimes give reasonably accurate estimates of the exponent of the individual size distribution (which is related to the slope of the size spectrum). However, sensitivity analyses find that maximum likelihood estimation is the only method that is consistently accurate, and the only one that yields reliable confidence intervals for the exponent. We therefore recommend the use of maximum likelihood estimation when fitting size spectra. To facilitate this, we provide documented R code for fitting and plotting results. This should provide consistency in future studies and improve the quality of any resulting advice to ecosystem managers. In particular, the calculation of reliable confidence intervals will allow proper consideration of uncertainty when making management decisions.","container-title":"Methods in Ecology and Evolution","DOI":"10.1111/2041-210X.12641","ISSN":"2041-210X","issue":"1","language":"en","note":"_eprint: https://besjournals.onlinelibrary.wiley.com/doi/pdf/10.1111/2041-210X.12641","page":"57-67","source":"Wiley Online Library","title":"Testing and recommending methods for fitting size spectra to data","volume":"8","author":[{"family":"Edwards","given":"Andrew M."},{"family":"Robinson","given":"James P. W."},{"family":"Plank","given":"Michael J."},{"family":"Baum","given":"Julia K."},{"family":"Blanchard","given":"Julia L."}],"issued":{"date-parts":[["2017"]]}}}],"schema":"https://github.com/citation-style-language/schema/raw/master/csl-citation.json"} </w:instrText>
      </w:r>
      <w:r>
        <w:rPr>
          <w:rFonts w:eastAsiaTheme="minorEastAsia"/>
        </w:rPr>
        <w:fldChar w:fldCharType="separate"/>
      </w:r>
      <w:r w:rsidR="006234CB" w:rsidRPr="006234CB">
        <w:rPr>
          <w:lang w:val="en-GB"/>
        </w:rPr>
        <w:t xml:space="preserve">(Sheldon </w:t>
      </w:r>
      <w:r w:rsidR="006234CB" w:rsidRPr="006234CB">
        <w:rPr>
          <w:i/>
          <w:iCs/>
          <w:lang w:val="en-GB"/>
        </w:rPr>
        <w:t>et al.</w:t>
      </w:r>
      <w:r w:rsidR="006234CB" w:rsidRPr="006234CB">
        <w:rPr>
          <w:lang w:val="en-GB"/>
        </w:rPr>
        <w:t xml:space="preserve"> 1973; White </w:t>
      </w:r>
      <w:r w:rsidR="006234CB" w:rsidRPr="006234CB">
        <w:rPr>
          <w:i/>
          <w:iCs/>
          <w:lang w:val="en-GB"/>
        </w:rPr>
        <w:t>et al.</w:t>
      </w:r>
      <w:r w:rsidR="006234CB" w:rsidRPr="006234CB">
        <w:rPr>
          <w:lang w:val="en-GB"/>
        </w:rPr>
        <w:t xml:space="preserve"> 2007; Edwards </w:t>
      </w:r>
      <w:r w:rsidR="006234CB" w:rsidRPr="006234CB">
        <w:rPr>
          <w:i/>
          <w:iCs/>
          <w:lang w:val="en-GB"/>
        </w:rPr>
        <w:t>et al.</w:t>
      </w:r>
      <w:r w:rsidR="006234CB" w:rsidRPr="006234CB">
        <w:rPr>
          <w:lang w:val="en-GB"/>
        </w:rPr>
        <w:t xml:space="preserve"> 2017)</w:t>
      </w:r>
      <w:r>
        <w:rPr>
          <w:rFonts w:eastAsiaTheme="minorEastAsia"/>
        </w:rPr>
        <w:fldChar w:fldCharType="end"/>
      </w:r>
      <w:r>
        <w:rPr>
          <w:rFonts w:eastAsiaTheme="minorEastAsia"/>
        </w:rPr>
        <w:t xml:space="preserve">. </w:t>
      </w:r>
      <w:r w:rsidR="00A8599A">
        <w:rPr>
          <w:rFonts w:eastAsiaTheme="minorEastAsia"/>
        </w:rPr>
        <w:t>Hence, i</w:t>
      </w:r>
      <w:r>
        <w:rPr>
          <w:rFonts w:eastAsiaTheme="minorEastAsia"/>
        </w:rPr>
        <w:t xml:space="preserve">t implicitly captures </w:t>
      </w:r>
      <w:r w:rsidR="00BE315D">
        <w:rPr>
          <w:rFonts w:eastAsiaTheme="minorEastAsia"/>
        </w:rPr>
        <w:t xml:space="preserve">temperature-dependent </w:t>
      </w:r>
      <w:r>
        <w:rPr>
          <w:rFonts w:eastAsiaTheme="minorEastAsia"/>
        </w:rPr>
        <w:t xml:space="preserve">ecological processes such as body growth, mortality and recruitment </w:t>
      </w:r>
      <w:r>
        <w:rPr>
          <w:rFonts w:eastAsiaTheme="minorEastAsia"/>
        </w:rPr>
        <w:fldChar w:fldCharType="begin"/>
      </w:r>
      <w:r>
        <w:rPr>
          <w:rFonts w:eastAsiaTheme="minorEastAsia"/>
        </w:rPr>
        <w:instrText xml:space="preserve"> ADDIN ZOTERO_ITEM CSL_CITATION {"citationID":"YcK0Ji70","properties":{"formattedCitation":"(Blanchard {\\i{}et al.} 2017; Heneghan {\\i{}et al.} 2019)","plainCitation":"(Blanchard et al. 2017; Heneghan et al. 2019)","noteIndex":0},"citationItems":[{"id":977,"uris":["http://zotero.org/users/6116610/items/QYPPUEVK"],"uri":["http://zotero.org/users/6116610/items/QYPPUEVK"],"itemData":{"id":977,"type":"article-journal","container-title":"Trends in Ecology &amp; Evolution","DOI":"10.1016/j.tree.2016.12.003","ISSN":"01695347","issue":"3","journalAbbreviation":"Trends in Ecology &amp; Evolution","language":"en","page":"174-186","source":"DOI.org (Crossref)","title":"From bacteria to whales: Using functional size spectra to model marine ecosystems","title-short":"From Bacteria to Whales","volume":"32","author":[{"family":"Blanchard","given":"Julia L."},{"family":"Heneghan","given":"Ryan F."},{"family":"Everett","given":"Jason D."},{"family":"Trebilco","given":"Rowan"},{"family":"Richardson","given":"Anthony J."}],"issued":{"date-parts":[["2017",3]]}}},{"id":2863,"uris":["http://zotero.org/users/6116610/items/UFEI5VMV"],"uri":["http://zotero.org/users/6116610/items/UFEI5VMV"],"itemData":{"id":2863,"type":"article-journal","abstract":"Climate change is a complex global issue that is driving countless shifts in the structure and function of marine ecosystems. To better understand these shifts, many processes need to be considered, yet they are often approached from incompatible perspectives. This article reviews one relatively simple, integrated perspective: the abundance-size spectrum. We introduce the topic with a brief review of some of the ways climate change is expected to impact the marine ecosystem according to complex numerical models while acknowledging the limits to understanding posed by complex models. We then review how the size spectrum offers a simple conceptual alternative, given its regular power law size-frequency distribution when viewed on sufficiently broad scales. We further explore how anticipated physical aspects of climate change might manifest themselves through changes in the elevation, slope and regularity of the size spectrum, exposing mechanistic questions about integrated ecosystem structure, as well as how organism physiology and ecological interactions respond to multiple climatic stressors. Despite its application by ecosystem modellers and fisheries scientists, the size spectrum perspective is not widely used as a tool for monitoring ecosystem adaptation to climate change, providing a major opportunity for further research.","container-title":"Emerging Topics in Life Sciences","DOI":"10.1042/ETLS20190042","ISSN":"2397-8554","issue":"2","journalAbbreviation":"Emerging Topics in Life Sciences","page":"233-243","source":"Silverchair","title":"Climate change impacts on marine ecosystems through the lens of the size spectrum","volume":"3","author":[{"family":"Heneghan","given":"Ryan F."},{"family":"Hatton","given":"Ian A."},{"family":"Galbraith","given":"Eric D."}],"issued":{"date-parts":[["2019",5,3]]}}}],"schema":"https://github.com/citation-style-language/schema/raw/master/csl-citation.json"} </w:instrText>
      </w:r>
      <w:r>
        <w:rPr>
          <w:rFonts w:eastAsiaTheme="minorEastAsia"/>
        </w:rPr>
        <w:fldChar w:fldCharType="separate"/>
      </w:r>
      <w:r w:rsidRPr="000B0FB5">
        <w:rPr>
          <w:lang w:val="en-GB"/>
        </w:rPr>
        <w:t xml:space="preserve">(Blanchard </w:t>
      </w:r>
      <w:r w:rsidRPr="000B0FB5">
        <w:rPr>
          <w:i/>
          <w:iCs/>
          <w:lang w:val="en-GB"/>
        </w:rPr>
        <w:t>et al.</w:t>
      </w:r>
      <w:r w:rsidRPr="000B0FB5">
        <w:rPr>
          <w:lang w:val="en-GB"/>
        </w:rPr>
        <w:t xml:space="preserve"> 2017; Heneghan </w:t>
      </w:r>
      <w:r w:rsidRPr="000B0FB5">
        <w:rPr>
          <w:i/>
          <w:iCs/>
          <w:lang w:val="en-GB"/>
        </w:rPr>
        <w:t>et al.</w:t>
      </w:r>
      <w:r w:rsidRPr="000B0FB5">
        <w:rPr>
          <w:lang w:val="en-GB"/>
        </w:rPr>
        <w:t xml:space="preserve"> 2019)</w:t>
      </w:r>
      <w:r>
        <w:rPr>
          <w:rFonts w:eastAsiaTheme="minorEastAsia"/>
        </w:rPr>
        <w:fldChar w:fldCharType="end"/>
      </w:r>
      <w:r w:rsidR="00192177">
        <w:rPr>
          <w:rFonts w:eastAsiaTheme="minorEastAsia"/>
        </w:rPr>
        <w:t xml:space="preserve">. </w:t>
      </w:r>
      <w:r w:rsidR="002442D7">
        <w:rPr>
          <w:rFonts w:eastAsiaTheme="minorEastAsia"/>
        </w:rPr>
        <w:t xml:space="preserve">Despite </w:t>
      </w:r>
      <w:r w:rsidR="00EC30C9">
        <w:rPr>
          <w:rFonts w:eastAsiaTheme="minorEastAsia"/>
        </w:rPr>
        <w:t xml:space="preserve">its </w:t>
      </w:r>
      <w:r w:rsidR="00232804">
        <w:rPr>
          <w:rFonts w:eastAsiaTheme="minorEastAsia"/>
        </w:rPr>
        <w:t xml:space="preserve">rich </w:t>
      </w:r>
      <w:r w:rsidR="00EC30C9">
        <w:rPr>
          <w:rFonts w:eastAsiaTheme="minorEastAsia"/>
        </w:rPr>
        <w:t xml:space="preserve">theoretical </w:t>
      </w:r>
      <w:r w:rsidR="00B95732">
        <w:rPr>
          <w:rFonts w:eastAsiaTheme="minorEastAsia"/>
        </w:rPr>
        <w:t xml:space="preserve">foundation </w:t>
      </w:r>
      <w:r w:rsidR="00915BE3">
        <w:rPr>
          <w:rFonts w:eastAsiaTheme="minorEastAsia"/>
        </w:rPr>
        <w:fldChar w:fldCharType="begin"/>
      </w:r>
      <w:r w:rsidR="00915BE3">
        <w:rPr>
          <w:rFonts w:eastAsiaTheme="minorEastAsia"/>
        </w:rPr>
        <w:instrText xml:space="preserve"> ADDIN ZOTERO_ITEM CSL_CITATION {"citationID":"r6DkE6hr","properties":{"formattedCitation":"(Andersen 2019)","plainCitation":"(Andersen 2019)","noteIndex":0},"citationItems":[{"id":911,"uris":["http://zotero.org/users/6116610/items/ATL294ZJ"],"uri":["http://zotero.org/users/6116610/items/ATL294ZJ"],"itemData":{"id":911,"type":"book","abstract":"Fish are one of the most important global food sources, supplying a significant share of the world’s protein consumption. From stocks of wild Alaskan salmon and North Sea cod to entire fish communities with myriad species, fisheries require careful management to ensure that stocks remain productive, and mathematical models are essential tools for doing so. Fish Ecology, Evolution, and Exploitation is an authoritative introduction to the modern size- and trait-based approach to fish populations and communities.Ken Andersen covers the theoretical foundations, mathematical formulations, and real-world applications of this powerful new modeling method, which is grounded in the latest ecological theory and population biology. He begins with fundamental assumptions on the level of individuals and goes on to cover population demography and fisheries impact assessments. He shows how size- and trait-based models shed new light on familiar fisheries concepts such as maximum sustainable yield and fisheries selectivity—insights that classic age-based theory can’t provide—and develops novel evolutionary impacts of fishing. Andersen extends the theory to entire fish communities and uses it to support the ecosystem approach to fisheries management, and forges critical links between trait-based methods and evolutionary ecology.Accessible to ecologists with a basic quantitative background, this incisive book unifies the thinking in ecology and fisheries science and is an indispensable reference for anyone seeking to apply size- and trait-based models to fish demography, fisheries impact assessments, and fish evolutionary ecology.","ISBN":"978-0-691-19295-6","language":"en","number-of-pages":"276","publisher":"Princeton University Press","source":"Google Books","title":"Fish Ecology, Evolution, and Exploitation: A New Theoretical Synthesis","title-short":"Fish Ecology, Evolution, and Exploitation","author":[{"family":"Andersen","given":"Ken H."}],"issued":{"date-parts":[["2019",7,16]]}}}],"schema":"https://github.com/citation-style-language/schema/raw/master/csl-citation.json"} </w:instrText>
      </w:r>
      <w:r w:rsidR="00915BE3">
        <w:rPr>
          <w:rFonts w:eastAsiaTheme="minorEastAsia"/>
        </w:rPr>
        <w:fldChar w:fldCharType="separate"/>
      </w:r>
      <w:r w:rsidR="00915BE3">
        <w:rPr>
          <w:rFonts w:eastAsiaTheme="minorEastAsia"/>
          <w:noProof/>
        </w:rPr>
        <w:t>(Andersen 2019)</w:t>
      </w:r>
      <w:r w:rsidR="00915BE3">
        <w:rPr>
          <w:rFonts w:eastAsiaTheme="minorEastAsia"/>
        </w:rPr>
        <w:fldChar w:fldCharType="end"/>
      </w:r>
      <w:r w:rsidR="00116D4E">
        <w:rPr>
          <w:rFonts w:eastAsiaTheme="minorEastAsia"/>
        </w:rPr>
        <w:t xml:space="preserve"> </w:t>
      </w:r>
      <w:r w:rsidR="00B95732">
        <w:rPr>
          <w:rFonts w:eastAsiaTheme="minorEastAsia"/>
        </w:rPr>
        <w:t>a</w:t>
      </w:r>
      <w:r w:rsidR="00232804">
        <w:rPr>
          <w:rFonts w:eastAsiaTheme="minorEastAsia"/>
        </w:rPr>
        <w:t xml:space="preserve">nd </w:t>
      </w:r>
      <w:r w:rsidR="00D219B5">
        <w:rPr>
          <w:rFonts w:eastAsiaTheme="minorEastAsia"/>
        </w:rPr>
        <w:t xml:space="preserve">usefulness as an </w:t>
      </w:r>
      <w:r w:rsidR="00822AF6">
        <w:rPr>
          <w:rFonts w:eastAsiaTheme="minorEastAsia"/>
        </w:rPr>
        <w:t xml:space="preserve">ecological </w:t>
      </w:r>
      <w:r w:rsidR="00915BE3">
        <w:rPr>
          <w:rFonts w:eastAsiaTheme="minorEastAsia"/>
        </w:rPr>
        <w:t xml:space="preserve">indicator, </w:t>
      </w:r>
      <w:r w:rsidR="00221E4D">
        <w:t>r</w:t>
      </w:r>
      <w:r>
        <w:rPr>
          <w:rFonts w:eastAsiaTheme="minorEastAsia"/>
        </w:rPr>
        <w:t xml:space="preserve">elatively few studies </w:t>
      </w:r>
      <w:r w:rsidR="007D6D56">
        <w:rPr>
          <w:rFonts w:eastAsiaTheme="minorEastAsia"/>
        </w:rPr>
        <w:t>have evaluated warming</w:t>
      </w:r>
      <w:r w:rsidR="004B4392">
        <w:rPr>
          <w:rFonts w:eastAsiaTheme="minorEastAsia"/>
        </w:rPr>
        <w:t>-</w:t>
      </w:r>
      <w:r w:rsidR="007D6D56">
        <w:rPr>
          <w:rFonts w:eastAsiaTheme="minorEastAsia"/>
        </w:rPr>
        <w:t xml:space="preserve">effects </w:t>
      </w:r>
      <w:r w:rsidR="00DA4DEA">
        <w:rPr>
          <w:rFonts w:eastAsiaTheme="minorEastAsia"/>
        </w:rPr>
        <w:t xml:space="preserve">on the </w:t>
      </w:r>
      <w:r>
        <w:rPr>
          <w:rFonts w:eastAsiaTheme="minorEastAsia"/>
        </w:rPr>
        <w:t xml:space="preserve">species size-spectrum </w:t>
      </w:r>
      <w:r w:rsidR="00947475">
        <w:rPr>
          <w:rFonts w:eastAsiaTheme="minorEastAsia"/>
        </w:rPr>
        <w:t xml:space="preserve">in </w:t>
      </w:r>
      <w:r w:rsidR="00015D51">
        <w:rPr>
          <w:rFonts w:eastAsiaTheme="minorEastAsia"/>
        </w:rPr>
        <w:t xml:space="preserve">larger </w:t>
      </w:r>
      <w:r w:rsidR="00966CDA">
        <w:rPr>
          <w:rFonts w:eastAsiaTheme="minorEastAsia"/>
        </w:rPr>
        <w:t>bodie</w:t>
      </w:r>
      <w:r w:rsidR="00366531">
        <w:rPr>
          <w:rFonts w:eastAsiaTheme="minorEastAsia"/>
        </w:rPr>
        <w:t>d</w:t>
      </w:r>
      <w:r w:rsidR="00966CDA">
        <w:rPr>
          <w:rFonts w:eastAsiaTheme="minorEastAsia"/>
        </w:rPr>
        <w:t xml:space="preserve"> species </w:t>
      </w:r>
      <w:commentRangeStart w:id="6"/>
      <w:r w:rsidR="003F1C55">
        <w:rPr>
          <w:rFonts w:eastAsiaTheme="minorEastAsia"/>
        </w:rPr>
        <w:t xml:space="preserve">(but see </w:t>
      </w:r>
      <w:r w:rsidR="00DB1DB0">
        <w:rPr>
          <w:rFonts w:eastAsiaTheme="minorEastAsia"/>
        </w:rPr>
        <w:fldChar w:fldCharType="begin"/>
      </w:r>
      <w:r w:rsidR="00DB1DB0">
        <w:rPr>
          <w:rFonts w:eastAsiaTheme="minorEastAsia"/>
        </w:rPr>
        <w:instrText xml:space="preserve"> ADDIN ZOTERO_ITEM CSL_CITATION {"citationID":"NORshQcF","properties":{"formattedCitation":"(Blanchard {\\i{}et al.} 2005)","plainCitation":"(Blanchard et al. 2005)","noteIndex":0},"citationItems":[{"id":243,"uris":["http://zotero.org/users/6116610/items/QRJIQ2G9"],"uri":["http://zotero.org/users/6116610/items/QRJIQ2G9"],"itemData":{"id":243,"type":"article-journal","container-title":"ICES Journal of Marine Science","DOI":"10.1016/j.icesjms.2005.01.006","issue":"3","page":"405–411","title":"Do climate and fishing influence size-based indicators of Celtic Sea fish community structure?","volume":"62","author":[{"family":"Blanchard","given":"Julia L."},{"family":"Dulvy","given":"N"},{"family":"Jennings","given":"S"},{"family":"Ellis","given":"J"},{"family":"Pinnegar","given":"J"},{"family":"Tidd","given":"A"},{"family":"Kell","given":"L"}],"issued":{"date-parts":[["2005"]]}}}],"schema":"https://github.com/citation-style-language/schema/raw/master/csl-citation.json"} </w:instrText>
      </w:r>
      <w:r w:rsidR="00DB1DB0">
        <w:rPr>
          <w:rFonts w:eastAsiaTheme="minorEastAsia"/>
        </w:rPr>
        <w:fldChar w:fldCharType="separate"/>
      </w:r>
      <w:r w:rsidR="00DB1DB0" w:rsidRPr="00DB1DB0">
        <w:rPr>
          <w:lang w:val="en-GB"/>
        </w:rPr>
        <w:t xml:space="preserve">(Blanchard </w:t>
      </w:r>
      <w:r w:rsidR="00DB1DB0" w:rsidRPr="00DB1DB0">
        <w:rPr>
          <w:i/>
          <w:iCs/>
          <w:lang w:val="en-GB"/>
        </w:rPr>
        <w:t>et al.</w:t>
      </w:r>
      <w:r w:rsidR="00DB1DB0" w:rsidRPr="00DB1DB0">
        <w:rPr>
          <w:lang w:val="en-GB"/>
        </w:rPr>
        <w:t xml:space="preserve"> 2005)</w:t>
      </w:r>
      <w:r w:rsidR="00DB1DB0">
        <w:rPr>
          <w:rFonts w:eastAsiaTheme="minorEastAsia"/>
        </w:rPr>
        <w:fldChar w:fldCharType="end"/>
      </w:r>
      <w:r w:rsidR="00433372">
        <w:rPr>
          <w:rFonts w:eastAsiaTheme="minorEastAsia"/>
        </w:rPr>
        <w:t>)</w:t>
      </w:r>
      <w:commentRangeEnd w:id="6"/>
      <w:r w:rsidR="00004E75">
        <w:rPr>
          <w:rStyle w:val="CommentReference"/>
        </w:rPr>
        <w:commentReference w:id="6"/>
      </w:r>
      <w:r w:rsidR="00D4259A">
        <w:rPr>
          <w:rFonts w:eastAsiaTheme="minorEastAsia"/>
        </w:rPr>
        <w:t>.</w:t>
      </w:r>
      <w:r w:rsidR="00587707">
        <w:rPr>
          <w:rFonts w:eastAsiaTheme="minorEastAsia"/>
        </w:rPr>
        <w:t xml:space="preserve"> </w:t>
      </w:r>
      <w:r w:rsidR="00FF1103">
        <w:rPr>
          <w:rFonts w:eastAsiaTheme="minorEastAsia"/>
        </w:rPr>
        <w:t xml:space="preserve">This could be </w:t>
      </w:r>
      <w:r w:rsidR="00BA350E">
        <w:rPr>
          <w:rFonts w:eastAsiaTheme="minorEastAsia"/>
        </w:rPr>
        <w:t xml:space="preserve">due </w:t>
      </w:r>
      <w:r w:rsidR="004A6C79">
        <w:rPr>
          <w:rFonts w:eastAsiaTheme="minorEastAsia"/>
        </w:rPr>
        <w:t xml:space="preserve">to a lack </w:t>
      </w:r>
      <w:r w:rsidR="00E06408">
        <w:rPr>
          <w:rFonts w:eastAsiaTheme="minorEastAsia"/>
        </w:rPr>
        <w:t xml:space="preserve">of </w:t>
      </w:r>
      <w:r w:rsidR="00BC46E3">
        <w:rPr>
          <w:rFonts w:eastAsiaTheme="minorEastAsia"/>
        </w:rPr>
        <w:t xml:space="preserve">theoretical predictions </w:t>
      </w:r>
      <w:r w:rsidR="007349DA">
        <w:rPr>
          <w:rFonts w:eastAsiaTheme="minorEastAsia"/>
        </w:rPr>
        <w:t xml:space="preserve">for how species spectra </w:t>
      </w:r>
      <w:r w:rsidR="00513E1A">
        <w:rPr>
          <w:rFonts w:eastAsiaTheme="minorEastAsia"/>
        </w:rPr>
        <w:t>will change with warming</w:t>
      </w:r>
      <w:r w:rsidR="00A32A7F">
        <w:rPr>
          <w:rFonts w:eastAsiaTheme="minorEastAsia"/>
        </w:rPr>
        <w:t xml:space="preserve"> (</w:t>
      </w:r>
      <w:r w:rsidR="00A31F94">
        <w:rPr>
          <w:rFonts w:eastAsiaTheme="minorEastAsia"/>
        </w:rPr>
        <w:t xml:space="preserve">note that </w:t>
      </w:r>
      <w:r w:rsidR="00EE65B7">
        <w:rPr>
          <w:rFonts w:eastAsiaTheme="minorEastAsia"/>
        </w:rPr>
        <w:t xml:space="preserve">in </w:t>
      </w:r>
      <w:r w:rsidR="00A31F94">
        <w:rPr>
          <w:rFonts w:eastAsiaTheme="minorEastAsia"/>
        </w:rPr>
        <w:t>unicell</w:t>
      </w:r>
      <w:r w:rsidR="00635621">
        <w:rPr>
          <w:rFonts w:eastAsiaTheme="minorEastAsia"/>
        </w:rPr>
        <w:t>ula</w:t>
      </w:r>
      <w:r w:rsidR="00A31F94">
        <w:rPr>
          <w:rFonts w:eastAsiaTheme="minorEastAsia"/>
        </w:rPr>
        <w:t xml:space="preserve">r </w:t>
      </w:r>
      <w:r w:rsidR="00B9162C">
        <w:rPr>
          <w:rFonts w:eastAsiaTheme="minorEastAsia"/>
        </w:rPr>
        <w:t xml:space="preserve">multispecies </w:t>
      </w:r>
      <w:r w:rsidR="00AF4C77">
        <w:rPr>
          <w:rFonts w:eastAsiaTheme="minorEastAsia"/>
        </w:rPr>
        <w:t>communities</w:t>
      </w:r>
      <w:r w:rsidR="00B960C0">
        <w:rPr>
          <w:rFonts w:eastAsiaTheme="minorEastAsia"/>
        </w:rPr>
        <w:t>, slope</w:t>
      </w:r>
      <w:r w:rsidR="00C96304">
        <w:rPr>
          <w:rFonts w:eastAsiaTheme="minorEastAsia"/>
        </w:rPr>
        <w:t xml:space="preserve">s are </w:t>
      </w:r>
      <w:r w:rsidR="00F34817">
        <w:rPr>
          <w:rFonts w:eastAsiaTheme="minorEastAsia"/>
        </w:rPr>
        <w:t xml:space="preserve">predicted to </w:t>
      </w:r>
      <w:r w:rsidR="00B960C0">
        <w:rPr>
          <w:rFonts w:eastAsiaTheme="minorEastAsia"/>
        </w:rPr>
        <w:t xml:space="preserve">decline as </w:t>
      </w:r>
      <w:r w:rsidR="00493145">
        <w:rPr>
          <w:rFonts w:eastAsiaTheme="minorEastAsia"/>
        </w:rPr>
        <w:t>smalle</w:t>
      </w:r>
      <w:r w:rsidR="00C40680">
        <w:rPr>
          <w:rFonts w:eastAsiaTheme="minorEastAsia"/>
        </w:rPr>
        <w:t>r</w:t>
      </w:r>
      <w:r w:rsidR="00493145">
        <w:rPr>
          <w:rFonts w:eastAsiaTheme="minorEastAsia"/>
        </w:rPr>
        <w:t xml:space="preserve">-bodied species become more dominant </w:t>
      </w:r>
      <w:r w:rsidR="00635621">
        <w:rPr>
          <w:rFonts w:eastAsiaTheme="minorEastAsia"/>
        </w:rPr>
        <w:fldChar w:fldCharType="begin"/>
      </w:r>
      <w:r w:rsidR="00635621">
        <w:rPr>
          <w:rFonts w:eastAsiaTheme="minorEastAsia"/>
        </w:rPr>
        <w:instrText xml:space="preserve"> ADDIN ZOTERO_ITEM CSL_CITATION {"citationID":"ENS5yctB","properties":{"formattedCitation":"(Daufresne {\\i{}et al.} 2009; Yvon\\uc0\\u8208{}Durocher {\\i{}et al.} 2011)","plainCitation":"(Daufresne et al. 2009; Yvon‐Durocher et al. 2011)","noteIndex":0},"citationItems":[{"id":535,"uris":["http://zotero.org/users/6116610/items/BYIQJ2UA"],"uri":["http://zotero.org/users/6116610/items/BYIQJ2UA"],"itemData":{"id":535,"type":"article-journal","abstract":"Understanding the ecological impacts of climate change is a crucial challenge of the twenty-first century. There is a clear lack of general rules regarding the impacts of global warming on biota. Here, we present a metaanalysis of the effect of climate change on body size of ectothermic aquatic organisms (bacteria, phyto- and zooplankton, and fish) from the community to the individual level. Using long-term surveys, experimental data and published results, we show a significant increase in the proportion of small-sized species and young age classes and a decrease in size-at-age. These results are in accordance with the ecological rules dealing with the temperature-size relationships (i.e., Bergmann's rule, James' rule and Temperature-Size Rule). Our study provides evidence that reduced body size is the third universal ecological response to global warming in aquatic systems besides the shift of species ranges toward higher altitudes and latitudes and the seasonal shifts in life cycle events.","container-title":"Proceedings of the National Academy of Sciences, USA","DOI":"10.1073/pnas.0902080106","issue":"31","note":"PMID: 19620720","page":"12788–12793","title":"Global warming benefits the small in aquatic ecosystems","volume":"106","author":[{"family":"Daufresne","given":"M"},{"family":"Lengfellner","given":"K"},{"family":"Sommer","given":"U"}],"issued":{"date-parts":[["2009"]]}}},{"id":948,"uris":["http://zotero.org/users/6116610/items/XJQXAPJQ"],"uri":["http://zotero.org/users/6116610/items/XJQXAPJQ"],"itemData":{"id":948,"type":"article-journal","abstract":"Organism size is one of the key determinants of community structure, and its relationship with abundance can describe how biomass is partitioned among the biota within an ecosystem. An outdoor freshwater mesocosm experiment was used to determine how warming of</w:instrText>
      </w:r>
      <w:r w:rsidR="00635621">
        <w:rPr>
          <w:rFonts w:ascii="Cambria Math" w:eastAsiaTheme="minorEastAsia" w:hAnsi="Cambria Math" w:cs="Cambria Math"/>
        </w:rPr>
        <w:instrText>∼</w:instrText>
      </w:r>
      <w:r w:rsidR="00635621">
        <w:rPr>
          <w:rFonts w:eastAsiaTheme="minorEastAsia"/>
        </w:rPr>
        <w:instrText xml:space="preserve">4 °C would affect the size, biomass and taxonomic structure of planktonic communities. Warming increased the steepness of the community size spectrum by increasing the prevalence of small organisms, primarily within the phytoplankton assemblage and it also reduced the mean and maximum size of phytoplankton by approximately one order of magnitude. The observed shifts in phytoplankton size structure were reflected in changes in phytoplankton community composition, though zooplankton taxonomic composition was unaffected by warming. Furthermore, warming reduced community biomass and total phytoplankton biomass, although zooplankton biomass was unaffected. This resulted in an increase in the zooplankton to phytoplankton biomass ratio in the warmed mesocosms, which could be explained by faster turnover within the phytoplankton assemblages. Overall, warming shifted the distribution of phytoplankton size towards smaller individuals with rapid turnover and low standing biomass, resulting in a reorganization of the biomass structure of the food webs. These results indicate future environmental warming may have profound effects on the structure and functioning of aquatic communities and ecosystems.","container-title":"Global Change Biology","DOI":"10.1111/j.1365-2486.2010.02321.x","ISSN":"1365-2486","issue":"4","language":"en","page":"1681-1694","source":"Wiley Online Library","title":"Warming alters the size spectrum and shifts the distribution of biomass in freshwater ecosystems","volume":"17","author":[{"family":"Yvon‐Durocher","given":"Gabriel"},{"family":"Montoya","given":"José M."},{"family":"Trimmer","given":"Mark"},{"family":"Woodward","given":"Guy"}],"issued":{"date-parts":[["2011"]]}}}],"schema":"https://github.com/citation-style-language/schema/raw/master/csl-citation.json"} </w:instrText>
      </w:r>
      <w:r w:rsidR="00635621">
        <w:rPr>
          <w:rFonts w:eastAsiaTheme="minorEastAsia"/>
        </w:rPr>
        <w:fldChar w:fldCharType="separate"/>
      </w:r>
      <w:r w:rsidR="00635621" w:rsidRPr="00635621">
        <w:rPr>
          <w:lang w:val="en-GB"/>
        </w:rPr>
        <w:t xml:space="preserve">(Daufresne </w:t>
      </w:r>
      <w:r w:rsidR="00635621" w:rsidRPr="00635621">
        <w:rPr>
          <w:i/>
          <w:iCs/>
          <w:lang w:val="en-GB"/>
        </w:rPr>
        <w:t>et al.</w:t>
      </w:r>
      <w:r w:rsidR="00635621" w:rsidRPr="00635621">
        <w:rPr>
          <w:lang w:val="en-GB"/>
        </w:rPr>
        <w:t xml:space="preserve"> 2009; Yvon‐Durocher </w:t>
      </w:r>
      <w:r w:rsidR="00635621" w:rsidRPr="00635621">
        <w:rPr>
          <w:i/>
          <w:iCs/>
          <w:lang w:val="en-GB"/>
        </w:rPr>
        <w:t>et al.</w:t>
      </w:r>
      <w:r w:rsidR="00635621" w:rsidRPr="00635621">
        <w:rPr>
          <w:lang w:val="en-GB"/>
        </w:rPr>
        <w:t xml:space="preserve"> 2011)</w:t>
      </w:r>
      <w:r w:rsidR="00635621">
        <w:rPr>
          <w:rFonts w:eastAsiaTheme="minorEastAsia"/>
        </w:rPr>
        <w:fldChar w:fldCharType="end"/>
      </w:r>
      <w:r w:rsidR="00A32A7F">
        <w:rPr>
          <w:rFonts w:eastAsiaTheme="minorEastAsia"/>
        </w:rPr>
        <w:t>)</w:t>
      </w:r>
      <w:r w:rsidR="00F65AA0">
        <w:rPr>
          <w:rFonts w:eastAsiaTheme="minorEastAsia"/>
        </w:rPr>
        <w:t xml:space="preserve">. </w:t>
      </w:r>
      <w:r w:rsidR="00633504">
        <w:rPr>
          <w:rFonts w:eastAsiaTheme="minorEastAsia"/>
        </w:rPr>
        <w:t xml:space="preserve">Perhaps it is difficult to </w:t>
      </w:r>
      <w:r w:rsidR="00AE524C">
        <w:rPr>
          <w:rFonts w:eastAsiaTheme="minorEastAsia"/>
        </w:rPr>
        <w:lastRenderedPageBreak/>
        <w:t xml:space="preserve">reconcile </w:t>
      </w:r>
      <w:r w:rsidR="008A1B82">
        <w:rPr>
          <w:rFonts w:eastAsiaTheme="minorEastAsia"/>
        </w:rPr>
        <w:t xml:space="preserve">the </w:t>
      </w:r>
      <w:r w:rsidR="00FF1E5F">
        <w:rPr>
          <w:rFonts w:eastAsiaTheme="minorEastAsia"/>
        </w:rPr>
        <w:t xml:space="preserve">numerous </w:t>
      </w:r>
      <w:r w:rsidR="00F07C01">
        <w:rPr>
          <w:rFonts w:eastAsiaTheme="minorEastAsia"/>
        </w:rPr>
        <w:t xml:space="preserve">patch by </w:t>
      </w:r>
      <w:r w:rsidR="00FF1E5F">
        <w:rPr>
          <w:rFonts w:eastAsiaTheme="minorEastAsia"/>
        </w:rPr>
        <w:t xml:space="preserve">which the </w:t>
      </w:r>
      <w:r w:rsidR="00F07C01">
        <w:rPr>
          <w:rFonts w:eastAsiaTheme="minorEastAsia"/>
        </w:rPr>
        <w:t xml:space="preserve">species </w:t>
      </w:r>
      <w:r w:rsidR="00FF1E5F">
        <w:rPr>
          <w:rFonts w:eastAsiaTheme="minorEastAsia"/>
        </w:rPr>
        <w:t>size-spectrum could change</w:t>
      </w:r>
      <w:r w:rsidR="007E02A2">
        <w:rPr>
          <w:rFonts w:eastAsiaTheme="minorEastAsia"/>
        </w:rPr>
        <w:t xml:space="preserve"> with warming</w:t>
      </w:r>
      <w:r w:rsidR="00FF1E5F">
        <w:rPr>
          <w:rFonts w:eastAsiaTheme="minorEastAsia"/>
        </w:rPr>
        <w:t xml:space="preserve"> </w:t>
      </w:r>
      <w:r w:rsidR="001879B6">
        <w:rPr>
          <w:rFonts w:eastAsiaTheme="minorEastAsia"/>
        </w:rPr>
        <w:fldChar w:fldCharType="begin"/>
      </w:r>
      <w:r w:rsidR="001879B6">
        <w:rPr>
          <w:rFonts w:eastAsiaTheme="minorEastAsia"/>
        </w:rPr>
        <w:instrText xml:space="preserve"> ADDIN ZOTERO_ITEM CSL_CITATION {"citationID":"uWPN5ZLk","properties":{"formattedCitation":"(Heneghan {\\i{}et al.} 2019)","plainCitation":"(Heneghan et al. 2019)","noteIndex":0},"citationItems":[{"id":2863,"uris":["http://zotero.org/users/6116610/items/UFEI5VMV"],"uri":["http://zotero.org/users/6116610/items/UFEI5VMV"],"itemData":{"id":2863,"type":"article-journal","abstract":"Climate change is a complex global issue that is driving countless shifts in the structure and function of marine ecosystems. To better understand these shifts, many processes need to be considered, yet they are often approached from incompatible perspectives. This article reviews one relatively simple, integrated perspective: the abundance-size spectrum. We introduce the topic with a brief review of some of the ways climate change is expected to impact the marine ecosystem according to complex numerical models while acknowledging the limits to understanding posed by complex models. We then review how the size spectrum offers a simple conceptual alternative, given its regular power law size-frequency distribution when viewed on sufficiently broad scales. We further explore how anticipated physical aspects of climate change might manifest themselves through changes in the elevation, slope and regularity of the size spectrum, exposing mechanistic questions about integrated ecosystem structure, as well as how organism physiology and ecological interactions respond to multiple climatic stressors. Despite its application by ecosystem modellers and fisheries scientists, the size spectrum perspective is not widely used as a tool for monitoring ecosystem adaptation to climate change, providing a major opportunity for further research.","container-title":"Emerging Topics in Life Sciences","DOI":"10.1042/ETLS20190042","ISSN":"2397-8554","issue":"2","journalAbbreviation":"Emerging Topics in Life Sciences","page":"233-243","source":"Silverchair","title":"Climate change impacts on marine ecosystems through the lens of the size spectrum","volume":"3","author":[{"family":"Heneghan","given":"Ryan F."},{"family":"Hatton","given":"Ian A."},{"family":"Galbraith","given":"Eric D."}],"issued":{"date-parts":[["2019",5,3]]}}}],"schema":"https://github.com/citation-style-language/schema/raw/master/csl-citation.json"} </w:instrText>
      </w:r>
      <w:r w:rsidR="001879B6">
        <w:rPr>
          <w:rFonts w:eastAsiaTheme="minorEastAsia"/>
        </w:rPr>
        <w:fldChar w:fldCharType="separate"/>
      </w:r>
      <w:r w:rsidR="001879B6" w:rsidRPr="00936651">
        <w:rPr>
          <w:lang w:val="en-GB"/>
        </w:rPr>
        <w:t xml:space="preserve">(Heneghan </w:t>
      </w:r>
      <w:r w:rsidR="001879B6" w:rsidRPr="00936651">
        <w:rPr>
          <w:i/>
          <w:iCs/>
          <w:lang w:val="en-GB"/>
        </w:rPr>
        <w:t>et al.</w:t>
      </w:r>
      <w:r w:rsidR="001879B6" w:rsidRPr="00936651">
        <w:rPr>
          <w:lang w:val="en-GB"/>
        </w:rPr>
        <w:t xml:space="preserve"> 2019)</w:t>
      </w:r>
      <w:r w:rsidR="001879B6">
        <w:rPr>
          <w:rFonts w:eastAsiaTheme="minorEastAsia"/>
        </w:rPr>
        <w:fldChar w:fldCharType="end"/>
      </w:r>
      <w:r w:rsidR="00EE12E7">
        <w:rPr>
          <w:rFonts w:eastAsiaTheme="minorEastAsia"/>
        </w:rPr>
        <w:t xml:space="preserve">. </w:t>
      </w:r>
      <w:r w:rsidR="00CA7B88">
        <w:rPr>
          <w:rFonts w:eastAsiaTheme="minorEastAsia"/>
        </w:rPr>
        <w:t>For instance, t</w:t>
      </w:r>
      <w:r w:rsidR="004065A2">
        <w:rPr>
          <w:rFonts w:eastAsiaTheme="minorEastAsia"/>
        </w:rPr>
        <w:t xml:space="preserve">he clearest effect </w:t>
      </w:r>
      <w:r w:rsidR="005D60BD">
        <w:rPr>
          <w:rFonts w:eastAsiaTheme="minorEastAsia"/>
        </w:rPr>
        <w:t xml:space="preserve">of </w:t>
      </w:r>
      <w:r w:rsidR="005C606A">
        <w:rPr>
          <w:rFonts w:eastAsiaTheme="minorEastAsia"/>
        </w:rPr>
        <w:t>TSR</w:t>
      </w:r>
      <w:r w:rsidR="00FA36E2">
        <w:rPr>
          <w:rFonts w:eastAsiaTheme="minorEastAsia"/>
        </w:rPr>
        <w:t xml:space="preserve"> </w:t>
      </w:r>
      <w:r w:rsidR="005612A6">
        <w:rPr>
          <w:rFonts w:eastAsiaTheme="minorEastAsia"/>
        </w:rPr>
        <w:t>on the size-spectrum</w:t>
      </w:r>
      <w:r w:rsidR="00A95D0E">
        <w:rPr>
          <w:rFonts w:eastAsiaTheme="minorEastAsia"/>
        </w:rPr>
        <w:t xml:space="preserve"> </w:t>
      </w:r>
      <w:r w:rsidR="00B05300">
        <w:rPr>
          <w:rFonts w:eastAsiaTheme="minorEastAsia"/>
        </w:rPr>
        <w:t xml:space="preserve">is </w:t>
      </w:r>
      <w:r w:rsidR="00E2078D">
        <w:rPr>
          <w:rFonts w:eastAsiaTheme="minorEastAsia"/>
        </w:rPr>
        <w:t xml:space="preserve">a decline in </w:t>
      </w:r>
      <w:r w:rsidR="003E68FA">
        <w:rPr>
          <w:rFonts w:eastAsiaTheme="minorEastAsia"/>
        </w:rPr>
        <w:t xml:space="preserve">the </w:t>
      </w:r>
      <w:r w:rsidR="001C12FD">
        <w:rPr>
          <w:rFonts w:eastAsiaTheme="minorEastAsia"/>
        </w:rPr>
        <w:t>maximum size</w:t>
      </w:r>
      <w:r w:rsidR="002B31F5">
        <w:rPr>
          <w:rFonts w:eastAsiaTheme="minorEastAsia"/>
        </w:rPr>
        <w:t>.</w:t>
      </w:r>
      <w:r w:rsidR="003340EB">
        <w:rPr>
          <w:rFonts w:eastAsiaTheme="minorEastAsia"/>
        </w:rPr>
        <w:t xml:space="preserve"> However, </w:t>
      </w:r>
      <w:r w:rsidR="00BE3FDE">
        <w:rPr>
          <w:rFonts w:eastAsiaTheme="minorEastAsia"/>
        </w:rPr>
        <w:t xml:space="preserve">if the </w:t>
      </w:r>
      <w:r w:rsidR="00455DD0">
        <w:rPr>
          <w:rFonts w:eastAsiaTheme="minorEastAsia"/>
        </w:rPr>
        <w:t xml:space="preserve">relative </w:t>
      </w:r>
      <w:r w:rsidR="00BE3FDE">
        <w:rPr>
          <w:rFonts w:eastAsiaTheme="minorEastAsia"/>
        </w:rPr>
        <w:t xml:space="preserve">abundance </w:t>
      </w:r>
      <w:r w:rsidR="00455DD0">
        <w:rPr>
          <w:rFonts w:eastAsiaTheme="minorEastAsia"/>
        </w:rPr>
        <w:t xml:space="preserve">of juveniles and adults </w:t>
      </w:r>
      <w:r w:rsidR="00BE3FDE">
        <w:rPr>
          <w:rFonts w:eastAsiaTheme="minorEastAsia"/>
        </w:rPr>
        <w:t xml:space="preserve">remains </w:t>
      </w:r>
      <w:r w:rsidR="0035037E">
        <w:rPr>
          <w:rFonts w:eastAsiaTheme="minorEastAsia"/>
        </w:rPr>
        <w:t>constant,</w:t>
      </w:r>
      <w:r w:rsidR="00BE3FDE">
        <w:rPr>
          <w:rFonts w:eastAsiaTheme="minorEastAsia"/>
        </w:rPr>
        <w:t xml:space="preserve"> </w:t>
      </w:r>
      <w:r w:rsidR="00A96BE4">
        <w:rPr>
          <w:rFonts w:eastAsiaTheme="minorEastAsia"/>
        </w:rPr>
        <w:t xml:space="preserve">but </w:t>
      </w:r>
      <w:r w:rsidR="00791EB3">
        <w:rPr>
          <w:rFonts w:eastAsiaTheme="minorEastAsia"/>
        </w:rPr>
        <w:t xml:space="preserve">the same number of </w:t>
      </w:r>
      <w:r w:rsidR="00AD688D">
        <w:rPr>
          <w:rFonts w:eastAsiaTheme="minorEastAsia"/>
        </w:rPr>
        <w:t xml:space="preserve">adults now </w:t>
      </w:r>
      <w:r w:rsidR="00A96BE4">
        <w:rPr>
          <w:rFonts w:eastAsiaTheme="minorEastAsia"/>
        </w:rPr>
        <w:t xml:space="preserve">accumulate in a </w:t>
      </w:r>
      <w:r w:rsidR="00321BAA">
        <w:rPr>
          <w:rFonts w:eastAsiaTheme="minorEastAsia"/>
        </w:rPr>
        <w:t>smaller size-range</w:t>
      </w:r>
      <w:r w:rsidR="0017148A">
        <w:rPr>
          <w:rFonts w:eastAsiaTheme="minorEastAsia"/>
        </w:rPr>
        <w:t>, the size-spectrum slope</w:t>
      </w:r>
      <w:r w:rsidR="00BD5C52">
        <w:rPr>
          <w:rFonts w:eastAsiaTheme="minorEastAsia"/>
        </w:rPr>
        <w:t xml:space="preserve"> could become less steep</w:t>
      </w:r>
      <w:r w:rsidR="00006990">
        <w:rPr>
          <w:rFonts w:eastAsiaTheme="minorEastAsia"/>
        </w:rPr>
        <w:t>.</w:t>
      </w:r>
      <w:r w:rsidR="00847720">
        <w:rPr>
          <w:rFonts w:eastAsiaTheme="minorEastAsia"/>
        </w:rPr>
        <w:t xml:space="preserve"> </w:t>
      </w:r>
      <w:r w:rsidR="00CB3B94">
        <w:rPr>
          <w:rFonts w:eastAsiaTheme="minorEastAsia"/>
        </w:rPr>
        <w:t>Elevated m</w:t>
      </w:r>
      <w:r w:rsidR="00BF09B5">
        <w:rPr>
          <w:rFonts w:eastAsiaTheme="minorEastAsia"/>
        </w:rPr>
        <w:t xml:space="preserve">ortality </w:t>
      </w:r>
      <w:r w:rsidR="00FD0514">
        <w:rPr>
          <w:rFonts w:eastAsiaTheme="minorEastAsia"/>
        </w:rPr>
        <w:t xml:space="preserve">truncates </w:t>
      </w:r>
      <w:r w:rsidR="00F93198">
        <w:rPr>
          <w:rFonts w:eastAsiaTheme="minorEastAsia"/>
        </w:rPr>
        <w:t xml:space="preserve">the </w:t>
      </w:r>
      <w:r w:rsidR="00EA56D4">
        <w:rPr>
          <w:rFonts w:eastAsiaTheme="minorEastAsia"/>
        </w:rPr>
        <w:t xml:space="preserve">age-distribution </w:t>
      </w:r>
      <w:r w:rsidR="00F93198">
        <w:rPr>
          <w:rFonts w:eastAsiaTheme="minorEastAsia"/>
        </w:rPr>
        <w:t>to</w:t>
      </w:r>
      <w:r w:rsidR="00EA56D4">
        <w:rPr>
          <w:rFonts w:eastAsiaTheme="minorEastAsia"/>
        </w:rPr>
        <w:t>wards</w:t>
      </w:r>
      <w:r w:rsidR="00F93198">
        <w:rPr>
          <w:rFonts w:eastAsiaTheme="minorEastAsia"/>
        </w:rPr>
        <w:t xml:space="preserve"> younger </w:t>
      </w:r>
      <w:r w:rsidR="007E4E23">
        <w:rPr>
          <w:rFonts w:eastAsiaTheme="minorEastAsia"/>
        </w:rPr>
        <w:t>individuals</w:t>
      </w:r>
      <w:r w:rsidR="00CF51EE">
        <w:rPr>
          <w:rFonts w:eastAsiaTheme="minorEastAsia"/>
        </w:rPr>
        <w:t xml:space="preserve"> </w:t>
      </w:r>
      <w:r w:rsidR="00BC773C">
        <w:rPr>
          <w:rFonts w:eastAsiaTheme="minorEastAsia"/>
        </w:rPr>
        <w:fldChar w:fldCharType="begin"/>
      </w:r>
      <w:r w:rsidR="00BC773C">
        <w:rPr>
          <w:rFonts w:eastAsiaTheme="minorEastAsia"/>
        </w:rPr>
        <w:instrText xml:space="preserve"> ADDIN ZOTERO_ITEM CSL_CITATION {"citationID":"cc5C0sCW","properties":{"formattedCitation":"(Barnett {\\i{}et al.} 2017)","plainCitation":"(Barnett et al. 2017)","noteIndex":0},"citationItems":[{"id":25,"uris":["http://zotero.org/users/6116610/items/94H6EDNW"],"uri":["http://zotero.org/users/6116610/items/94H6EDNW"],"itemData":{"id":25,"type":"article-journal","abstract":"Researchers have long recognized the importance of ecological differences at the species level in structuring natural communities yet until recently have often overlooked the inﬂuence of intraspeciﬁc trait variation, which can profoundly alter community dynamics [1]. Human extraction of living resources can reduce intraspeciﬁc trait variation by, for example, causing truncation of age and size structure of populations, where numbers of older individuals decline far more with exploitation than younger individuals. Age truncation can negatively affect population and community stability, increasing variability in population and community biomass [2–6], reducing productivity [7–10] and life-history diversity in traits such as the spatial and temporal pattern of reproduction and migration [4, 11–16]. Here, we quantiﬁed the extent of age truncation in 63 ﬁshed populations across ﬁve ocean regions, as measured by how much the proportions of ﬁsh in the oldest age groups declined over time. The proportion of individuals in the oldest age classes decreased signiﬁcantly in 79% to 97% of populations (compared to historical or unﬁshed values, respectively), and the magnitude of decline was greater than 90% in 32% to 41% of populations. The pervasiveness and intensity of age truncation indicates that ﬁshing is likely reducing the stability of many marine communities. Our ﬁndings suggest that more emphasis should be given to management measures that reduce the impact of ﬁshing on age truncation, including no-take areas, slot limits that prohibit ﬁshing on all except a narrow range of ﬁsh sizes, and rotational harvesting.","container-title":"Current Biology","DOI":"10.1016/j.cub.2017.07.069","ISSN":"09609822","issue":"18","language":"en","page":"2843-2848.e2","source":"Crossref","title":"Old-Growth Fishes Become Scarce under Fishing","volume":"27","author":[{"family":"Barnett","given":"Lewis A.K."},{"family":"Branch","given":"Trevor A."},{"family":"Ranasinghe","given":"R. Anthony"},{"family":"Essington","given":"Timothy E."}],"issued":{"date-parts":[["2017",9]]}}}],"schema":"https://github.com/citation-style-language/schema/raw/master/csl-citation.json"} </w:instrText>
      </w:r>
      <w:r w:rsidR="00BC773C">
        <w:rPr>
          <w:rFonts w:eastAsiaTheme="minorEastAsia"/>
        </w:rPr>
        <w:fldChar w:fldCharType="separate"/>
      </w:r>
      <w:r w:rsidR="00BC773C" w:rsidRPr="00BC773C">
        <w:rPr>
          <w:lang w:val="en-GB"/>
        </w:rPr>
        <w:t xml:space="preserve">(Barnett </w:t>
      </w:r>
      <w:r w:rsidR="00BC773C" w:rsidRPr="00BC773C">
        <w:rPr>
          <w:i/>
          <w:iCs/>
          <w:lang w:val="en-GB"/>
        </w:rPr>
        <w:t>et al.</w:t>
      </w:r>
      <w:r w:rsidR="00BC773C" w:rsidRPr="00BC773C">
        <w:rPr>
          <w:lang w:val="en-GB"/>
        </w:rPr>
        <w:t xml:space="preserve"> 2017)</w:t>
      </w:r>
      <w:r w:rsidR="00BC773C">
        <w:rPr>
          <w:rFonts w:eastAsiaTheme="minorEastAsia"/>
        </w:rPr>
        <w:fldChar w:fldCharType="end"/>
      </w:r>
      <w:r w:rsidR="00461D1B">
        <w:rPr>
          <w:rFonts w:eastAsiaTheme="minorEastAsia"/>
        </w:rPr>
        <w:t xml:space="preserve">, </w:t>
      </w:r>
      <w:r w:rsidR="00AE2A11">
        <w:rPr>
          <w:rFonts w:eastAsiaTheme="minorEastAsia"/>
        </w:rPr>
        <w:t xml:space="preserve">but </w:t>
      </w:r>
      <w:r w:rsidR="009D5C5F">
        <w:rPr>
          <w:rFonts w:eastAsiaTheme="minorEastAsia"/>
        </w:rPr>
        <w:t>increase</w:t>
      </w:r>
      <w:r w:rsidR="00EC7606">
        <w:rPr>
          <w:rFonts w:eastAsiaTheme="minorEastAsia"/>
        </w:rPr>
        <w:t>d</w:t>
      </w:r>
      <w:r w:rsidR="009D5C5F">
        <w:rPr>
          <w:rFonts w:eastAsiaTheme="minorEastAsia"/>
        </w:rPr>
        <w:t xml:space="preserve"> </w:t>
      </w:r>
      <w:r w:rsidR="00F83FBF">
        <w:rPr>
          <w:rFonts w:eastAsiaTheme="minorEastAsia"/>
        </w:rPr>
        <w:t xml:space="preserve">growth </w:t>
      </w:r>
      <w:r w:rsidR="00D77A6B">
        <w:rPr>
          <w:rFonts w:eastAsiaTheme="minorEastAsia"/>
        </w:rPr>
        <w:t xml:space="preserve">rates </w:t>
      </w:r>
      <w:r w:rsidR="006739A7">
        <w:rPr>
          <w:rFonts w:eastAsiaTheme="minorEastAsia"/>
        </w:rPr>
        <w:t>(from warming</w:t>
      </w:r>
      <w:r w:rsidR="00AF6157">
        <w:rPr>
          <w:rFonts w:eastAsiaTheme="minorEastAsia"/>
        </w:rPr>
        <w:t>, reduced density dependence or both</w:t>
      </w:r>
      <w:r w:rsidR="00AE66E8">
        <w:rPr>
          <w:rFonts w:eastAsiaTheme="minorEastAsia"/>
        </w:rPr>
        <w:t>)</w:t>
      </w:r>
      <w:r w:rsidR="00AF6157">
        <w:rPr>
          <w:rFonts w:eastAsiaTheme="minorEastAsia"/>
        </w:rPr>
        <w:t xml:space="preserve"> </w:t>
      </w:r>
      <w:r w:rsidR="00D77A6B">
        <w:rPr>
          <w:rFonts w:eastAsiaTheme="minorEastAsia"/>
        </w:rPr>
        <w:t xml:space="preserve">can </w:t>
      </w:r>
      <w:r w:rsidR="00430255">
        <w:rPr>
          <w:rFonts w:eastAsiaTheme="minorEastAsia"/>
        </w:rPr>
        <w:t xml:space="preserve">counter </w:t>
      </w:r>
      <w:r w:rsidR="007D721C">
        <w:rPr>
          <w:rFonts w:eastAsiaTheme="minorEastAsia"/>
        </w:rPr>
        <w:t xml:space="preserve">the effects of mortality </w:t>
      </w:r>
      <w:r w:rsidR="00CF0520">
        <w:rPr>
          <w:rFonts w:eastAsiaTheme="minorEastAsia"/>
        </w:rPr>
        <w:t xml:space="preserve">on </w:t>
      </w:r>
      <w:r w:rsidR="009D5C5F">
        <w:rPr>
          <w:rFonts w:eastAsiaTheme="minorEastAsia"/>
        </w:rPr>
        <w:t xml:space="preserve">abundance-at-size </w:t>
      </w:r>
      <w:r w:rsidR="00FC0F76">
        <w:rPr>
          <w:rFonts w:eastAsiaTheme="minorEastAsia"/>
        </w:rPr>
        <w:t xml:space="preserve">– unless only small individuals </w:t>
      </w:r>
      <w:r w:rsidR="003F3135">
        <w:rPr>
          <w:rFonts w:eastAsiaTheme="minorEastAsia"/>
        </w:rPr>
        <w:t>benefit from warming</w:t>
      </w:r>
      <w:r w:rsidR="000F0EF1">
        <w:rPr>
          <w:rFonts w:eastAsiaTheme="minorEastAsia"/>
        </w:rPr>
        <w:t xml:space="preserve"> </w:t>
      </w:r>
      <w:r w:rsidR="00727E46">
        <w:rPr>
          <w:rFonts w:eastAsiaTheme="minorEastAsia"/>
        </w:rPr>
        <w:fldChar w:fldCharType="begin"/>
      </w:r>
      <w:r w:rsidR="00EA59BE">
        <w:rPr>
          <w:rFonts w:eastAsiaTheme="minorEastAsia"/>
        </w:rPr>
        <w:instrText xml:space="preserve"> ADDIN ZOTERO_ITEM CSL_CITATION {"citationID":"JZOWjMd1","properties":{"formattedCitation":"(Daufresne {\\i{}et al.} 2009; Lindmark {\\i{}et al.} 2021)","plainCitation":"(Daufresne et al. 2009; Lindmark et al. 2021)","noteIndex":0},"citationItems":[{"id":535,"uris":["http://zotero.org/users/6116610/items/BYIQJ2UA"],"uri":["http://zotero.org/users/6116610/items/BYIQJ2UA"],"itemData":{"id":535,"type":"article-journal","abstract":"Understanding the ecological impacts of climate change is a crucial challenge of the twenty-first century. There is a clear lack of general rules regarding the impacts of global warming on biota. Here, we present a metaanalysis of the effect of climate change on body size of ectothermic aquatic organisms (bacteria, phyto- and zooplankton, and fish) from the community to the individual level. Using long-term surveys, experimental data and published results, we show a significant increase in the proportion of small-sized species and young age classes and a decrease in size-at-age. These results are in accordance with the ecological rules dealing with the temperature-size relationships (i.e., Bergmann's rule, James' rule and Temperature-Size Rule). Our study provides evidence that reduced body size is the third universal ecological response to global warming in aquatic systems besides the shift of species ranges toward higher altitudes and latitudes and the seasonal shifts in life cycle events.","container-title":"Proceedings of the National Academy of Sciences, USA","DOI":"10.1073/pnas.0902080106","issue":"31","note":"PMID: 19620720","page":"12788–12793","title":"Global warming benefits the small in aquatic ecosystems","volume":"106","author":[{"family":"Daufresne","given":"M"},{"family":"Lengfellner","given":"K"},{"family":"Sommer","given":"U"}],"issued":{"date-parts":[["2009"]]}}},{"id":2774,"uris":["http://zotero.org/users/6116610/items/VN79J4FK"],"uri":["http://zotero.org/users/6116610/items/VN79J4FK"],"itemData":{"id":2774,"type":"article-journal","abstract":"&lt;p&gt;According to the temperature-size rule, warming of aquatic ecosystems is generally predicted to increase individual growth rates but reduce asymptotic body sizes of ectotherms. However, we lack a comprehensive understanding of how growth and key processes affecting it, such as consumption and metabolism, depend on both temperature and body mass within species. This limits our ability to inform growth models, link experimental data to observed growth patterns, and advance mechanistic food web models. To examine the combined effects of body size and temperature on individual growth, as well as the link between maximum consumption, metabolism and body growth, we conducted a systematic review and compiled experimental data on fishes from 59 studies that combined body mass and temperature treatments. By fitting hierarchical models accounting for variation between species, we estimated how these three processes scale jointly with temperature and body mass within species. We found that whole-organism maximum consumption increases more slowly with body mass than metabolism, and is unimodal over the full temperature range, which leads to the prediction that optimum growth temperatures decline with body size. Using an independent dataset, we confirmed this negative relationship between optimum growth temperature and size within fish species. Small individuals may therefore exhibit increased growth with initial warming, whereas larger conspecifics could be the first to experience negative impacts of warming on growth. These findings help advance mechanistic models of individual growth and food web dynamics and improve our understanding of how climate warming affects the growth and size structure of aquatic ectotherms.&lt;/p&gt;","container-title":"bioRxiv","DOI":"10.1101/2021.01.21.427580","language":"en","note":"publisher: Cold Spring Harbor Laboratory\nsection: New Results","page":"2021.01.21.427580","source":"www.biorxiv.org","title":"Optimum growth temperature declines with body size within fish species","author":[{"family":"Lindmark","given":"Max"},{"family":"Ohlberger","given":"Jan"},{"family":"Gårdmark","given":"Anna"}],"issued":{"date-parts":[["2021",6,10]]}}}],"schema":"https://github.com/citation-style-language/schema/raw/master/csl-citation.json"} </w:instrText>
      </w:r>
      <w:r w:rsidR="00727E46">
        <w:rPr>
          <w:rFonts w:eastAsiaTheme="minorEastAsia"/>
        </w:rPr>
        <w:fldChar w:fldCharType="separate"/>
      </w:r>
      <w:r w:rsidR="00EA59BE" w:rsidRPr="00EA59BE">
        <w:rPr>
          <w:lang w:val="en-GB"/>
        </w:rPr>
        <w:t xml:space="preserve">(Daufresne </w:t>
      </w:r>
      <w:r w:rsidR="00EA59BE" w:rsidRPr="00EA59BE">
        <w:rPr>
          <w:i/>
          <w:iCs/>
          <w:lang w:val="en-GB"/>
        </w:rPr>
        <w:t>et al.</w:t>
      </w:r>
      <w:r w:rsidR="00EA59BE" w:rsidRPr="00EA59BE">
        <w:rPr>
          <w:lang w:val="en-GB"/>
        </w:rPr>
        <w:t xml:space="preserve"> 2009; Lindmark </w:t>
      </w:r>
      <w:r w:rsidR="00EA59BE" w:rsidRPr="00EA59BE">
        <w:rPr>
          <w:i/>
          <w:iCs/>
          <w:lang w:val="en-GB"/>
        </w:rPr>
        <w:t>et al.</w:t>
      </w:r>
      <w:r w:rsidR="00EA59BE" w:rsidRPr="00EA59BE">
        <w:rPr>
          <w:lang w:val="en-GB"/>
        </w:rPr>
        <w:t xml:space="preserve"> 2021)</w:t>
      </w:r>
      <w:r w:rsidR="00727E46">
        <w:rPr>
          <w:rFonts w:eastAsiaTheme="minorEastAsia"/>
        </w:rPr>
        <w:fldChar w:fldCharType="end"/>
      </w:r>
      <w:r w:rsidR="00776834">
        <w:rPr>
          <w:rFonts w:eastAsiaTheme="minorEastAsia"/>
        </w:rPr>
        <w:t>.</w:t>
      </w:r>
      <w:r w:rsidR="0024315B">
        <w:rPr>
          <w:rFonts w:eastAsiaTheme="minorEastAsia"/>
        </w:rPr>
        <w:t xml:space="preserve"> Hence,</w:t>
      </w:r>
      <w:r w:rsidR="00A048A0">
        <w:rPr>
          <w:rFonts w:eastAsiaTheme="minorEastAsia"/>
        </w:rPr>
        <w:t xml:space="preserve"> </w:t>
      </w:r>
      <w:r w:rsidR="002E2728">
        <w:rPr>
          <w:rFonts w:eastAsiaTheme="minorEastAsia"/>
        </w:rPr>
        <w:t xml:space="preserve">the effect of warming </w:t>
      </w:r>
      <w:r w:rsidR="00C82221">
        <w:rPr>
          <w:rFonts w:eastAsiaTheme="minorEastAsia"/>
        </w:rPr>
        <w:t xml:space="preserve">on the size-spectrum depends </w:t>
      </w:r>
      <w:r w:rsidR="009218AE">
        <w:rPr>
          <w:rFonts w:eastAsiaTheme="minorEastAsia"/>
        </w:rPr>
        <w:t>on several interlinked processes</w:t>
      </w:r>
      <w:r w:rsidR="00C53990">
        <w:rPr>
          <w:rFonts w:eastAsiaTheme="minorEastAsia"/>
        </w:rPr>
        <w:t xml:space="preserve"> affecting </w:t>
      </w:r>
      <w:r w:rsidR="008E16A4">
        <w:rPr>
          <w:rFonts w:eastAsiaTheme="minorEastAsia"/>
        </w:rPr>
        <w:t xml:space="preserve">abundance-at-size </w:t>
      </w:r>
      <w:r w:rsidR="00A93E0F">
        <w:rPr>
          <w:rFonts w:eastAsiaTheme="minorEastAsia"/>
        </w:rPr>
        <w:t xml:space="preserve">and </w:t>
      </w:r>
      <w:r w:rsidR="00F25829">
        <w:rPr>
          <w:rFonts w:eastAsiaTheme="minorEastAsia"/>
        </w:rPr>
        <w:t>size-at-age</w:t>
      </w:r>
      <w:r w:rsidR="00CB3A9D">
        <w:rPr>
          <w:rFonts w:eastAsiaTheme="minorEastAsia"/>
        </w:rPr>
        <w:t>.</w:t>
      </w:r>
    </w:p>
    <w:p w14:paraId="24121A0C" w14:textId="5B36CED0" w:rsidR="00DD6B0A" w:rsidRDefault="00CE0C41" w:rsidP="00431129">
      <w:pPr>
        <w:spacing w:line="480" w:lineRule="auto"/>
        <w:ind w:firstLine="284"/>
        <w:contextualSpacing/>
        <w:jc w:val="both"/>
      </w:pPr>
      <w:r>
        <w:t xml:space="preserve">In this </w:t>
      </w:r>
      <w:r w:rsidR="0099433A">
        <w:t>study</w:t>
      </w:r>
      <w:r>
        <w:t xml:space="preserve">, we use </w:t>
      </w:r>
      <w:r w:rsidR="008446AE">
        <w:t xml:space="preserve">data from </w:t>
      </w:r>
      <w:r w:rsidR="00ED6392">
        <w:t xml:space="preserve">the unique </w:t>
      </w:r>
      <w:r w:rsidR="00243795">
        <w:t xml:space="preserve">large-scale </w:t>
      </w:r>
      <w:r w:rsidR="00B2033C">
        <w:t>semi-</w:t>
      </w:r>
      <w:r w:rsidR="00243795">
        <w:t xml:space="preserve">natural experiment </w:t>
      </w:r>
      <w:r w:rsidR="00711D3E">
        <w:t xml:space="preserve">that is the Biotest </w:t>
      </w:r>
      <w:r w:rsidR="000B56D5">
        <w:t>lake</w:t>
      </w:r>
      <w:r w:rsidR="007D3349">
        <w:t xml:space="preserve"> to </w:t>
      </w:r>
      <w:r w:rsidR="00934C83">
        <w:t xml:space="preserve">quantify </w:t>
      </w:r>
      <w:r w:rsidR="0092001F">
        <w:t xml:space="preserve">changes in </w:t>
      </w:r>
      <w:r w:rsidR="00A40B6D">
        <w:t xml:space="preserve">body growth, </w:t>
      </w:r>
      <w:r w:rsidR="0027456C">
        <w:t>mortality,</w:t>
      </w:r>
      <w:r w:rsidR="00A40B6D">
        <w:t xml:space="preserve"> and </w:t>
      </w:r>
      <w:r w:rsidR="004478FB">
        <w:t xml:space="preserve">the </w:t>
      </w:r>
      <w:r w:rsidR="00A40B6D">
        <w:t>size structure</w:t>
      </w:r>
      <w:r w:rsidR="004478FB">
        <w:t xml:space="preserve"> </w:t>
      </w:r>
      <w:r w:rsidR="00E3193E">
        <w:t>in a</w:t>
      </w:r>
      <w:r w:rsidR="00135FA9">
        <w:t xml:space="preserve"> </w:t>
      </w:r>
      <w:r w:rsidR="00AF75B6">
        <w:t xml:space="preserve">non-commercially exploited </w:t>
      </w:r>
      <w:r w:rsidR="00135FA9">
        <w:t>population</w:t>
      </w:r>
      <w:r w:rsidR="00CD532E">
        <w:t xml:space="preserve"> of Eurasian perch (</w:t>
      </w:r>
      <w:r w:rsidR="00CD532E" w:rsidRPr="00CD532E">
        <w:rPr>
          <w:i/>
          <w:iCs/>
        </w:rPr>
        <w:t>Perca fluviatilis</w:t>
      </w:r>
      <w:r w:rsidR="00CD532E">
        <w:t>, henceforth perch)</w:t>
      </w:r>
      <w:r w:rsidR="00FB3316">
        <w:t xml:space="preserve"> that was </w:t>
      </w:r>
      <w:r w:rsidR="002434A7">
        <w:t xml:space="preserve">enclosed and exposed to </w:t>
      </w:r>
      <w:r w:rsidR="000433A8">
        <w:t>temperatures</w:t>
      </w:r>
      <w:r w:rsidR="00FB3316">
        <w:t xml:space="preserve"> </w:t>
      </w:r>
      <w:r w:rsidR="00303B68">
        <w:t xml:space="preserve">5-10 </w:t>
      </w:r>
      <m:oMath>
        <m:r>
          <w:rPr>
            <w:rFonts w:ascii="Cambria Math" w:hAnsi="Cambria Math"/>
          </w:rPr>
          <m:t>℃</m:t>
        </m:r>
      </m:oMath>
      <w:r w:rsidR="000433A8">
        <w:rPr>
          <w:rFonts w:eastAsiaTheme="minorEastAsia"/>
        </w:rPr>
        <w:t xml:space="preserve"> above the normal </w:t>
      </w:r>
      <w:r w:rsidR="001150AE">
        <w:rPr>
          <w:rFonts w:eastAsiaTheme="minorEastAsia"/>
        </w:rPr>
        <w:t>for 23 years</w:t>
      </w:r>
      <w:r w:rsidR="00B32E42">
        <w:rPr>
          <w:rFonts w:eastAsiaTheme="minorEastAsia"/>
        </w:rPr>
        <w:t xml:space="preserve">, in relation to </w:t>
      </w:r>
      <w:r w:rsidR="00122BE9">
        <w:rPr>
          <w:rFonts w:eastAsiaTheme="minorEastAsia"/>
        </w:rPr>
        <w:t xml:space="preserve">the </w:t>
      </w:r>
      <w:r w:rsidR="00B32E42">
        <w:rPr>
          <w:rFonts w:eastAsiaTheme="minorEastAsia"/>
        </w:rPr>
        <w:t xml:space="preserve">reference </w:t>
      </w:r>
      <w:r w:rsidR="00CA44A8">
        <w:rPr>
          <w:rFonts w:eastAsiaTheme="minorEastAsia"/>
        </w:rPr>
        <w:t>outside the enclosure</w:t>
      </w:r>
      <w:r w:rsidR="001150AE">
        <w:rPr>
          <w:rFonts w:eastAsiaTheme="minorEastAsia"/>
        </w:rPr>
        <w:t>.</w:t>
      </w:r>
      <w:r w:rsidR="00694D37">
        <w:rPr>
          <w:rFonts w:eastAsiaTheme="minorEastAsia"/>
        </w:rPr>
        <w:t xml:space="preserve"> T</w:t>
      </w:r>
      <w:r w:rsidR="008A3666" w:rsidRPr="005740FE">
        <w:t xml:space="preserve">he Biotest </w:t>
      </w:r>
      <w:r w:rsidR="000B56D5">
        <w:t>lake</w:t>
      </w:r>
      <w:r w:rsidR="000B56D5" w:rsidRPr="005740FE">
        <w:t xml:space="preserve"> </w:t>
      </w:r>
      <w:r w:rsidR="008A3666" w:rsidRPr="005740FE">
        <w:t>is a</w:t>
      </w:r>
      <w:r w:rsidR="008A3666" w:rsidRPr="00FC0EC4">
        <w:t xml:space="preserve"> 1 </w:t>
      </w:r>
      <m:oMath>
        <m:sSup>
          <m:sSupPr>
            <m:ctrlPr>
              <w:rPr>
                <w:rFonts w:ascii="Cambria Math" w:hAnsi="Cambria Math"/>
                <w:iCs/>
              </w:rPr>
            </m:ctrlPr>
          </m:sSupPr>
          <m:e>
            <m:r>
              <m:rPr>
                <m:sty m:val="p"/>
              </m:rPr>
              <w:rPr>
                <w:rFonts w:ascii="Cambria Math" w:hAnsi="Cambria Math"/>
              </w:rPr>
              <m:t>km</m:t>
            </m:r>
          </m:e>
          <m:sup>
            <m:r>
              <m:rPr>
                <m:sty m:val="p"/>
              </m:rPr>
              <w:rPr>
                <w:rFonts w:ascii="Cambria Math" w:hAnsi="Cambria Math"/>
              </w:rPr>
              <m:t>2</m:t>
            </m:r>
          </m:sup>
        </m:sSup>
      </m:oMath>
      <w:r w:rsidR="008A3666" w:rsidRPr="00FC0EC4">
        <w:t xml:space="preserve"> artificial </w:t>
      </w:r>
      <w:r w:rsidR="008A3666" w:rsidRPr="005740FE">
        <w:t xml:space="preserve">enclosure of </w:t>
      </w:r>
      <w:r w:rsidR="008A3666">
        <w:t xml:space="preserve">Swedish </w:t>
      </w:r>
      <w:r w:rsidR="008A3666" w:rsidRPr="00FC0EC4">
        <w:t xml:space="preserve">Baltic Sea </w:t>
      </w:r>
      <w:r w:rsidR="008A3666" w:rsidRPr="00E87F0D">
        <w:rPr>
          <w:color w:val="000000" w:themeColor="text1"/>
        </w:rPr>
        <w:t>archipelago</w:t>
      </w:r>
      <w:r w:rsidR="0095624C" w:rsidRPr="00E87F0D">
        <w:rPr>
          <w:color w:val="000000" w:themeColor="text1"/>
        </w:rPr>
        <w:t xml:space="preserve"> </w:t>
      </w:r>
      <w:r w:rsidR="00FA3310" w:rsidRPr="00E87F0D">
        <w:rPr>
          <w:color w:val="000000" w:themeColor="text1"/>
        </w:rPr>
        <w:t>(Fig.</w:t>
      </w:r>
      <w:r w:rsidR="009F4A2A" w:rsidRPr="00E87F0D">
        <w:rPr>
          <w:color w:val="000000" w:themeColor="text1"/>
        </w:rPr>
        <w:t xml:space="preserve"> 1</w:t>
      </w:r>
      <w:r w:rsidR="00FA3310" w:rsidRPr="00E87F0D">
        <w:rPr>
          <w:color w:val="000000" w:themeColor="text1"/>
        </w:rPr>
        <w:t>)</w:t>
      </w:r>
      <w:r w:rsidR="00FA3310">
        <w:t xml:space="preserve"> </w:t>
      </w:r>
      <w:r w:rsidR="0095624C">
        <w:t xml:space="preserve">that </w:t>
      </w:r>
      <w:r w:rsidR="00012BFF">
        <w:t xml:space="preserve">since 1980 has received </w:t>
      </w:r>
      <w:r w:rsidR="00F6757C">
        <w:t xml:space="preserve">warm </w:t>
      </w:r>
      <w:r w:rsidR="00F77917">
        <w:t xml:space="preserve">cooling water from the </w:t>
      </w:r>
      <w:r w:rsidR="008A3666" w:rsidRPr="00FC0EC4">
        <w:t>nuclear power plant in Forsmark</w:t>
      </w:r>
      <w:r w:rsidR="00CB3804">
        <w:t xml:space="preserve"> and where all types of fishing is banned</w:t>
      </w:r>
      <w:r w:rsidR="006A0022">
        <w:t xml:space="preserve"> </w:t>
      </w:r>
      <w:r w:rsidR="00750E1E">
        <w:fldChar w:fldCharType="begin"/>
      </w:r>
      <w:r w:rsidR="00750E1E">
        <w:instrText xml:space="preserve"> ADDIN ZOTERO_ITEM CSL_CITATION {"citationID":"rXYma3iT","properties":{"formattedCitation":"(Adill {\\i{}et al.} 2013; Huss {\\i{}et al.} 2019)","plainCitation":"(Adill et al. 2013; Huss et al. 2019)","noteIndex":0},"citationItems":[{"id":2790,"uris":["http://zotero.org/users/6116610/items/SK37S9KX"],"uri":["http://zotero.org/users/6116610/items/SK37S9KX"],"itemData":{"id":2790,"type":"report","abstract":"Denna rapport sammanfattar långsiktiga och pågående trender ikustvattenmiljön utanför Forsmarks kärnkraftverk från mitten av 1970-taletfram till och med år 2012. Resultaten baseras på de fältundersökningar somutförs inom kärnkraftverkets kontrollprogram för att följa effekter avkylvattenanvändning på fisk, fågel och bottenfauna.Vid Forsmarks kärnkraftverk pumpas stora mängder brackvatten genomkraftverket för att kyla kondensorerna. Efter användning pumpas detanvända kylvattnet ut i närrecipienten, som får en temperaturhöjning medcirka 7-9°C. Kylvattenhanteringen har en direkt miljöpåverkan genom attdet havsvatten som används innehåller levande organismer som dras med ini systemet, eller filtreras bort vid intaget och dör. Det uppvärmda kylvattensom når närrecipienten har därtill effekter på djurens fysiologi, födotillgångoch beteendemönster, vilket i sin tur kan påverka deras tillväxt ochreproduktion. Dessa förändringar är väl dokumenterade under de år somkontrollprogrammet har pågått, framförallt när det gäller fisk. I rapportenpresenteras trender i utvecklingen över tid hos fisk, bottenfauna och fågel.Data jämförs där det är möjligt med motsvarande trender i referensområdensamt i andra delar av Bottenhavet och Östersjön.En stor del av de förändringar som observerats i Forsmarks skärgårdunder senare år kan sannolikt sammankopplas med kylvattenutflödet, isynnerhet efter år 2004 när det galler som tidigare hindrade fiskar från attvandra in och ut ur Biotestsjön togs bort. Detta syns som en ökad invandringav lekfisk i Biotestsjön och en tillkomst av arter som inte funnits där pålänge. Samtidigt ses förändrade tillväxtmönster hos abborre i Biotestsjönsamt utanför, i Forsmarks skärgård. I viss mån ses även förändradeutbredningsmönster hos sjöfågel som skulle kunna kopplas till förändradfödotillgång. För bottenfauna kan man inte avgöra om det finns mönster, pågrund av avsaknad av data under senare år.Resultaten antyder att en större del av fiskbestånden i Forsmarks skärgårdän tidigare är beroende av att Biotestsjön är en fungerande miljö förreproduktion och tillväxt. Detta är positivt så länge förhållandena iBiotestsjön och övriga områden som påverkas av kylvattenutsläpp ärgynnsamma, men negativt för omgivande skärgård om rekryteringen i dessaområden inte skulle fungera, eller om fiskens hälsa skulle påverkas. Dessaaspekter blir särskilt aktuella i och med den planerade effekthöjningen vidForsmarks kärnkraftverk, som sannolikt skulle kunna accentuera deobserverade effekterna, samt den planerade byggnaden av ett slutförvar, om denna påverkar tillgången på alternativa rekryteringsmiljöer för fisk inärområdet.Dödligheten i silstationen är fortsatt hög, om än med stormellanårsvariation i antal och artsammansättning. Mätningar vid silstationenvisar dock på en ökad dödlighet av ål, som inte kan förklaras av generellauppgångar i beståndet. Ökningen är troligen en effekt av att mer ål äntidigare vistas i Forsmarks skärgård, vilket skulle kunna bero på enanlockning av ål till området för kylvattenutsläpp.En annan förändring som inträffat under senare år är att en nyintroducerad art, musslan Mytilopsis leucopheata, har observerats i områdetsedan 2011. Arten har orsakat problem i kylvattenvägarna i andrakärnkraftverk i Östersjön, och områden med förhöjd vattentemperatur hartidigare identifierats som potentiella plattformar för fortsatt etablering avarten i andra områden.","event-place":"Öregrund","genre":"Rapport","language":"sv","note":"ISBN: 9789157691842\nissue: 2013:19\nnumber-of-pages: 69","number":"2013:19","publisher-place":"Öregrund","source":"pub.epsilon.slu.se","title":"Biologisk recipientkontroll vid Forsmarks kärnkraftverk","URL":"https://pub.epsilon.slu.se/11349/","author":[{"family":"Adill","given":"Anders"},{"family":"Mo","given":"Kerstin"},{"family":"Sevastik","given":"Alf"},{"family":"Olsson","given":"Jens"},{"family":"Bergström","given":"Lena"}],"accessed":{"date-parts":[["2021",8,10]]},"issued":{"date-parts":[["2013"]]}}},{"id":783,"uris":["http://zotero.org/users/6116610/items/FZ6DLIUR"],"uri":["http://zotero.org/users/6116610/items/FZ6DLIUR"],"itemData":{"id":783,"type":"article-journal","abstract":"A challenge facing ecologists trying to predict responses to climate change is the few recent analogous conditions to use for comparison. For example, negative relationships between ectotherm body size and temperature are common both across natural thermal gradients and in small‐scale experiments. However, it is unknown if short‐term body size responses are representative of long‐term responses. Moreover, to understand population responses to warming, we must recognize that individual responses to temperature may vary over ontogeny. To enable predictions of how climate warming may affect natural populations, we therefore ask how body size and growth may shift in response to increased temperature over life history, and whether short‐ and long‐term growth responses differ. We addressed these questions using a unique setup with multidecadal artificial heating of an enclosed coastal bay in the Baltic Sea and an adjacent reference area (both with unexploited populations), using before‐after control‐impact paired time‐series analyses. We assembled individual growth trajectories of ~13,000 unique individuals of Eurasian perch and found that body growth increased substantially after warming, but the extent depended on body size: Only among small‐bodied perch did growth increase with temperature. Moreover, the strength of this response gradually increased over the 24 year warming period. Our study offers a unique example of how warming can affect fish populations over multiple generations, resulting in gradual changes in body growth, varying as organisms develop. Although increased juvenile growth rates are in line with predictions of the temperature–size rule, the fact that a larger body size at age was maintained over life history contrasts to that same rule. Because the artificially heated area is a contemporary system mimicking a warmer sea, our findings can aid predictions of fish responses to further warming, taking into account that growth responses may vary both over an individual's life history and over time.","container-title":"Global Change Biology","DOI":"10.1111/gcb.14637","ISSN":"1354-1013, 1365-2486","issue":"7","journalAbbreviation":"Glob Change Biol","language":"en","page":"2285-2295","source":"DOI.org (Crossref)","title":"Experimental evidence of gradual size‐dependent shifts in body size and growth of fish in response to warming","volume":"25","author":[{"family":"Huss","given":"Magnus"},{"family":"Lindmark","given":"Max"},{"family":"Jacobson","given":"Philip"},{"family":"Van Dorst","given":"Renee M."},{"family":"Gårdmark","given":"Anna"}],"issued":{"date-parts":[["2019"]]}}}],"schema":"https://github.com/citation-style-language/schema/raw/master/csl-citation.json"} </w:instrText>
      </w:r>
      <w:r w:rsidR="00750E1E">
        <w:fldChar w:fldCharType="separate"/>
      </w:r>
      <w:r w:rsidR="00750E1E" w:rsidRPr="00541FFE">
        <w:rPr>
          <w:lang w:val="en-GB"/>
        </w:rPr>
        <w:t xml:space="preserve">(Adill </w:t>
      </w:r>
      <w:r w:rsidR="00750E1E" w:rsidRPr="00541FFE">
        <w:rPr>
          <w:i/>
          <w:iCs/>
          <w:lang w:val="en-GB"/>
        </w:rPr>
        <w:t>et al.</w:t>
      </w:r>
      <w:r w:rsidR="00750E1E" w:rsidRPr="00541FFE">
        <w:rPr>
          <w:lang w:val="en-GB"/>
        </w:rPr>
        <w:t xml:space="preserve"> 2013; Huss </w:t>
      </w:r>
      <w:r w:rsidR="00750E1E" w:rsidRPr="00541FFE">
        <w:rPr>
          <w:i/>
          <w:iCs/>
          <w:lang w:val="en-GB"/>
        </w:rPr>
        <w:t>et al.</w:t>
      </w:r>
      <w:r w:rsidR="00750E1E" w:rsidRPr="00541FFE">
        <w:rPr>
          <w:lang w:val="en-GB"/>
        </w:rPr>
        <w:t xml:space="preserve"> 2019)</w:t>
      </w:r>
      <w:r w:rsidR="00750E1E">
        <w:fldChar w:fldCharType="end"/>
      </w:r>
      <w:r w:rsidR="00905E1E">
        <w:t xml:space="preserve">. </w:t>
      </w:r>
      <w:r w:rsidR="00522A53">
        <w:t xml:space="preserve">Henceforth, we refer to the Biotest as the warm and the reference as the cold area. </w:t>
      </w:r>
      <w:r w:rsidR="00750690">
        <w:t>U</w:t>
      </w:r>
      <w:r w:rsidR="00B0763F">
        <w:rPr>
          <w:rFonts w:eastAsiaTheme="minorEastAsia"/>
        </w:rPr>
        <w:t>sing hierarchical Bayesian models</w:t>
      </w:r>
      <w:r w:rsidR="00B0763F">
        <w:t>, w</w:t>
      </w:r>
      <w:r w:rsidR="007455AE">
        <w:t xml:space="preserve">e </w:t>
      </w:r>
      <w:r w:rsidR="0052679F">
        <w:rPr>
          <w:rFonts w:eastAsiaTheme="minorEastAsia"/>
        </w:rPr>
        <w:t>quanti</w:t>
      </w:r>
      <w:r w:rsidR="00AB2AEE">
        <w:rPr>
          <w:rFonts w:eastAsiaTheme="minorEastAsia"/>
        </w:rPr>
        <w:t xml:space="preserve">fy </w:t>
      </w:r>
      <w:r w:rsidR="007254F5">
        <w:rPr>
          <w:rFonts w:eastAsiaTheme="minorEastAsia"/>
        </w:rPr>
        <w:t xml:space="preserve">key </w:t>
      </w:r>
      <w:r w:rsidR="00C00302">
        <w:rPr>
          <w:rFonts w:eastAsiaTheme="minorEastAsia"/>
        </w:rPr>
        <w:t xml:space="preserve">individual-and population </w:t>
      </w:r>
      <w:r w:rsidR="00BE65E1">
        <w:rPr>
          <w:rFonts w:eastAsiaTheme="minorEastAsia"/>
        </w:rPr>
        <w:t xml:space="preserve">level </w:t>
      </w:r>
      <w:r w:rsidR="00A926A0">
        <w:rPr>
          <w:rFonts w:eastAsiaTheme="minorEastAsia"/>
        </w:rPr>
        <w:t>parameters</w:t>
      </w:r>
      <w:r w:rsidR="007254F5">
        <w:rPr>
          <w:rFonts w:eastAsiaTheme="minorEastAsia"/>
        </w:rPr>
        <w:t xml:space="preserve">, such as </w:t>
      </w:r>
      <w:r w:rsidR="007113F8">
        <w:rPr>
          <w:rFonts w:eastAsiaTheme="minorEastAsia"/>
        </w:rPr>
        <w:t xml:space="preserve">body growth, asymptotic size, </w:t>
      </w:r>
      <w:r w:rsidR="003E4A35">
        <w:rPr>
          <w:rFonts w:eastAsiaTheme="minorEastAsia"/>
        </w:rPr>
        <w:t>mortality rates</w:t>
      </w:r>
      <w:r w:rsidR="00905EE5">
        <w:rPr>
          <w:rFonts w:eastAsiaTheme="minorEastAsia"/>
        </w:rPr>
        <w:t xml:space="preserve">, </w:t>
      </w:r>
      <w:r w:rsidR="003E4A35">
        <w:rPr>
          <w:rFonts w:eastAsiaTheme="minorEastAsia"/>
        </w:rPr>
        <w:t>and size-spectra</w:t>
      </w:r>
      <w:r w:rsidR="00D940A0">
        <w:rPr>
          <w:rFonts w:eastAsiaTheme="minorEastAsia"/>
        </w:rPr>
        <w:t xml:space="preserve"> </w:t>
      </w:r>
      <w:r w:rsidR="00111143">
        <w:rPr>
          <w:rFonts w:eastAsiaTheme="minorEastAsia"/>
        </w:rPr>
        <w:t>between the areas</w:t>
      </w:r>
      <w:r w:rsidR="003974B1">
        <w:rPr>
          <w:rFonts w:eastAsiaTheme="minorEastAsia"/>
        </w:rPr>
        <w:t xml:space="preserve">. </w:t>
      </w:r>
    </w:p>
    <w:p w14:paraId="037EE9E7" w14:textId="0275FBD8" w:rsidR="002A5834" w:rsidRDefault="002A5834" w:rsidP="008F1650">
      <w:pPr>
        <w:spacing w:line="480" w:lineRule="auto"/>
        <w:contextualSpacing/>
        <w:jc w:val="both"/>
        <w:rPr>
          <w:sz w:val="28"/>
          <w:szCs w:val="28"/>
        </w:rPr>
      </w:pPr>
    </w:p>
    <w:p w14:paraId="4CE3AF38" w14:textId="63245287" w:rsidR="002628F8" w:rsidRPr="005740FE" w:rsidRDefault="002628F8" w:rsidP="008F1650">
      <w:pPr>
        <w:spacing w:line="480" w:lineRule="auto"/>
        <w:contextualSpacing/>
        <w:jc w:val="both"/>
        <w:rPr>
          <w:sz w:val="28"/>
          <w:szCs w:val="28"/>
        </w:rPr>
      </w:pPr>
      <w:commentRangeStart w:id="7"/>
      <w:commentRangeStart w:id="8"/>
      <w:r w:rsidRPr="005740FE">
        <w:rPr>
          <w:sz w:val="28"/>
          <w:szCs w:val="28"/>
        </w:rPr>
        <w:t>Results</w:t>
      </w:r>
      <w:commentRangeEnd w:id="7"/>
      <w:r w:rsidR="001F7B3B" w:rsidRPr="005740FE">
        <w:rPr>
          <w:rStyle w:val="CommentReference"/>
        </w:rPr>
        <w:commentReference w:id="7"/>
      </w:r>
      <w:commentRangeEnd w:id="8"/>
      <w:r w:rsidR="00990E5F">
        <w:rPr>
          <w:rStyle w:val="CommentReference"/>
        </w:rPr>
        <w:commentReference w:id="8"/>
      </w:r>
    </w:p>
    <w:p w14:paraId="652DED62" w14:textId="239A67F5" w:rsidR="0075465A" w:rsidRDefault="00A66CD3" w:rsidP="008F1650">
      <w:pPr>
        <w:spacing w:line="480" w:lineRule="auto"/>
        <w:contextualSpacing/>
        <w:jc w:val="both"/>
        <w:rPr>
          <w:rFonts w:eastAsiaTheme="minorEastAsia"/>
        </w:rPr>
      </w:pPr>
      <w:r>
        <w:t>Analysis of size</w:t>
      </w:r>
      <w:r w:rsidR="000B546E">
        <w:t>-</w:t>
      </w:r>
      <w:r>
        <w:t>at</w:t>
      </w:r>
      <w:r w:rsidR="000B546E">
        <w:t>-</w:t>
      </w:r>
      <w:r>
        <w:t>age</w:t>
      </w:r>
      <w:r w:rsidR="003B0997">
        <w:t xml:space="preserve"> </w:t>
      </w:r>
      <w:r w:rsidR="00D32F9B">
        <w:t xml:space="preserve">using the von Bertalanffy growth </w:t>
      </w:r>
      <w:r w:rsidR="00EE76E6">
        <w:t xml:space="preserve">equation </w:t>
      </w:r>
      <w:r w:rsidR="009E181A">
        <w:t xml:space="preserve">(VBGE) </w:t>
      </w:r>
      <w:r w:rsidR="00B052FC">
        <w:t xml:space="preserve">revealed that cohorts </w:t>
      </w:r>
      <w:r w:rsidR="00E56D51">
        <w:t>in the warm area not only grew faster initially</w:t>
      </w:r>
      <w:r w:rsidR="005E651A">
        <w:t xml:space="preserve"> (larger size-at-age as well as VBGE </w:t>
      </w:r>
      <m:oMath>
        <m:r>
          <w:rPr>
            <w:rFonts w:ascii="Cambria Math" w:hAnsi="Cambria Math"/>
          </w:rPr>
          <m:t>K</m:t>
        </m:r>
      </m:oMath>
      <w:r w:rsidR="005E651A">
        <w:t xml:space="preserve"> </w:t>
      </w:r>
      <w:r w:rsidR="005E651A">
        <w:lastRenderedPageBreak/>
        <w:t>parameter)</w:t>
      </w:r>
      <w:r w:rsidR="00E56D51">
        <w:t xml:space="preserve">, but </w:t>
      </w:r>
      <w:r w:rsidR="00316C5D">
        <w:t xml:space="preserve">also reached </w:t>
      </w:r>
      <w:r w:rsidR="00ED0C52">
        <w:t xml:space="preserve">had larger predicted asymptotic </w:t>
      </w:r>
      <w:r w:rsidR="00D32F9B">
        <w:t>sizes</w:t>
      </w:r>
      <w:r w:rsidR="00A85755">
        <w:t>. (Fig. 2)</w:t>
      </w:r>
      <w:r w:rsidR="00ED0C52">
        <w:t xml:space="preserve">. </w:t>
      </w:r>
      <w:r w:rsidR="00EE76E6">
        <w:t xml:space="preserve">The model with </w:t>
      </w:r>
      <w:r w:rsidR="001A4B95">
        <w:t>area specific</w:t>
      </w:r>
      <w:r w:rsidR="001956AB">
        <w:t xml:space="preserve"> </w:t>
      </w:r>
      <w:r w:rsidR="00ED7DDE">
        <w:t>VBGE parameters</w:t>
      </w:r>
      <w:r w:rsidR="00405EDE">
        <w:t xml:space="preserve"> (</w:t>
      </w:r>
      <m:oMath>
        <m:sSub>
          <m:sSubPr>
            <m:ctrlPr>
              <w:rPr>
                <w:rFonts w:ascii="Cambria Math" w:hAnsi="Cambria Math"/>
                <w:i/>
              </w:rPr>
            </m:ctrlPr>
          </m:sSubPr>
          <m:e>
            <m:r>
              <w:rPr>
                <w:rFonts w:ascii="Cambria Math" w:hAnsi="Cambria Math"/>
              </w:rPr>
              <m:t>L</m:t>
            </m:r>
          </m:e>
          <m:sub>
            <m:r>
              <w:rPr>
                <w:rFonts w:ascii="Cambria Math" w:hAnsi="Cambria Math"/>
              </w:rPr>
              <m:t>∞</m:t>
            </m:r>
          </m:sub>
        </m:sSub>
      </m:oMath>
      <w:r w:rsidR="00405EDE">
        <w:rPr>
          <w:rFonts w:eastAsiaTheme="minorEastAsia"/>
        </w:rPr>
        <w:t xml:space="preserve">, </w:t>
      </w:r>
      <m:oMath>
        <m:r>
          <w:rPr>
            <w:rFonts w:ascii="Cambria Math" w:hAnsi="Cambria Math"/>
          </w:rPr>
          <m:t>K</m:t>
        </m:r>
      </m:oMath>
      <w:r w:rsidR="00405EDE">
        <w:rPr>
          <w:rFonts w:eastAsiaTheme="minorEastAsia"/>
        </w:rPr>
        <w:t xml:space="preserve"> and </w:t>
      </w:r>
      <m:oMath>
        <m:sSub>
          <m:sSubPr>
            <m:ctrlPr>
              <w:rPr>
                <w:rFonts w:ascii="Cambria Math" w:hAnsi="Cambria Math"/>
                <w:i/>
              </w:rPr>
            </m:ctrlPr>
          </m:sSubPr>
          <m:e>
            <m:r>
              <w:rPr>
                <w:rFonts w:ascii="Cambria Math" w:eastAsiaTheme="minorEastAsia" w:hAnsi="Cambria Math"/>
              </w:rPr>
              <m:t>t</m:t>
            </m:r>
            <m:ctrlPr>
              <w:rPr>
                <w:rFonts w:ascii="Cambria Math" w:eastAsiaTheme="minorEastAsia" w:hAnsi="Cambria Math"/>
                <w:i/>
              </w:rPr>
            </m:ctrlPr>
          </m:e>
          <m:sub>
            <m:r>
              <w:rPr>
                <w:rFonts w:ascii="Cambria Math" w:hAnsi="Cambria Math"/>
              </w:rPr>
              <m:t>0</m:t>
            </m:r>
          </m:sub>
        </m:sSub>
      </m:oMath>
      <w:r w:rsidR="00405EDE">
        <w:t>)</w:t>
      </w:r>
      <w:r w:rsidR="00ED7DDE">
        <w:t xml:space="preserve"> </w:t>
      </w:r>
      <w:r w:rsidR="001956AB">
        <w:t xml:space="preserve">had the </w:t>
      </w:r>
      <w:r w:rsidR="006667A0">
        <w:t>largest</w:t>
      </w:r>
      <w:r w:rsidR="001956AB">
        <w:t xml:space="preserve"> </w:t>
      </w:r>
      <w:r w:rsidR="001956AB" w:rsidRPr="00D75A25">
        <w:t xml:space="preserve">expected log pointwise predictive </w:t>
      </w:r>
      <w:r w:rsidR="001956AB" w:rsidRPr="00927ADE">
        <w:t xml:space="preserve">density </w:t>
      </w:r>
      <w:r w:rsidR="0024682C" w:rsidRPr="00927ADE">
        <w:t>(Table S1)</w:t>
      </w:r>
      <w:r w:rsidR="006F7954" w:rsidRPr="00927ADE">
        <w:t xml:space="preserve">, </w:t>
      </w:r>
      <w:r w:rsidR="006F7954">
        <w:t xml:space="preserve">and there is a clear difference between the </w:t>
      </w:r>
      <w:r w:rsidR="00596646">
        <w:t xml:space="preserve">estimated values for </w:t>
      </w:r>
      <m:oMath>
        <m:sSub>
          <m:sSubPr>
            <m:ctrlPr>
              <w:rPr>
                <w:rFonts w:ascii="Cambria Math" w:hAnsi="Cambria Math"/>
                <w:i/>
              </w:rPr>
            </m:ctrlPr>
          </m:sSubPr>
          <m:e>
            <m:r>
              <w:rPr>
                <w:rFonts w:ascii="Cambria Math" w:hAnsi="Cambria Math"/>
              </w:rPr>
              <m:t>L</m:t>
            </m:r>
          </m:e>
          <m:sub>
            <m:r>
              <w:rPr>
                <w:rFonts w:ascii="Cambria Math" w:hAnsi="Cambria Math"/>
              </w:rPr>
              <m:t>∞</m:t>
            </m:r>
          </m:sub>
        </m:sSub>
      </m:oMath>
      <w:r w:rsidR="00AD3AA9">
        <w:rPr>
          <w:rFonts w:eastAsiaTheme="minorEastAsia"/>
        </w:rPr>
        <w:t xml:space="preserve"> and</w:t>
      </w:r>
      <w:r w:rsidR="00BA0215">
        <w:rPr>
          <w:rFonts w:eastAsiaTheme="minorEastAsia"/>
        </w:rPr>
        <w:t xml:space="preserve"> </w:t>
      </w:r>
      <m:oMath>
        <m:r>
          <w:rPr>
            <w:rFonts w:ascii="Cambria Math" w:hAnsi="Cambria Math"/>
          </w:rPr>
          <m:t>K</m:t>
        </m:r>
      </m:oMath>
      <w:r w:rsidR="00765D85">
        <w:rPr>
          <w:rFonts w:eastAsiaTheme="minorEastAsia"/>
        </w:rPr>
        <w:t xml:space="preserve"> (Fig. 1).</w:t>
      </w:r>
      <w:r w:rsidR="0015060B">
        <w:rPr>
          <w:rFonts w:eastAsiaTheme="minorEastAsia"/>
        </w:rPr>
        <w:t xml:space="preserve"> For instance, </w:t>
      </w:r>
      <w:r w:rsidR="001071BA">
        <w:rPr>
          <w:rFonts w:eastAsiaTheme="minorEastAsia"/>
        </w:rPr>
        <w:t xml:space="preserve">the </w:t>
      </w:r>
      <w:r w:rsidR="00601555">
        <w:rPr>
          <w:rFonts w:eastAsiaTheme="minorEastAsia"/>
        </w:rPr>
        <w:t xml:space="preserve">distribution of </w:t>
      </w:r>
      <w:r w:rsidR="001071BA">
        <w:rPr>
          <w:rFonts w:eastAsiaTheme="minorEastAsia"/>
        </w:rPr>
        <w:t>difference</w:t>
      </w:r>
      <w:r w:rsidR="00601555">
        <w:rPr>
          <w:rFonts w:eastAsiaTheme="minorEastAsia"/>
        </w:rPr>
        <w:t>s</w:t>
      </w:r>
      <w:r w:rsidR="001071BA">
        <w:rPr>
          <w:rFonts w:eastAsiaTheme="minorEastAsia"/>
        </w:rPr>
        <w:t xml:space="preserve"> </w:t>
      </w:r>
      <w:r w:rsidR="00601555">
        <w:rPr>
          <w:rFonts w:eastAsiaTheme="minorEastAsia"/>
        </w:rPr>
        <w:t xml:space="preserve">of the posterior </w:t>
      </w:r>
      <w:r w:rsidR="00BA16D4">
        <w:rPr>
          <w:rFonts w:eastAsiaTheme="minorEastAsia"/>
        </w:rPr>
        <w:t>samples</w:t>
      </w:r>
      <w:r w:rsidR="00354CA9">
        <w:rPr>
          <w:rFonts w:eastAsiaTheme="minorEastAsia"/>
        </w:rPr>
        <w:t xml:space="preserve"> </w:t>
      </w:r>
      <w:r w:rsidR="00320FC2">
        <w:rPr>
          <w:rFonts w:eastAsiaTheme="minorEastAsia"/>
        </w:rPr>
        <w:t xml:space="preserve">for </w:t>
      </w:r>
      <m:oMath>
        <m:sSub>
          <m:sSubPr>
            <m:ctrlPr>
              <w:rPr>
                <w:rFonts w:ascii="Cambria Math" w:hAnsi="Cambria Math"/>
                <w:i/>
              </w:rPr>
            </m:ctrlPr>
          </m:sSubPr>
          <m:e>
            <m:r>
              <w:rPr>
                <w:rFonts w:ascii="Cambria Math" w:hAnsi="Cambria Math"/>
              </w:rPr>
              <m:t>L</m:t>
            </m:r>
          </m:e>
          <m:sub>
            <m:r>
              <w:rPr>
                <w:rFonts w:ascii="Cambria Math" w:hAnsi="Cambria Math"/>
              </w:rPr>
              <m:t>∞</m:t>
            </m:r>
          </m:sub>
        </m:sSub>
      </m:oMath>
      <w:r w:rsidR="00320FC2">
        <w:rPr>
          <w:rFonts w:eastAsiaTheme="minorEastAsia"/>
        </w:rPr>
        <w:t xml:space="preserve"> and </w:t>
      </w:r>
      <m:oMath>
        <m:r>
          <w:rPr>
            <w:rFonts w:ascii="Cambria Math" w:hAnsi="Cambria Math"/>
          </w:rPr>
          <m:t>K</m:t>
        </m:r>
      </m:oMath>
      <w:r w:rsidR="00320FC2">
        <w:rPr>
          <w:rFonts w:eastAsiaTheme="minorEastAsia"/>
        </w:rPr>
        <w:t xml:space="preserve"> </w:t>
      </w:r>
      <w:r w:rsidR="00601555">
        <w:rPr>
          <w:rFonts w:eastAsiaTheme="minorEastAsia"/>
        </w:rPr>
        <w:t>(</w:t>
      </w:r>
      <w:r w:rsidR="00B56DEA">
        <w:rPr>
          <w:rFonts w:eastAsiaTheme="minorEastAsia"/>
        </w:rPr>
        <w:t xml:space="preserve">i.e., </w:t>
      </w:r>
      <m:oMath>
        <m:sSub>
          <m:sSubPr>
            <m:ctrlPr>
              <w:rPr>
                <w:rFonts w:ascii="Cambria Math" w:hAnsi="Cambria Math"/>
                <w:i/>
              </w:rPr>
            </m:ctrlPr>
          </m:sSubPr>
          <m:e>
            <m:r>
              <w:rPr>
                <w:rFonts w:ascii="Cambria Math" w:hAnsi="Cambria Math"/>
              </w:rPr>
              <m:t>L</m:t>
            </m:r>
          </m:e>
          <m:sub>
            <m:r>
              <w:rPr>
                <w:rFonts w:ascii="Cambria Math" w:hAnsi="Cambria Math"/>
              </w:rPr>
              <m:t>∞warm</m:t>
            </m:r>
          </m:sub>
        </m:sSub>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cold</m:t>
            </m:r>
          </m:sub>
        </m:sSub>
      </m:oMath>
      <w:r w:rsidR="00601555">
        <w:rPr>
          <w:rFonts w:eastAsiaTheme="minorEastAsia"/>
        </w:rPr>
        <w:t xml:space="preserve"> and </w:t>
      </w:r>
      <m:oMath>
        <m:sSub>
          <m:sSubPr>
            <m:ctrlPr>
              <w:rPr>
                <w:rFonts w:ascii="Cambria Math" w:hAnsi="Cambria Math"/>
                <w:i/>
              </w:rPr>
            </m:ctrlPr>
          </m:sSubPr>
          <m:e>
            <m:r>
              <w:rPr>
                <w:rFonts w:ascii="Cambria Math" w:hAnsi="Cambria Math"/>
              </w:rPr>
              <m:t>K</m:t>
            </m:r>
          </m:e>
          <m:sub>
            <m:r>
              <w:rPr>
                <w:rFonts w:ascii="Cambria Math" w:hAnsi="Cambria Math"/>
              </w:rPr>
              <m:t>warm</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cold</m:t>
            </m:r>
          </m:sub>
        </m:sSub>
      </m:oMath>
      <w:r w:rsidR="00601555">
        <w:rPr>
          <w:rFonts w:eastAsiaTheme="minorEastAsia"/>
        </w:rPr>
        <w:t xml:space="preserve">) </w:t>
      </w:r>
      <w:r w:rsidR="003E633E">
        <w:rPr>
          <w:rFonts w:eastAsiaTheme="minorEastAsia"/>
        </w:rPr>
        <w:t xml:space="preserve">only had </w:t>
      </w:r>
      <w:r w:rsidR="00FE448E">
        <w:rPr>
          <w:rFonts w:eastAsiaTheme="minorEastAsia"/>
        </w:rPr>
        <w:t>11</w:t>
      </w:r>
      <w:r w:rsidR="003E633E">
        <w:rPr>
          <w:rFonts w:eastAsiaTheme="minorEastAsia"/>
        </w:rPr>
        <w:t xml:space="preserve">% and </w:t>
      </w:r>
      <w:r w:rsidR="00CC61E7">
        <w:rPr>
          <w:rFonts w:eastAsiaTheme="minorEastAsia"/>
        </w:rPr>
        <w:t>2</w:t>
      </w:r>
      <w:r w:rsidR="003E633E">
        <w:rPr>
          <w:rFonts w:eastAsiaTheme="minorEastAsia"/>
        </w:rPr>
        <w:t>% (</w:t>
      </w:r>
      <w:r w:rsidR="00852C26">
        <w:rPr>
          <w:rFonts w:eastAsiaTheme="minorEastAsia"/>
        </w:rPr>
        <w:t>respectively</w:t>
      </w:r>
      <w:r w:rsidR="003E633E">
        <w:rPr>
          <w:rFonts w:eastAsiaTheme="minorEastAsia"/>
        </w:rPr>
        <w:t>) of the density below 0</w:t>
      </w:r>
      <w:r w:rsidR="00EF4E69">
        <w:rPr>
          <w:rFonts w:eastAsiaTheme="minorEastAsia"/>
        </w:rPr>
        <w:t xml:space="preserve">, which illustrates that </w:t>
      </w:r>
      <w:r w:rsidR="008821B7">
        <w:rPr>
          <w:rFonts w:eastAsiaTheme="minorEastAsia"/>
        </w:rPr>
        <w:t xml:space="preserve">it is unlikely </w:t>
      </w:r>
      <w:r w:rsidR="00B52C52">
        <w:rPr>
          <w:rFonts w:eastAsiaTheme="minorEastAsia"/>
        </w:rPr>
        <w:t>that the parameters are larger in the cold area</w:t>
      </w:r>
      <w:r w:rsidR="001E486A">
        <w:rPr>
          <w:rFonts w:eastAsiaTheme="minorEastAsia"/>
        </w:rPr>
        <w:t xml:space="preserve"> (Fig. 2)</w:t>
      </w:r>
      <w:r w:rsidR="00B52C52">
        <w:rPr>
          <w:rFonts w:eastAsiaTheme="minorEastAsia"/>
        </w:rPr>
        <w:t>.</w:t>
      </w:r>
      <w:r w:rsidR="00491C43">
        <w:rPr>
          <w:rFonts w:eastAsiaTheme="minorEastAsia"/>
        </w:rPr>
        <w:t xml:space="preserve"> Specifically, </w:t>
      </w:r>
      <w:r w:rsidR="00864B4D">
        <w:rPr>
          <w:rFonts w:eastAsiaTheme="minorEastAsia"/>
        </w:rPr>
        <w:t xml:space="preserve">we estimated </w:t>
      </w:r>
      <w:r w:rsidR="0060237F">
        <w:rPr>
          <w:rFonts w:eastAsiaTheme="minorEastAsia"/>
        </w:rPr>
        <w:t xml:space="preserve">the following </w:t>
      </w:r>
      <w:r w:rsidR="003826B7">
        <w:rPr>
          <w:rFonts w:eastAsiaTheme="minorEastAsia"/>
        </w:rPr>
        <w:t xml:space="preserve">population-level </w:t>
      </w:r>
      <w:r w:rsidR="0060237F">
        <w:rPr>
          <w:rFonts w:eastAsiaTheme="minorEastAsia"/>
        </w:rPr>
        <w:t>VBGE</w:t>
      </w:r>
      <w:r w:rsidR="00274FF9">
        <w:rPr>
          <w:rFonts w:eastAsiaTheme="minorEastAsia"/>
        </w:rPr>
        <w:t xml:space="preserve"> parameters</w:t>
      </w:r>
      <w:r w:rsidR="0060237F">
        <w:rPr>
          <w:rFonts w:eastAsiaTheme="minorEastAsia"/>
        </w:rPr>
        <w:t>:</w:t>
      </w:r>
      <w:r w:rsidR="00F6422D">
        <w:rPr>
          <w:rFonts w:eastAsiaTheme="minorEastAsia"/>
        </w:rPr>
        <w:t xml:space="preserve"> </w:t>
      </w:r>
      <m:oMath>
        <m:sSub>
          <m:sSubPr>
            <m:ctrlPr>
              <w:rPr>
                <w:rFonts w:ascii="Cambria Math" w:hAnsi="Cambria Math"/>
                <w:i/>
              </w:rPr>
            </m:ctrlPr>
          </m:sSubPr>
          <m:e>
            <m:r>
              <w:rPr>
                <w:rFonts w:ascii="Cambria Math" w:hAnsi="Cambria Math"/>
              </w:rPr>
              <m:t>L</m:t>
            </m:r>
          </m:e>
          <m:sub>
            <m:r>
              <w:rPr>
                <w:rFonts w:ascii="Cambria Math" w:hAnsi="Cambria Math"/>
              </w:rPr>
              <m:t>∞warm</m:t>
            </m:r>
          </m:sub>
        </m:sSub>
        <m:r>
          <w:rPr>
            <w:rFonts w:ascii="Cambria Math" w:hAnsi="Cambria Math"/>
          </w:rPr>
          <m:t>=45.7[36.8, 56.3]</m:t>
        </m:r>
      </m:oMath>
      <w:r w:rsidR="00F6422D">
        <w:rPr>
          <w:rFonts w:eastAsiaTheme="minorEastAsia"/>
        </w:rPr>
        <w:t xml:space="preserve">, </w:t>
      </w:r>
      <m:oMath>
        <m:sSub>
          <m:sSubPr>
            <m:ctrlPr>
              <w:rPr>
                <w:rFonts w:ascii="Cambria Math" w:hAnsi="Cambria Math"/>
                <w:i/>
              </w:rPr>
            </m:ctrlPr>
          </m:sSubPr>
          <m:e>
            <m:r>
              <w:rPr>
                <w:rFonts w:ascii="Cambria Math" w:hAnsi="Cambria Math"/>
              </w:rPr>
              <m:t>K</m:t>
            </m:r>
          </m:e>
          <m:sub>
            <m:r>
              <w:rPr>
                <w:rFonts w:ascii="Cambria Math" w:hAnsi="Cambria Math"/>
              </w:rPr>
              <m:t>warm</m:t>
            </m:r>
          </m:sub>
        </m:sSub>
        <m:r>
          <w:rPr>
            <w:rFonts w:ascii="Cambria Math" w:eastAsiaTheme="minorEastAsia" w:hAnsi="Cambria Math"/>
          </w:rPr>
          <m:t>=0.19[0.15, 0.23]</m:t>
        </m:r>
      </m:oMath>
      <w:r w:rsidR="00F6422D">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0warm</m:t>
            </m:r>
          </m:sub>
        </m:sSub>
        <m:r>
          <w:rPr>
            <w:rFonts w:ascii="Cambria Math" w:eastAsiaTheme="minorEastAsia" w:hAnsi="Cambria Math"/>
          </w:rPr>
          <m:t>=-0.16[-0.21, -0.11]</m:t>
        </m:r>
      </m:oMath>
      <w:r w:rsidR="00C427CC">
        <w:rPr>
          <w:rFonts w:eastAsiaTheme="minorEastAsia"/>
        </w:rPr>
        <w:t>, and</w:t>
      </w:r>
      <w:r w:rsidR="00FE7867">
        <w:rPr>
          <w:rFonts w:eastAsiaTheme="minorEastAsia"/>
        </w:rPr>
        <w:t xml:space="preserve"> </w:t>
      </w:r>
      <m:oMath>
        <m:sSub>
          <m:sSubPr>
            <m:ctrlPr>
              <w:rPr>
                <w:rFonts w:ascii="Cambria Math" w:hAnsi="Cambria Math"/>
                <w:i/>
              </w:rPr>
            </m:ctrlPr>
          </m:sSubPr>
          <m:e>
            <m:r>
              <w:rPr>
                <w:rFonts w:ascii="Cambria Math" w:hAnsi="Cambria Math"/>
              </w:rPr>
              <m:t>L</m:t>
            </m:r>
          </m:e>
          <m:sub>
            <m:r>
              <w:rPr>
                <w:rFonts w:ascii="Cambria Math" w:hAnsi="Cambria Math"/>
              </w:rPr>
              <m:t>∞cold</m:t>
            </m:r>
          </m:sub>
        </m:sSub>
        <m:r>
          <w:rPr>
            <w:rFonts w:ascii="Cambria Math" w:hAnsi="Cambria Math"/>
          </w:rPr>
          <m:t>=39.4</m:t>
        </m:r>
        <m:r>
          <w:rPr>
            <w:rFonts w:ascii="Cambria Math" w:eastAsiaTheme="minorEastAsia" w:hAnsi="Cambria Math"/>
          </w:rPr>
          <m:t>[35.4, 43.9]</m:t>
        </m:r>
      </m:oMath>
      <w:r w:rsidR="00FE7867">
        <w:rPr>
          <w:rFonts w:eastAsiaTheme="minorEastAsia"/>
        </w:rPr>
        <w:t xml:space="preserve">, </w:t>
      </w:r>
      <m:oMath>
        <m:sSub>
          <m:sSubPr>
            <m:ctrlPr>
              <w:rPr>
                <w:rFonts w:ascii="Cambria Math" w:hAnsi="Cambria Math"/>
                <w:i/>
              </w:rPr>
            </m:ctrlPr>
          </m:sSubPr>
          <m:e>
            <m:r>
              <w:rPr>
                <w:rFonts w:ascii="Cambria Math" w:hAnsi="Cambria Math"/>
              </w:rPr>
              <m:t>K</m:t>
            </m:r>
          </m:e>
          <m:sub>
            <m:r>
              <w:rPr>
                <w:rFonts w:ascii="Cambria Math" w:hAnsi="Cambria Math"/>
              </w:rPr>
              <m:t>cold</m:t>
            </m:r>
          </m:sub>
        </m:sSub>
        <m:r>
          <w:rPr>
            <w:rFonts w:ascii="Cambria Math" w:eastAsiaTheme="minorEastAsia" w:hAnsi="Cambria Math"/>
          </w:rPr>
          <m:t>=0.15[0.12, 0.17]</m:t>
        </m:r>
      </m:oMath>
      <w:r w:rsidR="00FE7867">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0cold</m:t>
            </m:r>
          </m:sub>
        </m:sSub>
        <m:r>
          <w:rPr>
            <w:rFonts w:ascii="Cambria Math" w:eastAsiaTheme="minorEastAsia" w:hAnsi="Cambria Math"/>
          </w:rPr>
          <m:t>=-0.44[-0.56, -0.33]</m:t>
        </m:r>
      </m:oMath>
      <w:r w:rsidR="00381CB0">
        <w:rPr>
          <w:rFonts w:eastAsiaTheme="minorEastAsia"/>
        </w:rPr>
        <w:t xml:space="preserve">, where the </w:t>
      </w:r>
      <w:r w:rsidR="00AB7675">
        <w:rPr>
          <w:rFonts w:eastAsiaTheme="minorEastAsia"/>
        </w:rPr>
        <w:t xml:space="preserve">estimate is the posterior median and the </w:t>
      </w:r>
      <w:r w:rsidR="00381CB0">
        <w:rPr>
          <w:rFonts w:eastAsiaTheme="minorEastAsia"/>
        </w:rPr>
        <w:t xml:space="preserve">range </w:t>
      </w:r>
      <w:r w:rsidR="00AB0771">
        <w:rPr>
          <w:rFonts w:eastAsiaTheme="minorEastAsia"/>
        </w:rPr>
        <w:t>in square brackets indicate the 95% credible interval.</w:t>
      </w:r>
    </w:p>
    <w:p w14:paraId="73DEB831" w14:textId="6E99CF34" w:rsidR="0060237F" w:rsidRDefault="00067D1C" w:rsidP="00042DC2">
      <w:pPr>
        <w:spacing w:line="480" w:lineRule="auto"/>
        <w:ind w:firstLine="284"/>
        <w:contextualSpacing/>
        <w:jc w:val="both"/>
        <w:rPr>
          <w:rFonts w:eastAsiaTheme="minorEastAsia"/>
        </w:rPr>
      </w:pPr>
      <w:r>
        <w:rPr>
          <w:rFonts w:eastAsiaTheme="minorEastAsia"/>
        </w:rPr>
        <w:t xml:space="preserve">In </w:t>
      </w:r>
      <w:r w:rsidR="0051012F">
        <w:rPr>
          <w:rFonts w:eastAsiaTheme="minorEastAsia"/>
        </w:rPr>
        <w:t>addition,</w:t>
      </w:r>
      <w:r>
        <w:rPr>
          <w:rFonts w:eastAsiaTheme="minorEastAsia"/>
        </w:rPr>
        <w:t xml:space="preserve"> we found that </w:t>
      </w:r>
      <w:r w:rsidR="00E86D05">
        <w:rPr>
          <w:rFonts w:eastAsiaTheme="minorEastAsia"/>
        </w:rPr>
        <w:t xml:space="preserve">the </w:t>
      </w:r>
      <w:r w:rsidR="00281377">
        <w:rPr>
          <w:rFonts w:eastAsiaTheme="minorEastAsia"/>
        </w:rPr>
        <w:t xml:space="preserve">initial growth rate (at small size) </w:t>
      </w:r>
      <w:r w:rsidR="00857D1A">
        <w:rPr>
          <w:rFonts w:eastAsiaTheme="minorEastAsia"/>
        </w:rPr>
        <w:t xml:space="preserve">was higher </w:t>
      </w:r>
      <w:r w:rsidR="006372BB">
        <w:rPr>
          <w:rFonts w:eastAsiaTheme="minorEastAsia"/>
        </w:rPr>
        <w:t>in the warm are and</w:t>
      </w:r>
      <w:r w:rsidR="00857D1A">
        <w:rPr>
          <w:rFonts w:eastAsiaTheme="minorEastAsia"/>
        </w:rPr>
        <w:t xml:space="preserve"> that the </w:t>
      </w:r>
      <w:r w:rsidR="00E86D05">
        <w:rPr>
          <w:rFonts w:eastAsiaTheme="minorEastAsia"/>
        </w:rPr>
        <w:t xml:space="preserve">decline in growth with length was steeper </w:t>
      </w:r>
      <w:r w:rsidR="00BA52F1">
        <w:rPr>
          <w:rFonts w:eastAsiaTheme="minorEastAsia"/>
        </w:rPr>
        <w:t xml:space="preserve">in the cold </w:t>
      </w:r>
      <w:r w:rsidR="00C63579">
        <w:rPr>
          <w:rFonts w:eastAsiaTheme="minorEastAsia"/>
        </w:rPr>
        <w:t xml:space="preserve">area. </w:t>
      </w:r>
      <w:r w:rsidR="00365859">
        <w:rPr>
          <w:rFonts w:eastAsiaTheme="minorEastAsia"/>
        </w:rPr>
        <w:t xml:space="preserve">Also here is the best </w:t>
      </w:r>
      <w:r w:rsidR="00365859" w:rsidRPr="00E84801">
        <w:rPr>
          <w:rFonts w:eastAsiaTheme="minorEastAsia"/>
        </w:rPr>
        <w:t>model one with area-specific parameters (</w:t>
      </w:r>
      <w:r w:rsidR="0014737B" w:rsidRPr="00E84801">
        <w:t>Table S</w:t>
      </w:r>
      <w:r w:rsidR="00004A16" w:rsidRPr="00E84801">
        <w:t>2</w:t>
      </w:r>
      <w:r w:rsidR="0014737B" w:rsidRPr="00E84801">
        <w:t>)</w:t>
      </w:r>
      <w:r w:rsidR="00C12493" w:rsidRPr="00E84801">
        <w:t>, and we f</w:t>
      </w:r>
      <w:r w:rsidR="00F91A3C" w:rsidRPr="00E84801">
        <w:t>o</w:t>
      </w:r>
      <w:r w:rsidR="00C12493" w:rsidRPr="00E84801">
        <w:t xml:space="preserve">nd even stronger support for </w:t>
      </w:r>
      <w:r w:rsidR="00C12493">
        <w:t>differences in growth parameters</w:t>
      </w:r>
      <w:r w:rsidR="0090016B">
        <w:t xml:space="preserve"> between the areas (Fig. 3)</w:t>
      </w:r>
      <w:r w:rsidR="00AF18FE">
        <w:t>. We estimate</w:t>
      </w:r>
      <w:r w:rsidR="00A02093">
        <w:t>d</w:t>
      </w:r>
      <w:r w:rsidR="00AF18FE">
        <w:t xml:space="preserve"> </w:t>
      </w:r>
      <w:r w:rsidR="00F40A9D">
        <w:t xml:space="preserve">the allometric </w:t>
      </w:r>
      <w:r w:rsidR="00910D23">
        <w:t>parameters</w:t>
      </w:r>
      <w:r w:rsidR="00F40A9D">
        <w:t xml:space="preserve"> relating growth to length</w:t>
      </w:r>
      <w:r w:rsidR="00251140">
        <w:t xml:space="preserve"> (</w:t>
      </w:r>
      <m:oMath>
        <m:r>
          <w:rPr>
            <w:rFonts w:ascii="Cambria Math" w:hAnsi="Cambria Math"/>
          </w:rPr>
          <m:t>G=α</m:t>
        </m:r>
        <m:sSup>
          <m:sSupPr>
            <m:ctrlPr>
              <w:rPr>
                <w:rFonts w:ascii="Cambria Math" w:hAnsi="Cambria Math"/>
                <w:i/>
              </w:rPr>
            </m:ctrlPr>
          </m:sSupPr>
          <m:e>
            <m:r>
              <w:rPr>
                <w:rFonts w:ascii="Cambria Math" w:hAnsi="Cambria Math"/>
              </w:rPr>
              <m:t>L</m:t>
            </m:r>
          </m:e>
          <m:sup>
            <m:r>
              <w:rPr>
                <w:rFonts w:ascii="Cambria Math" w:hAnsi="Cambria Math"/>
              </w:rPr>
              <m:t>θ</m:t>
            </m:r>
          </m:sup>
        </m:sSup>
      </m:oMath>
      <w:r w:rsidR="00251140">
        <w:t>)</w:t>
      </w:r>
      <w:r w:rsidR="005E093E">
        <w:t xml:space="preserve"> to be</w:t>
      </w:r>
      <w:r w:rsidR="005B2CB0">
        <w:t xml:space="preserve">: </w:t>
      </w:r>
      <m:oMath>
        <m:sSub>
          <m:sSubPr>
            <m:ctrlPr>
              <w:rPr>
                <w:rFonts w:ascii="Cambria Math" w:hAnsi="Cambria Math"/>
                <w:i/>
              </w:rPr>
            </m:ctrlPr>
          </m:sSubPr>
          <m:e>
            <m:r>
              <w:rPr>
                <w:rFonts w:ascii="Cambria Math" w:hAnsi="Cambria Math"/>
              </w:rPr>
              <m:t>α</m:t>
            </m:r>
          </m:e>
          <m:sub>
            <m:r>
              <w:rPr>
                <w:rFonts w:ascii="Cambria Math" w:hAnsi="Cambria Math"/>
              </w:rPr>
              <m:t>warm</m:t>
            </m:r>
          </m:sub>
        </m:sSub>
        <m:r>
          <w:rPr>
            <w:rFonts w:ascii="Cambria Math" w:hAnsi="Cambria Math"/>
          </w:rPr>
          <m:t>=509.69[460.14,563.54]</m:t>
        </m:r>
      </m:oMath>
      <w:r w:rsidR="000B4EC8">
        <w:rPr>
          <w:rFonts w:eastAsiaTheme="minorEastAsia"/>
        </w:rPr>
        <w:t>,</w:t>
      </w:r>
      <w:r w:rsidR="00C25A4F">
        <w:t xml:space="preserve"> </w:t>
      </w:r>
      <m:oMath>
        <m:sSub>
          <m:sSubPr>
            <m:ctrlPr>
              <w:rPr>
                <w:rFonts w:ascii="Cambria Math" w:hAnsi="Cambria Math"/>
                <w:i/>
              </w:rPr>
            </m:ctrlPr>
          </m:sSubPr>
          <m:e>
            <m:r>
              <w:rPr>
                <w:rFonts w:ascii="Cambria Math" w:hAnsi="Cambria Math"/>
              </w:rPr>
              <m:t>θ</m:t>
            </m:r>
          </m:e>
          <m:sub>
            <m:r>
              <w:rPr>
                <w:rFonts w:ascii="Cambria Math" w:hAnsi="Cambria Math"/>
              </w:rPr>
              <m:t>warm</m:t>
            </m:r>
          </m:sub>
        </m:sSub>
        <m:r>
          <w:rPr>
            <w:rFonts w:ascii="Cambria Math" w:hAnsi="Cambria Math"/>
          </w:rPr>
          <m:t>=-1.13[-1.16,-1.11</m:t>
        </m:r>
        <m:r>
          <w:rPr>
            <w:rFonts w:ascii="Cambria Math" w:eastAsiaTheme="minorEastAsia" w:hAnsi="Cambria Math"/>
          </w:rPr>
          <m:t>]</m:t>
        </m:r>
      </m:oMath>
      <w:r w:rsidR="000B4EC8">
        <w:rPr>
          <w:rFonts w:eastAsiaTheme="minorEastAsia"/>
        </w:rPr>
        <w:t xml:space="preserve"> and </w:t>
      </w:r>
      <m:oMath>
        <m:sSub>
          <m:sSubPr>
            <m:ctrlPr>
              <w:rPr>
                <w:rFonts w:ascii="Cambria Math" w:hAnsi="Cambria Math"/>
                <w:i/>
              </w:rPr>
            </m:ctrlPr>
          </m:sSubPr>
          <m:e>
            <m:r>
              <w:rPr>
                <w:rFonts w:ascii="Cambria Math" w:hAnsi="Cambria Math"/>
              </w:rPr>
              <m:t>α</m:t>
            </m:r>
          </m:e>
          <m:sub>
            <m:r>
              <w:rPr>
                <w:rFonts w:ascii="Cambria Math" w:hAnsi="Cambria Math"/>
              </w:rPr>
              <m:t>cold</m:t>
            </m:r>
          </m:sub>
        </m:sSub>
        <m:r>
          <w:rPr>
            <w:rFonts w:ascii="Cambria Math" w:hAnsi="Cambria Math"/>
          </w:rPr>
          <m:t>=433.45[413.25,454.07]</m:t>
        </m:r>
      </m:oMath>
      <w:r w:rsidR="000B4EC8">
        <w:rPr>
          <w:rFonts w:eastAsiaTheme="minorEastAsia"/>
        </w:rPr>
        <w:t>,</w:t>
      </w:r>
      <w:r w:rsidR="000B4EC8">
        <w:t xml:space="preserve"> </w:t>
      </w:r>
      <m:oMath>
        <m:sSub>
          <m:sSubPr>
            <m:ctrlPr>
              <w:rPr>
                <w:rFonts w:ascii="Cambria Math" w:hAnsi="Cambria Math"/>
                <w:i/>
              </w:rPr>
            </m:ctrlPr>
          </m:sSubPr>
          <m:e>
            <m:r>
              <w:rPr>
                <w:rFonts w:ascii="Cambria Math" w:hAnsi="Cambria Math"/>
              </w:rPr>
              <m:t>θ</m:t>
            </m:r>
          </m:e>
          <m:sub>
            <m:r>
              <w:rPr>
                <w:rFonts w:ascii="Cambria Math" w:hAnsi="Cambria Math"/>
              </w:rPr>
              <m:t>cold</m:t>
            </m:r>
          </m:sub>
        </m:sSub>
        <m:r>
          <w:rPr>
            <w:rFonts w:ascii="Cambria Math" w:hAnsi="Cambria Math"/>
          </w:rPr>
          <m:t>=-1.18[-1.19,-1.16</m:t>
        </m:r>
        <m:r>
          <w:rPr>
            <w:rFonts w:ascii="Cambria Math" w:eastAsiaTheme="minorEastAsia" w:hAnsi="Cambria Math"/>
          </w:rPr>
          <m:t>]</m:t>
        </m:r>
      </m:oMath>
      <w:r w:rsidR="006F1DCA">
        <w:rPr>
          <w:rFonts w:eastAsiaTheme="minorEastAsia"/>
        </w:rPr>
        <w:t>.</w:t>
      </w:r>
      <w:r w:rsidR="00EB7020">
        <w:rPr>
          <w:rFonts w:eastAsiaTheme="minorEastAsia"/>
        </w:rPr>
        <w:t xml:space="preserve"> The distribution of differences of the posterior samples for </w:t>
      </w:r>
      <m:oMath>
        <m:r>
          <w:rPr>
            <w:rFonts w:ascii="Cambria Math" w:hAnsi="Cambria Math"/>
          </w:rPr>
          <m:t>a</m:t>
        </m:r>
      </m:oMath>
      <w:r w:rsidR="00EB7020">
        <w:rPr>
          <w:rFonts w:eastAsiaTheme="minorEastAsia"/>
        </w:rPr>
        <w:t xml:space="preserve"> and </w:t>
      </w:r>
      <m:oMath>
        <m:r>
          <w:rPr>
            <w:rFonts w:ascii="Cambria Math" w:hAnsi="Cambria Math"/>
          </w:rPr>
          <m:t>b</m:t>
        </m:r>
      </m:oMath>
      <w:r w:rsidR="00EB7020">
        <w:rPr>
          <w:rFonts w:eastAsiaTheme="minorEastAsia"/>
        </w:rPr>
        <w:t xml:space="preserve"> (i.e., </w:t>
      </w:r>
      <m:oMath>
        <m:sSub>
          <m:sSubPr>
            <m:ctrlPr>
              <w:rPr>
                <w:rFonts w:ascii="Cambria Math" w:hAnsi="Cambria Math"/>
                <w:i/>
              </w:rPr>
            </m:ctrlPr>
          </m:sSubPr>
          <m:e>
            <m:r>
              <w:rPr>
                <w:rFonts w:ascii="Cambria Math" w:hAnsi="Cambria Math"/>
              </w:rPr>
              <m:t>α</m:t>
            </m:r>
          </m:e>
          <m:sub>
            <m:r>
              <w:rPr>
                <w:rFonts w:ascii="Cambria Math" w:hAnsi="Cambria Math"/>
              </w:rPr>
              <m:t>warm</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cold</m:t>
            </m:r>
          </m:sub>
        </m:sSub>
      </m:oMath>
      <w:r w:rsidR="00EB7020">
        <w:rPr>
          <w:rFonts w:eastAsiaTheme="minorEastAsia"/>
        </w:rPr>
        <w:t xml:space="preserve"> and </w:t>
      </w:r>
      <m:oMath>
        <m:sSub>
          <m:sSubPr>
            <m:ctrlPr>
              <w:rPr>
                <w:rFonts w:ascii="Cambria Math" w:hAnsi="Cambria Math"/>
                <w:i/>
              </w:rPr>
            </m:ctrlPr>
          </m:sSubPr>
          <m:e>
            <m:r>
              <w:rPr>
                <w:rFonts w:ascii="Cambria Math" w:hAnsi="Cambria Math"/>
              </w:rPr>
              <m:t>θ</m:t>
            </m:r>
          </m:e>
          <m:sub>
            <m:r>
              <w:rPr>
                <w:rFonts w:ascii="Cambria Math" w:hAnsi="Cambria Math"/>
              </w:rPr>
              <m:t>warm</m:t>
            </m:r>
          </m:sub>
        </m:sSub>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cold</m:t>
            </m:r>
          </m:sub>
        </m:sSub>
      </m:oMath>
      <w:r w:rsidR="00EB7020">
        <w:rPr>
          <w:rFonts w:eastAsiaTheme="minorEastAsia"/>
        </w:rPr>
        <w:t xml:space="preserve">) </w:t>
      </w:r>
      <w:r w:rsidR="009A6C4F">
        <w:rPr>
          <w:rFonts w:eastAsiaTheme="minorEastAsia"/>
        </w:rPr>
        <w:t xml:space="preserve">both </w:t>
      </w:r>
      <w:r w:rsidR="00EB7020">
        <w:rPr>
          <w:rFonts w:eastAsiaTheme="minorEastAsia"/>
        </w:rPr>
        <w:t xml:space="preserve">only had </w:t>
      </w:r>
      <w:r w:rsidR="001F4C4A">
        <w:rPr>
          <w:rFonts w:eastAsiaTheme="minorEastAsia"/>
        </w:rPr>
        <w:t>0.</w:t>
      </w:r>
      <w:r w:rsidR="00CD1152">
        <w:rPr>
          <w:rFonts w:eastAsiaTheme="minorEastAsia"/>
        </w:rPr>
        <w:t>3</w:t>
      </w:r>
      <w:r w:rsidR="00EB7020">
        <w:rPr>
          <w:rFonts w:eastAsiaTheme="minorEastAsia"/>
        </w:rPr>
        <w:t>% of the density below 0</w:t>
      </w:r>
      <w:r w:rsidR="003666E7">
        <w:rPr>
          <w:rFonts w:eastAsiaTheme="minorEastAsia"/>
        </w:rPr>
        <w:t>.</w:t>
      </w:r>
      <w:r w:rsidR="00C76B46">
        <w:rPr>
          <w:rFonts w:eastAsiaTheme="minorEastAsia"/>
        </w:rPr>
        <w:t xml:space="preserve"> </w:t>
      </w:r>
    </w:p>
    <w:p w14:paraId="0B257DF8" w14:textId="0463F13E" w:rsidR="001941AD" w:rsidRDefault="00DF220E" w:rsidP="003534A8">
      <w:pPr>
        <w:spacing w:line="480" w:lineRule="auto"/>
        <w:ind w:firstLine="284"/>
        <w:contextualSpacing/>
        <w:jc w:val="both"/>
        <w:rPr>
          <w:rFonts w:eastAsiaTheme="minorEastAsia"/>
        </w:rPr>
      </w:pPr>
      <w:r>
        <w:rPr>
          <w:rFonts w:eastAsiaTheme="minorEastAsia"/>
        </w:rPr>
        <w:t xml:space="preserve">By analyzing </w:t>
      </w:r>
      <w:r w:rsidR="00F83A89">
        <w:rPr>
          <w:rFonts w:eastAsiaTheme="minorEastAsia"/>
        </w:rPr>
        <w:t>the decline in</w:t>
      </w:r>
      <w:r w:rsidR="00736310">
        <w:rPr>
          <w:rFonts w:eastAsiaTheme="minorEastAsia"/>
        </w:rPr>
        <w:t xml:space="preserve"> </w:t>
      </w:r>
      <w:r>
        <w:rPr>
          <w:rFonts w:eastAsiaTheme="minorEastAsia"/>
        </w:rPr>
        <w:t xml:space="preserve">catch-per-unit-effort </w:t>
      </w:r>
      <w:r w:rsidR="0008139D">
        <w:rPr>
          <w:rFonts w:eastAsiaTheme="minorEastAsia"/>
        </w:rPr>
        <w:t>over age</w:t>
      </w:r>
      <w:r w:rsidR="003B5C8A">
        <w:rPr>
          <w:rFonts w:eastAsiaTheme="minorEastAsia"/>
        </w:rPr>
        <w:t xml:space="preserve">, we </w:t>
      </w:r>
      <w:r w:rsidR="00E84934">
        <w:rPr>
          <w:rFonts w:eastAsiaTheme="minorEastAsia"/>
        </w:rPr>
        <w:t xml:space="preserve">found </w:t>
      </w:r>
      <w:r w:rsidR="00DF3693">
        <w:rPr>
          <w:rFonts w:eastAsiaTheme="minorEastAsia"/>
        </w:rPr>
        <w:t xml:space="preserve">that the </w:t>
      </w:r>
      <w:r w:rsidR="00687076">
        <w:rPr>
          <w:rFonts w:eastAsiaTheme="minorEastAsia"/>
        </w:rPr>
        <w:t>instantaneous</w:t>
      </w:r>
      <w:r w:rsidR="00DF3693">
        <w:rPr>
          <w:rFonts w:eastAsiaTheme="minorEastAsia"/>
        </w:rPr>
        <w:t xml:space="preserve"> mortality rate </w:t>
      </w:r>
      <m:oMath>
        <m:r>
          <w:rPr>
            <w:rFonts w:ascii="Cambria Math" w:eastAsiaTheme="minorEastAsia" w:hAnsi="Cambria Math"/>
          </w:rPr>
          <m:t>Z</m:t>
        </m:r>
      </m:oMath>
      <w:r w:rsidR="00DF3693">
        <w:rPr>
          <w:rFonts w:eastAsiaTheme="minorEastAsia"/>
        </w:rPr>
        <w:t xml:space="preserve"> </w:t>
      </w:r>
      <w:r w:rsidR="00BA2A58">
        <w:rPr>
          <w:rFonts w:eastAsiaTheme="minorEastAsia"/>
        </w:rPr>
        <w:t xml:space="preserve">(rate at which log abundance declines with age) </w:t>
      </w:r>
      <w:r w:rsidR="00DF3693">
        <w:rPr>
          <w:rFonts w:eastAsiaTheme="minorEastAsia"/>
        </w:rPr>
        <w:t xml:space="preserve">is higher in the warm area </w:t>
      </w:r>
      <w:r w:rsidR="0047744E">
        <w:rPr>
          <w:rFonts w:eastAsiaTheme="minorEastAsia"/>
        </w:rPr>
        <w:t>(</w:t>
      </w:r>
      <w:r w:rsidR="00297B40">
        <w:rPr>
          <w:rFonts w:eastAsiaTheme="minorEastAsia"/>
        </w:rPr>
        <w:t>Fig. 4</w:t>
      </w:r>
      <w:r w:rsidR="00A13E79">
        <w:rPr>
          <w:rFonts w:eastAsiaTheme="minorEastAsia"/>
        </w:rPr>
        <w:t xml:space="preserve">). </w:t>
      </w:r>
      <w:r w:rsidR="00D42E16">
        <w:rPr>
          <w:rFonts w:eastAsiaTheme="minorEastAsia"/>
        </w:rPr>
        <w:t>We estimate</w:t>
      </w:r>
      <w:r w:rsidR="00A45AA7">
        <w:rPr>
          <w:rFonts w:eastAsiaTheme="minorEastAsia"/>
        </w:rPr>
        <w:t xml:space="preserve"> </w:t>
      </w:r>
      <m:oMath>
        <m:sSub>
          <m:sSubPr>
            <m:ctrlPr>
              <w:rPr>
                <w:rFonts w:ascii="Cambria Math" w:hAnsi="Cambria Math"/>
                <w:i/>
              </w:rPr>
            </m:ctrlPr>
          </m:sSubPr>
          <m:e>
            <m:r>
              <w:rPr>
                <w:rFonts w:ascii="Cambria Math" w:hAnsi="Cambria Math"/>
              </w:rPr>
              <m:t>Z</m:t>
            </m:r>
          </m:e>
          <m:sub>
            <m:r>
              <w:rPr>
                <w:rFonts w:ascii="Cambria Math" w:hAnsi="Cambria Math"/>
              </w:rPr>
              <m:t>warm</m:t>
            </m:r>
          </m:sub>
        </m:sSub>
      </m:oMath>
      <w:r w:rsidR="00A45AA7">
        <w:rPr>
          <w:rFonts w:eastAsiaTheme="minorEastAsia"/>
        </w:rPr>
        <w:t xml:space="preserve"> to be</w:t>
      </w:r>
      <w:r w:rsidR="00D42E16">
        <w:rPr>
          <w:rFonts w:eastAsiaTheme="minorEastAsia"/>
        </w:rPr>
        <w:t xml:space="preserve"> </w:t>
      </w:r>
      <m:oMath>
        <m:r>
          <w:rPr>
            <w:rFonts w:ascii="Cambria Math" w:hAnsi="Cambria Math"/>
          </w:rPr>
          <m:t>0.76[0.63,0.88]</m:t>
        </m:r>
      </m:oMath>
      <w:r w:rsidR="00FD5C5C">
        <w:rPr>
          <w:rFonts w:eastAsiaTheme="minorEastAsia"/>
        </w:rPr>
        <w:t xml:space="preserve"> and </w:t>
      </w:r>
      <m:oMath>
        <m:sSub>
          <m:sSubPr>
            <m:ctrlPr>
              <w:rPr>
                <w:rFonts w:ascii="Cambria Math" w:hAnsi="Cambria Math"/>
                <w:i/>
              </w:rPr>
            </m:ctrlPr>
          </m:sSubPr>
          <m:e>
            <m:r>
              <w:rPr>
                <w:rFonts w:ascii="Cambria Math" w:eastAsiaTheme="minorEastAsia" w:hAnsi="Cambria Math"/>
              </w:rPr>
              <m:t>Z</m:t>
            </m:r>
            <m:ctrlPr>
              <w:rPr>
                <w:rFonts w:ascii="Cambria Math" w:eastAsiaTheme="minorEastAsia" w:hAnsi="Cambria Math"/>
                <w:i/>
              </w:rPr>
            </m:ctrlPr>
          </m:e>
          <m:sub>
            <m:r>
              <w:rPr>
                <w:rFonts w:ascii="Cambria Math" w:hAnsi="Cambria Math"/>
              </w:rPr>
              <m:t>cold</m:t>
            </m:r>
          </m:sub>
        </m:sSub>
      </m:oMath>
      <w:r w:rsidR="00FD5C5C">
        <w:rPr>
          <w:rFonts w:eastAsiaTheme="minorEastAsia"/>
        </w:rPr>
        <w:t xml:space="preserve"> to be </w:t>
      </w:r>
      <m:oMath>
        <m:r>
          <w:rPr>
            <w:rFonts w:ascii="Cambria Math" w:hAnsi="Cambria Math"/>
          </w:rPr>
          <m:t>0.63[0.58,0.69]</m:t>
        </m:r>
      </m:oMath>
      <w:r w:rsidR="00536734">
        <w:rPr>
          <w:rFonts w:eastAsiaTheme="minorEastAsia"/>
        </w:rPr>
        <w:t xml:space="preserve">, which correspond to annual mortality rates of </w:t>
      </w:r>
      <w:r w:rsidR="00536734" w:rsidRPr="00536734">
        <w:rPr>
          <w:rFonts w:eastAsiaTheme="minorEastAsia"/>
        </w:rPr>
        <w:t>53</w:t>
      </w:r>
      <w:r w:rsidR="00406730">
        <w:rPr>
          <w:rFonts w:eastAsiaTheme="minorEastAsia"/>
        </w:rPr>
        <w:t>%</w:t>
      </w:r>
      <w:r w:rsidR="00536734">
        <w:rPr>
          <w:rFonts w:eastAsiaTheme="minorEastAsia"/>
        </w:rPr>
        <w:t xml:space="preserve"> and </w:t>
      </w:r>
      <w:r w:rsidR="00A173E4" w:rsidRPr="00A173E4">
        <w:rPr>
          <w:rFonts w:eastAsiaTheme="minorEastAsia"/>
        </w:rPr>
        <w:t>0.47</w:t>
      </w:r>
      <w:r w:rsidR="0022458C">
        <w:rPr>
          <w:rFonts w:eastAsiaTheme="minorEastAsia"/>
        </w:rPr>
        <w:t>%</w:t>
      </w:r>
      <w:r w:rsidR="00A173E4">
        <w:rPr>
          <w:rFonts w:eastAsiaTheme="minorEastAsia"/>
        </w:rPr>
        <w:t xml:space="preserve">, respectively. </w:t>
      </w:r>
      <w:r w:rsidR="004357EE">
        <w:rPr>
          <w:rFonts w:eastAsiaTheme="minorEastAsia"/>
        </w:rPr>
        <w:t xml:space="preserve">The overlap with zero </w:t>
      </w:r>
      <w:r w:rsidR="00D93AD3">
        <w:rPr>
          <w:rFonts w:eastAsiaTheme="minorEastAsia"/>
        </w:rPr>
        <w:t>is</w:t>
      </w:r>
      <w:r w:rsidR="004357EE">
        <w:rPr>
          <w:rFonts w:eastAsiaTheme="minorEastAsia"/>
        </w:rPr>
        <w:t xml:space="preserve"> </w:t>
      </w:r>
      <w:r w:rsidR="00944BAD">
        <w:rPr>
          <w:rFonts w:eastAsiaTheme="minorEastAsia"/>
        </w:rPr>
        <w:t xml:space="preserve">0.1% </w:t>
      </w:r>
      <w:r w:rsidR="00D93622">
        <w:rPr>
          <w:rFonts w:eastAsiaTheme="minorEastAsia"/>
        </w:rPr>
        <w:t xml:space="preserve">for the </w:t>
      </w:r>
      <w:r w:rsidR="008B456D">
        <w:rPr>
          <w:rFonts w:eastAsiaTheme="minorEastAsia"/>
        </w:rPr>
        <w:t>distribution</w:t>
      </w:r>
      <w:r w:rsidR="0076402C">
        <w:rPr>
          <w:rFonts w:eastAsiaTheme="minorEastAsia"/>
        </w:rPr>
        <w:t xml:space="preserve"> of </w:t>
      </w:r>
      <w:r w:rsidR="00D93622">
        <w:rPr>
          <w:rFonts w:eastAsiaTheme="minorEastAsia"/>
        </w:rPr>
        <w:t xml:space="preserve">differences </w:t>
      </w:r>
      <w:r w:rsidR="00B06C8D">
        <w:rPr>
          <w:rFonts w:eastAsiaTheme="minorEastAsia"/>
        </w:rPr>
        <w:t xml:space="preserve">of </w:t>
      </w:r>
      <w:r w:rsidR="00D402B5">
        <w:rPr>
          <w:rFonts w:eastAsiaTheme="minorEastAsia"/>
        </w:rPr>
        <w:t xml:space="preserve">posterior samples of </w:t>
      </w:r>
      <m:oMath>
        <m:sSub>
          <m:sSubPr>
            <m:ctrlPr>
              <w:rPr>
                <w:rFonts w:ascii="Cambria Math" w:hAnsi="Cambria Math"/>
                <w:i/>
              </w:rPr>
            </m:ctrlPr>
          </m:sSubPr>
          <m:e>
            <m:r>
              <w:rPr>
                <w:rFonts w:ascii="Cambria Math" w:hAnsi="Cambria Math"/>
              </w:rPr>
              <m:t>Z</m:t>
            </m:r>
          </m:e>
          <m:sub>
            <m:r>
              <w:rPr>
                <w:rFonts w:ascii="Cambria Math" w:hAnsi="Cambria Math"/>
              </w:rPr>
              <m:t>warm</m:t>
            </m:r>
          </m:sub>
        </m:sSub>
      </m:oMath>
      <w:r w:rsidR="00D402B5">
        <w:rPr>
          <w:rFonts w:eastAsiaTheme="minorEastAsia"/>
        </w:rPr>
        <w:t xml:space="preserve"> and </w:t>
      </w:r>
      <m:oMath>
        <m:sSub>
          <m:sSubPr>
            <m:ctrlPr>
              <w:rPr>
                <w:rFonts w:ascii="Cambria Math" w:hAnsi="Cambria Math"/>
                <w:i/>
              </w:rPr>
            </m:ctrlPr>
          </m:sSubPr>
          <m:e>
            <m:r>
              <w:rPr>
                <w:rFonts w:ascii="Cambria Math" w:hAnsi="Cambria Math"/>
              </w:rPr>
              <m:t>Z</m:t>
            </m:r>
          </m:e>
          <m:sub>
            <m:r>
              <w:rPr>
                <w:rFonts w:ascii="Cambria Math" w:hAnsi="Cambria Math"/>
              </w:rPr>
              <m:t>cold</m:t>
            </m:r>
          </m:sub>
        </m:sSub>
      </m:oMath>
      <w:r w:rsidR="00586489">
        <w:rPr>
          <w:rFonts w:eastAsiaTheme="minorEastAsia"/>
        </w:rPr>
        <w:t xml:space="preserve"> (Fig. 4)</w:t>
      </w:r>
      <w:r w:rsidR="00D86117">
        <w:rPr>
          <w:rFonts w:eastAsiaTheme="minorEastAsia"/>
        </w:rPr>
        <w:t>.</w:t>
      </w:r>
    </w:p>
    <w:p w14:paraId="309B61CC" w14:textId="73326F34" w:rsidR="00503269" w:rsidRDefault="0090118D" w:rsidP="00503269">
      <w:pPr>
        <w:spacing w:line="480" w:lineRule="auto"/>
        <w:ind w:firstLine="284"/>
        <w:contextualSpacing/>
        <w:jc w:val="both"/>
        <w:rPr>
          <w:rFonts w:eastAsiaTheme="minorEastAsia"/>
        </w:rPr>
      </w:pPr>
      <w:r>
        <w:rPr>
          <w:rFonts w:eastAsiaTheme="minorEastAsia"/>
        </w:rPr>
        <w:lastRenderedPageBreak/>
        <w:t xml:space="preserve">Lastly, </w:t>
      </w:r>
      <w:r w:rsidR="00BA0DAB">
        <w:rPr>
          <w:rFonts w:eastAsiaTheme="minorEastAsia"/>
        </w:rPr>
        <w:t>analysis of the size-</w:t>
      </w:r>
      <w:r w:rsidR="005E7ED4">
        <w:rPr>
          <w:rFonts w:eastAsiaTheme="minorEastAsia"/>
        </w:rPr>
        <w:t xml:space="preserve">structure </w:t>
      </w:r>
      <w:r w:rsidR="00536734">
        <w:rPr>
          <w:rFonts w:eastAsiaTheme="minorEastAsia"/>
        </w:rPr>
        <w:t xml:space="preserve">revealed that </w:t>
      </w:r>
      <w:r w:rsidR="006E2CEC">
        <w:rPr>
          <w:rFonts w:eastAsiaTheme="minorEastAsia"/>
        </w:rPr>
        <w:t>the faster growth rates for all sizes leading to a larger size-at-age</w:t>
      </w:r>
      <w:r w:rsidR="005B0325">
        <w:rPr>
          <w:rFonts w:eastAsiaTheme="minorEastAsia"/>
        </w:rPr>
        <w:t xml:space="preserve"> </w:t>
      </w:r>
      <w:r w:rsidR="00EF712E">
        <w:rPr>
          <w:rFonts w:eastAsiaTheme="minorEastAsia"/>
        </w:rPr>
        <w:t>outweigh</w:t>
      </w:r>
      <w:r w:rsidR="005B0325">
        <w:rPr>
          <w:rFonts w:eastAsiaTheme="minorEastAsia"/>
        </w:rPr>
        <w:t xml:space="preserve"> the </w:t>
      </w:r>
      <w:r w:rsidR="00EF712E">
        <w:rPr>
          <w:rFonts w:eastAsiaTheme="minorEastAsia"/>
        </w:rPr>
        <w:t xml:space="preserve">higher mortality rates </w:t>
      </w:r>
      <w:r w:rsidR="00862181">
        <w:rPr>
          <w:rFonts w:eastAsiaTheme="minorEastAsia"/>
        </w:rPr>
        <w:t xml:space="preserve">in </w:t>
      </w:r>
      <w:r w:rsidR="00EF712E">
        <w:rPr>
          <w:rFonts w:eastAsiaTheme="minorEastAsia"/>
        </w:rPr>
        <w:t>the warm area,</w:t>
      </w:r>
      <w:r w:rsidR="00FC4C64">
        <w:rPr>
          <w:rFonts w:eastAsiaTheme="minorEastAsia"/>
        </w:rPr>
        <w:t xml:space="preserve"> such that </w:t>
      </w:r>
      <w:r w:rsidR="00DE5458">
        <w:rPr>
          <w:rFonts w:eastAsiaTheme="minorEastAsia"/>
        </w:rPr>
        <w:t xml:space="preserve">the warmer area both have </w:t>
      </w:r>
      <w:r w:rsidR="00D51A34">
        <w:rPr>
          <w:rFonts w:eastAsiaTheme="minorEastAsia"/>
        </w:rPr>
        <w:t xml:space="preserve">the largest individuals as well as </w:t>
      </w:r>
      <w:r w:rsidR="00070481">
        <w:rPr>
          <w:rFonts w:eastAsiaTheme="minorEastAsia"/>
        </w:rPr>
        <w:t xml:space="preserve">an overall </w:t>
      </w:r>
      <w:r w:rsidR="00D51A34">
        <w:rPr>
          <w:rFonts w:eastAsiaTheme="minorEastAsia"/>
        </w:rPr>
        <w:t>larger proportion of large individuals</w:t>
      </w:r>
      <w:r w:rsidR="00721361">
        <w:rPr>
          <w:rFonts w:eastAsiaTheme="minorEastAsia"/>
        </w:rPr>
        <w:t xml:space="preserve"> (Fig. 5D). </w:t>
      </w:r>
      <w:r w:rsidR="00921876">
        <w:rPr>
          <w:rFonts w:eastAsiaTheme="minorEastAsia"/>
        </w:rPr>
        <w:t xml:space="preserve">This </w:t>
      </w:r>
      <w:r w:rsidR="000F63B0">
        <w:rPr>
          <w:rFonts w:eastAsiaTheme="minorEastAsia"/>
        </w:rPr>
        <w:t>is also evident in the analyses of size-spectrum slopes</w:t>
      </w:r>
      <w:r w:rsidR="00836380">
        <w:rPr>
          <w:rFonts w:eastAsiaTheme="minorEastAsia"/>
        </w:rPr>
        <w:t xml:space="preserve"> over time</w:t>
      </w:r>
      <w:r w:rsidR="001B680C">
        <w:rPr>
          <w:rFonts w:eastAsiaTheme="minorEastAsia"/>
        </w:rPr>
        <w:t xml:space="preserve">, where </w:t>
      </w:r>
      <w:r w:rsidR="00836380">
        <w:rPr>
          <w:rFonts w:eastAsiaTheme="minorEastAsia"/>
        </w:rPr>
        <w:t xml:space="preserve">we </w:t>
      </w:r>
      <w:r w:rsidR="00973D19">
        <w:rPr>
          <w:rFonts w:eastAsiaTheme="minorEastAsia"/>
        </w:rPr>
        <w:t xml:space="preserve">found that the </w:t>
      </w:r>
      <w:r w:rsidR="008068C9">
        <w:rPr>
          <w:rFonts w:eastAsiaTheme="minorEastAsia"/>
        </w:rPr>
        <w:t>intercept is larger in the warm area</w:t>
      </w:r>
      <w:r w:rsidR="00BD282E">
        <w:rPr>
          <w:rFonts w:eastAsiaTheme="minorEastAsia"/>
        </w:rPr>
        <w:t xml:space="preserve"> </w:t>
      </w:r>
      <w:r w:rsidR="009C1B57">
        <w:rPr>
          <w:rFonts w:eastAsiaTheme="minorEastAsia"/>
        </w:rPr>
        <w:t>(</w:t>
      </w:r>
      <w:r w:rsidR="00424BCF">
        <w:rPr>
          <w:rFonts w:eastAsiaTheme="minorEastAsia"/>
        </w:rPr>
        <w:t xml:space="preserve">where year is </w:t>
      </w:r>
      <w:r w:rsidR="003C2F01">
        <w:rPr>
          <w:rFonts w:eastAsiaTheme="minorEastAsia"/>
        </w:rPr>
        <w:t>centered</w:t>
      </w:r>
      <w:r w:rsidR="00424BCF">
        <w:rPr>
          <w:rFonts w:eastAsiaTheme="minorEastAsia"/>
        </w:rPr>
        <w:t xml:space="preserve"> to such that the intercept corresponds to the first year, i.e., 1987</w:t>
      </w:r>
      <w:r w:rsidR="006121DA">
        <w:rPr>
          <w:rFonts w:eastAsiaTheme="minorEastAsia"/>
        </w:rPr>
        <w:t xml:space="preserve">, and the model without an interaction between year and area was </w:t>
      </w:r>
      <w:r w:rsidR="00AA0FD2">
        <w:rPr>
          <w:rFonts w:eastAsiaTheme="minorEastAsia"/>
        </w:rPr>
        <w:t>favored</w:t>
      </w:r>
      <w:r w:rsidR="00E4457A">
        <w:rPr>
          <w:rFonts w:eastAsiaTheme="minorEastAsia"/>
        </w:rPr>
        <w:t>)</w:t>
      </w:r>
      <w:r w:rsidR="00503269">
        <w:rPr>
          <w:rFonts w:eastAsiaTheme="minorEastAsia"/>
        </w:rPr>
        <w:t xml:space="preserve">. The overlap with zero </w:t>
      </w:r>
      <w:r w:rsidR="00B07E91">
        <w:rPr>
          <w:rFonts w:eastAsiaTheme="minorEastAsia"/>
        </w:rPr>
        <w:t>was</w:t>
      </w:r>
      <w:r w:rsidR="00503269">
        <w:rPr>
          <w:rFonts w:eastAsiaTheme="minorEastAsia"/>
        </w:rPr>
        <w:t xml:space="preserve"> </w:t>
      </w:r>
      <w:r w:rsidR="008132C3">
        <w:rPr>
          <w:rFonts w:eastAsiaTheme="minorEastAsia"/>
        </w:rPr>
        <w:t>2</w:t>
      </w:r>
      <w:r w:rsidR="00503269">
        <w:rPr>
          <w:rFonts w:eastAsiaTheme="minorEastAsia"/>
        </w:rPr>
        <w:t xml:space="preserve">% for the distribution of differences of posterior samples of </w:t>
      </w:r>
      <m:oMath>
        <m:sSub>
          <m:sSubPr>
            <m:ctrlPr>
              <w:rPr>
                <w:rFonts w:ascii="Cambria Math" w:hAnsi="Cambria Math"/>
                <w:i/>
              </w:rPr>
            </m:ctrlPr>
          </m:sSubPr>
          <m:e>
            <m:r>
              <w:rPr>
                <w:rFonts w:ascii="Cambria Math" w:hAnsi="Cambria Math"/>
              </w:rPr>
              <m:t>β</m:t>
            </m:r>
          </m:e>
          <m:sub>
            <m:r>
              <w:rPr>
                <w:rFonts w:ascii="Cambria Math" w:hAnsi="Cambria Math"/>
              </w:rPr>
              <m:t>1</m:t>
            </m:r>
          </m:sub>
        </m:sSub>
      </m:oMath>
      <w:r w:rsidR="00503269">
        <w:rPr>
          <w:rFonts w:eastAsiaTheme="minorEastAsia"/>
        </w:rPr>
        <w:t xml:space="preserve"> and</w:t>
      </w:r>
      <w:r w:rsidR="00702E83">
        <w:rPr>
          <w:rFonts w:eastAsiaTheme="minorEastAsia"/>
        </w:rPr>
        <w:t xml:space="preserve"> </w:t>
      </w:r>
      <m:oMath>
        <m:sSub>
          <m:sSubPr>
            <m:ctrlPr>
              <w:rPr>
                <w:rFonts w:ascii="Cambria Math" w:hAnsi="Cambria Math"/>
                <w:i/>
              </w:rPr>
            </m:ctrlPr>
          </m:sSubPr>
          <m:e>
            <m:r>
              <w:rPr>
                <w:rFonts w:ascii="Cambria Math" w:hAnsi="Cambria Math"/>
              </w:rPr>
              <m:t>β</m:t>
            </m:r>
          </m:e>
          <m:sub>
            <m:r>
              <w:rPr>
                <w:rFonts w:ascii="Cambria Math" w:hAnsi="Cambria Math"/>
              </w:rPr>
              <m:t>0</m:t>
            </m:r>
          </m:sub>
        </m:sSub>
      </m:oMath>
      <w:r w:rsidR="00503269">
        <w:rPr>
          <w:rFonts w:eastAsiaTheme="minorEastAsia"/>
        </w:rPr>
        <w:t xml:space="preserve"> </w:t>
      </w:r>
      <w:r w:rsidR="00E83A41">
        <w:rPr>
          <w:rFonts w:eastAsiaTheme="minorEastAsia"/>
        </w:rPr>
        <w:t>(</w:t>
      </w:r>
      <w:r w:rsidR="00C131C3">
        <w:rPr>
          <w:rFonts w:eastAsiaTheme="minorEastAsia"/>
        </w:rPr>
        <w:t xml:space="preserve">intercept for the </w:t>
      </w:r>
      <w:r w:rsidR="00512C2D">
        <w:rPr>
          <w:rFonts w:eastAsiaTheme="minorEastAsia"/>
        </w:rPr>
        <w:t>warm and cold area, respectively</w:t>
      </w:r>
      <w:r w:rsidR="00E83A41">
        <w:rPr>
          <w:rFonts w:eastAsiaTheme="minorEastAsia"/>
        </w:rPr>
        <w:t>)</w:t>
      </w:r>
      <w:r w:rsidR="00503269">
        <w:rPr>
          <w:rFonts w:eastAsiaTheme="minorEastAsia"/>
        </w:rPr>
        <w:t xml:space="preserve"> (Fig. 4).</w:t>
      </w:r>
    </w:p>
    <w:p w14:paraId="6141618D" w14:textId="77777777" w:rsidR="00042DC2" w:rsidRPr="00042DC2" w:rsidRDefault="00042DC2" w:rsidP="00042DC2">
      <w:pPr>
        <w:spacing w:line="480" w:lineRule="auto"/>
        <w:ind w:firstLine="284"/>
        <w:contextualSpacing/>
        <w:jc w:val="both"/>
        <w:rPr>
          <w:rFonts w:eastAsiaTheme="minorEastAsia"/>
        </w:rPr>
      </w:pPr>
    </w:p>
    <w:p w14:paraId="6799DCA0" w14:textId="17933138" w:rsidR="002628F8" w:rsidRDefault="002628F8" w:rsidP="008F1650">
      <w:pPr>
        <w:spacing w:line="480" w:lineRule="auto"/>
        <w:contextualSpacing/>
        <w:jc w:val="both"/>
        <w:rPr>
          <w:sz w:val="28"/>
          <w:szCs w:val="28"/>
        </w:rPr>
      </w:pPr>
      <w:commentRangeStart w:id="9"/>
      <w:commentRangeStart w:id="10"/>
      <w:commentRangeStart w:id="11"/>
      <w:r w:rsidRPr="005740FE">
        <w:rPr>
          <w:sz w:val="28"/>
          <w:szCs w:val="28"/>
        </w:rPr>
        <w:t>Discussion</w:t>
      </w:r>
      <w:commentRangeEnd w:id="9"/>
      <w:r w:rsidR="001F7B3B" w:rsidRPr="005740FE">
        <w:rPr>
          <w:rStyle w:val="CommentReference"/>
        </w:rPr>
        <w:commentReference w:id="9"/>
      </w:r>
      <w:commentRangeEnd w:id="10"/>
      <w:r w:rsidR="00A57AE4">
        <w:rPr>
          <w:rStyle w:val="CommentReference"/>
        </w:rPr>
        <w:commentReference w:id="10"/>
      </w:r>
      <w:commentRangeEnd w:id="11"/>
      <w:r w:rsidR="0000318F">
        <w:rPr>
          <w:rStyle w:val="CommentReference"/>
        </w:rPr>
        <w:commentReference w:id="11"/>
      </w:r>
    </w:p>
    <w:p w14:paraId="78183A09" w14:textId="29D0410F" w:rsidR="00DA3A54" w:rsidRDefault="00552DF3" w:rsidP="008F1650">
      <w:pPr>
        <w:spacing w:line="480" w:lineRule="auto"/>
        <w:contextualSpacing/>
        <w:jc w:val="both"/>
        <w:rPr>
          <w:rFonts w:eastAsiaTheme="minorEastAsia"/>
        </w:rPr>
      </w:pPr>
      <w:r>
        <w:t xml:space="preserve">Our study </w:t>
      </w:r>
      <w:r w:rsidR="00807201">
        <w:t xml:space="preserve">provides strong </w:t>
      </w:r>
      <w:r w:rsidR="00BF40D9">
        <w:t xml:space="preserve">evidence for </w:t>
      </w:r>
      <w:r w:rsidR="00F56BAA">
        <w:t>differentiation</w:t>
      </w:r>
      <w:r w:rsidR="00F77DC1">
        <w:t xml:space="preserve"> in growth, </w:t>
      </w:r>
      <w:r w:rsidR="00BD0D42">
        <w:t>mortality,</w:t>
      </w:r>
      <w:r w:rsidR="00F77DC1">
        <w:t xml:space="preserve"> and size-structure</w:t>
      </w:r>
      <w:r w:rsidR="00BD2E0D">
        <w:t xml:space="preserve"> in a </w:t>
      </w:r>
      <w:r w:rsidR="00486C2E">
        <w:t xml:space="preserve">natural population of a </w:t>
      </w:r>
      <w:r w:rsidR="00E812BD">
        <w:t>non-exploited</w:t>
      </w:r>
      <w:r w:rsidR="00E11CF8">
        <w:t xml:space="preserve">, </w:t>
      </w:r>
      <w:r w:rsidR="00BD2E0D">
        <w:t>temperat</w:t>
      </w:r>
      <w:r w:rsidR="00710B4E">
        <w:t xml:space="preserve">e </w:t>
      </w:r>
      <w:r w:rsidR="00BD2E0D">
        <w:t>fish species exposed</w:t>
      </w:r>
      <w:r w:rsidR="004E49B3">
        <w:t xml:space="preserve"> 5-10 </w:t>
      </w:r>
      <m:oMath>
        <m:r>
          <w:rPr>
            <w:rFonts w:ascii="Cambria Math" w:hAnsi="Cambria Math"/>
          </w:rPr>
          <m:t>℃</m:t>
        </m:r>
      </m:oMath>
      <w:r w:rsidR="00E35DD1">
        <w:rPr>
          <w:rFonts w:eastAsiaTheme="minorEastAsia"/>
        </w:rPr>
        <w:t xml:space="preserve"> above normal temperatures </w:t>
      </w:r>
      <w:r w:rsidR="00BD2E0D">
        <w:t xml:space="preserve">for approximately two decades. </w:t>
      </w:r>
      <w:r w:rsidR="008B74FF">
        <w:t xml:space="preserve">While it is a study on only a single species, </w:t>
      </w:r>
      <w:r w:rsidR="000A63A9">
        <w:t>t</w:t>
      </w:r>
      <w:r w:rsidR="002956B3">
        <w:t xml:space="preserve">hese features make it </w:t>
      </w:r>
      <w:r w:rsidR="0013745E">
        <w:t xml:space="preserve">a </w:t>
      </w:r>
      <w:r w:rsidR="002956B3">
        <w:t>unique</w:t>
      </w:r>
      <w:r w:rsidR="004E0297">
        <w:t xml:space="preserve"> climate change experiment</w:t>
      </w:r>
      <w:r w:rsidR="00014F53">
        <w:t xml:space="preserve">, as </w:t>
      </w:r>
      <w:r w:rsidR="00DC0C74">
        <w:t xml:space="preserve">most studies </w:t>
      </w:r>
      <w:r w:rsidR="00234788">
        <w:t>on natural population</w:t>
      </w:r>
      <w:r w:rsidR="005A1260">
        <w:t xml:space="preserve">s of fish </w:t>
      </w:r>
      <w:r w:rsidR="00DC0C74">
        <w:t xml:space="preserve">to </w:t>
      </w:r>
      <w:r w:rsidR="0053597E">
        <w:t>date</w:t>
      </w:r>
      <w:r w:rsidR="00945DFB">
        <w:t xml:space="preserve"> </w:t>
      </w:r>
      <w:r w:rsidR="00AB0046">
        <w:t xml:space="preserve">are on commercially exploited fish species </w:t>
      </w:r>
      <w:r w:rsidR="006A5A44">
        <w:t>(</w:t>
      </w:r>
      <w:r w:rsidR="0013442D">
        <w:t xml:space="preserve">and </w:t>
      </w:r>
      <w:r w:rsidR="00414C20">
        <w:t xml:space="preserve">fisheries exploitation affects both the size-structure directly but also indirectly by selecting </w:t>
      </w:r>
      <w:r w:rsidR="005A60E7">
        <w:t xml:space="preserve">fast </w:t>
      </w:r>
      <w:r w:rsidR="00ED3AB2">
        <w:t>growing individuals</w:t>
      </w:r>
      <w:r w:rsidR="005A60E7">
        <w:t>)</w:t>
      </w:r>
      <w:r w:rsidR="00DD7628">
        <w:t xml:space="preserve">. </w:t>
      </w:r>
      <w:r w:rsidR="00250DBC">
        <w:t xml:space="preserve">It is also rare to have such </w:t>
      </w:r>
      <w:r w:rsidR="00510EC9">
        <w:t xml:space="preserve">large temperature </w:t>
      </w:r>
      <w:r w:rsidR="008501E0">
        <w:t>contrasts</w:t>
      </w:r>
      <w:r w:rsidR="00510EC9">
        <w:t xml:space="preserve"> in natural systems</w:t>
      </w:r>
      <w:r w:rsidR="00E62DC0">
        <w:t>.</w:t>
      </w:r>
      <w:r w:rsidR="00BA5B96">
        <w:t xml:space="preserve"> </w:t>
      </w:r>
      <w:r w:rsidR="00FA3D0D">
        <w:t xml:space="preserve">While </w:t>
      </w:r>
      <w:r w:rsidR="007B75C8">
        <w:t xml:space="preserve">other factors could have contributed </w:t>
      </w:r>
      <w:r w:rsidR="00B05E92">
        <w:t xml:space="preserve">to these </w:t>
      </w:r>
      <w:r w:rsidR="00EA3653">
        <w:t xml:space="preserve">differences, </w:t>
      </w:r>
      <w:r w:rsidR="00B150EA">
        <w:t>it is interesting that o</w:t>
      </w:r>
      <w:r w:rsidR="00BA5B96">
        <w:t xml:space="preserve">ur </w:t>
      </w:r>
      <w:r w:rsidR="00940B64">
        <w:t xml:space="preserve">findings </w:t>
      </w:r>
      <w:r w:rsidR="00A83896">
        <w:t>contrast with</w:t>
      </w:r>
      <w:r w:rsidR="00940B64">
        <w:t xml:space="preserve"> </w:t>
      </w:r>
      <w:r w:rsidR="002E2929">
        <w:t xml:space="preserve">both </w:t>
      </w:r>
      <w:r w:rsidR="00432002">
        <w:t>broader predictions about declining mean body sizes</w:t>
      </w:r>
      <w:r w:rsidR="00607759">
        <w:t>,</w:t>
      </w:r>
      <w:r w:rsidR="00753BE3">
        <w:t xml:space="preserve"> </w:t>
      </w:r>
      <w:r w:rsidR="0046187C">
        <w:t>and</w:t>
      </w:r>
      <w:r w:rsidR="00607759">
        <w:t>,</w:t>
      </w:r>
      <w:r w:rsidR="0046187C">
        <w:t xml:space="preserve"> </w:t>
      </w:r>
      <w:r w:rsidR="00753BE3">
        <w:t>more specific</w:t>
      </w:r>
      <w:r w:rsidR="00607759">
        <w:t>ally</w:t>
      </w:r>
      <w:r w:rsidR="00753BE3">
        <w:t xml:space="preserve">, intraspecific </w:t>
      </w:r>
      <w:r w:rsidR="007A008B">
        <w:t xml:space="preserve">responses such as the </w:t>
      </w:r>
      <w:r w:rsidR="001766F3">
        <w:t xml:space="preserve">TSR </w:t>
      </w:r>
      <w:r w:rsidR="00154EA3">
        <w:t>(</w:t>
      </w:r>
      <w:r w:rsidR="001766F3">
        <w:t>temperature-size rule</w:t>
      </w:r>
      <w:r w:rsidR="00154EA3">
        <w:t xml:space="preserve">) </w:t>
      </w:r>
      <w:r w:rsidR="006D21B2">
        <w:t xml:space="preserve">and the </w:t>
      </w:r>
      <w:r w:rsidR="00A17696">
        <w:t>GOLT (</w:t>
      </w:r>
      <w:r w:rsidR="006D21B2">
        <w:t>Gill-Oxygen-Limitation-Theor</w:t>
      </w:r>
      <w:r w:rsidR="00555BDD">
        <w:t>y</w:t>
      </w:r>
      <w:r w:rsidR="003F56AA">
        <w:t>)</w:t>
      </w:r>
      <w:r w:rsidR="00473C93">
        <w:t xml:space="preserve">. The </w:t>
      </w:r>
      <w:r w:rsidR="00220394">
        <w:t xml:space="preserve">contrasts lie </w:t>
      </w:r>
      <w:r w:rsidR="00B84EB0">
        <w:t>in that both asymptotic size and size-at-age of mature individuals, as well as the proportion of larger individuals are larger and higher in the warm area</w:t>
      </w:r>
      <w:r w:rsidR="00085F74">
        <w:t xml:space="preserve"> – despite the elevated mortality rates</w:t>
      </w:r>
      <w:r w:rsidR="00B84EB0">
        <w:t xml:space="preserve">. </w:t>
      </w:r>
      <w:r w:rsidR="00F17247">
        <w:t>Interestingly, t</w:t>
      </w:r>
      <w:r w:rsidR="00AE6158">
        <w:t xml:space="preserve">hese patterns, rules and mechanistic predictions </w:t>
      </w:r>
      <w:r w:rsidR="00D42FFC">
        <w:t xml:space="preserve">are </w:t>
      </w:r>
      <w:r w:rsidR="009A3B88">
        <w:t xml:space="preserve">essentially </w:t>
      </w:r>
      <w:r w:rsidR="00CF5F7D">
        <w:t xml:space="preserve">agnostic </w:t>
      </w:r>
      <w:r w:rsidR="005B78EB">
        <w:t xml:space="preserve">about </w:t>
      </w:r>
      <w:r w:rsidR="003C35F0">
        <w:t>changes in e.g., food levels</w:t>
      </w:r>
      <w:r w:rsidR="00B56CD5">
        <w:t xml:space="preserve">, which otherwise could confound the </w:t>
      </w:r>
      <w:r w:rsidR="000E31DD">
        <w:t xml:space="preserve">effects we </w:t>
      </w:r>
      <w:r w:rsidR="006655F6">
        <w:lastRenderedPageBreak/>
        <w:t>attribute to the temperature difference here</w:t>
      </w:r>
      <w:r w:rsidR="00DF2F13">
        <w:t xml:space="preserve">. Moreover, </w:t>
      </w:r>
      <w:r w:rsidR="008F1369">
        <w:t xml:space="preserve">since </w:t>
      </w:r>
      <w:r w:rsidR="009B1D78">
        <w:t>optimum growth temperatures decline with size</w:t>
      </w:r>
      <w:r w:rsidR="0070356D">
        <w:t xml:space="preserve"> within species generally </w:t>
      </w:r>
      <w:r w:rsidR="009B1D78">
        <w:t xml:space="preserve">even under </w:t>
      </w:r>
      <w:r w:rsidR="00BB3061">
        <w:t xml:space="preserve">food </w:t>
      </w:r>
      <w:r w:rsidR="00A74316">
        <w:t>satiation</w:t>
      </w:r>
      <w:r w:rsidR="00BB3061">
        <w:t xml:space="preserve"> </w:t>
      </w:r>
      <w:r w:rsidR="00D54A2B">
        <w:t xml:space="preserve">in </w:t>
      </w:r>
      <w:r w:rsidR="00BB3061">
        <w:t xml:space="preserve">experimental </w:t>
      </w:r>
      <w:r w:rsidR="00C5123E">
        <w:t xml:space="preserve">studies </w:t>
      </w:r>
      <w:r w:rsidR="00922327">
        <w:fldChar w:fldCharType="begin"/>
      </w:r>
      <w:r w:rsidR="00922327">
        <w:instrText xml:space="preserve"> ADDIN ZOTERO_ITEM CSL_CITATION {"citationID":"4ubLxmNS","properties":{"formattedCitation":"(Lindmark {\\i{}et al.} 2021)","plainCitation":"(Lindmark et al. 2021)","noteIndex":0},"citationItems":[{"id":2774,"uris":["http://zotero.org/users/6116610/items/VN79J4FK"],"uri":["http://zotero.org/users/6116610/items/VN79J4FK"],"itemData":{"id":2774,"type":"article-journal","abstract":"&lt;p&gt;According to the temperature-size rule, warming of aquatic ecosystems is generally predicted to increase individual growth rates but reduce asymptotic body sizes of ectotherms. However, we lack a comprehensive understanding of how growth and key processes affecting it, such as consumption and metabolism, depend on both temperature and body mass within species. This limits our ability to inform growth models, link experimental data to observed growth patterns, and advance mechanistic food web models. To examine the combined effects of body size and temperature on individual growth, as well as the link between maximum consumption, metabolism and body growth, we conducted a systematic review and compiled experimental data on fishes from 59 studies that combined body mass and temperature treatments. By fitting hierarchical models accounting for variation between species, we estimated how these three processes scale jointly with temperature and body mass within species. We found that whole-organism maximum consumption increases more slowly with body mass than metabolism, and is unimodal over the full temperature range, which leads to the prediction that optimum growth temperatures decline with body size. Using an independent dataset, we confirmed this negative relationship between optimum growth temperature and size within fish species. Small individuals may therefore exhibit increased growth with initial warming, whereas larger conspecifics could be the first to experience negative impacts of warming on growth. These findings help advance mechanistic models of individual growth and food web dynamics and improve our understanding of how climate warming affects the growth and size structure of aquatic ectotherms.&lt;/p&gt;","container-title":"bioRxiv","DOI":"10.1101/2021.01.21.427580","language":"en","note":"publisher: Cold Spring Harbor Laboratory\nsection: New Results","page":"2021.01.21.427580","source":"www.biorxiv.org","title":"Optimum growth temperature declines with body size within fish species","author":[{"family":"Lindmark","given":"Max"},{"family":"Ohlberger","given":"Jan"},{"family":"Gårdmark","given":"Anna"}],"issued":{"date-parts":[["2021",6,10]]}}}],"schema":"https://github.com/citation-style-language/schema/raw/master/csl-citation.json"} </w:instrText>
      </w:r>
      <w:r w:rsidR="00922327">
        <w:fldChar w:fldCharType="separate"/>
      </w:r>
      <w:r w:rsidR="00922327" w:rsidRPr="00922327">
        <w:rPr>
          <w:lang w:val="en-GB"/>
        </w:rPr>
        <w:t xml:space="preserve">(Lindmark </w:t>
      </w:r>
      <w:r w:rsidR="00922327" w:rsidRPr="00922327">
        <w:rPr>
          <w:i/>
          <w:iCs/>
          <w:lang w:val="en-GB"/>
        </w:rPr>
        <w:t>et al.</w:t>
      </w:r>
      <w:r w:rsidR="00922327" w:rsidRPr="00922327">
        <w:rPr>
          <w:lang w:val="en-GB"/>
        </w:rPr>
        <w:t xml:space="preserve"> 2021)</w:t>
      </w:r>
      <w:r w:rsidR="00922327">
        <w:fldChar w:fldCharType="end"/>
      </w:r>
      <w:r w:rsidR="000F6C46">
        <w:t xml:space="preserve">, </w:t>
      </w:r>
      <w:r w:rsidR="009B453D">
        <w:t xml:space="preserve">the finding that the largest individuals </w:t>
      </w:r>
      <w:r w:rsidR="006A369D">
        <w:t xml:space="preserve">inhabited the </w:t>
      </w:r>
      <w:r w:rsidR="00401967">
        <w:t xml:space="preserve">warmed </w:t>
      </w:r>
      <w:r w:rsidR="006A369D">
        <w:t xml:space="preserve">area </w:t>
      </w:r>
      <w:r w:rsidR="002351AD">
        <w:rPr>
          <w:rFonts w:eastAsiaTheme="minorEastAsia"/>
        </w:rPr>
        <w:t xml:space="preserve">was </w:t>
      </w:r>
      <w:r w:rsidR="006B3EF8">
        <w:rPr>
          <w:rFonts w:eastAsiaTheme="minorEastAsia"/>
        </w:rPr>
        <w:t>unexpected.</w:t>
      </w:r>
    </w:p>
    <w:p w14:paraId="4D6A9A1A" w14:textId="63AA98AE" w:rsidR="0095116F" w:rsidRDefault="0095116F" w:rsidP="006357A9">
      <w:pPr>
        <w:spacing w:line="480" w:lineRule="auto"/>
        <w:ind w:firstLine="284"/>
        <w:contextualSpacing/>
        <w:jc w:val="both"/>
      </w:pPr>
      <w:r>
        <w:rPr>
          <w:rFonts w:eastAsiaTheme="minorEastAsia"/>
        </w:rPr>
        <w:t xml:space="preserve">A key question for </w:t>
      </w:r>
      <w:r w:rsidR="00A10AFF">
        <w:rPr>
          <w:rFonts w:eastAsiaTheme="minorEastAsia"/>
        </w:rPr>
        <w:t xml:space="preserve">understanding </w:t>
      </w:r>
      <w:r>
        <w:rPr>
          <w:rFonts w:eastAsiaTheme="minorEastAsia"/>
        </w:rPr>
        <w:t>the implication</w:t>
      </w:r>
      <w:r w:rsidR="00720AEA">
        <w:rPr>
          <w:rFonts w:eastAsiaTheme="minorEastAsia"/>
        </w:rPr>
        <w:t xml:space="preserve">s </w:t>
      </w:r>
      <w:r>
        <w:rPr>
          <w:rFonts w:eastAsiaTheme="minorEastAsia"/>
        </w:rPr>
        <w:t xml:space="preserve">of warming </w:t>
      </w:r>
      <w:r w:rsidR="00F24F38">
        <w:rPr>
          <w:rFonts w:eastAsiaTheme="minorEastAsia"/>
        </w:rPr>
        <w:t xml:space="preserve">on ectotherm populations </w:t>
      </w:r>
      <w:r w:rsidR="0089444C">
        <w:rPr>
          <w:rFonts w:eastAsiaTheme="minorEastAsia"/>
        </w:rPr>
        <w:t xml:space="preserve">is </w:t>
      </w:r>
      <w:r w:rsidR="00921217">
        <w:rPr>
          <w:rFonts w:eastAsiaTheme="minorEastAsia"/>
        </w:rPr>
        <w:t xml:space="preserve">if </w:t>
      </w:r>
      <w:r w:rsidR="00921217">
        <w:t xml:space="preserve">larger individuals in a population become rarer or smaller </w:t>
      </w:r>
      <w:r w:rsidR="00921217">
        <w:fldChar w:fldCharType="begin"/>
      </w:r>
      <w:r w:rsidR="00921217">
        <w:instrText xml:space="preserve"> ADDIN ZOTERO_ITEM CSL_CITATION {"citationID":"uae7UwAh","properties":{"formattedCitation":"(Ohlberger 2013; Ohlberger {\\i{}et al.} 2018)","plainCitation":"(Ohlberger 2013; Ohlberger et al. 2018)","noteIndex":0},"citationItems":[{"id":807,"uris":["http://zotero.org/users/6116610/items/Z98IGZ3S"],"uri":["http://zotero.org/users/6116610/items/Z98IGZ3S"],"itemData":{"id":807,"type":"article-journal","abstract":"Accumulating evidence suggests that the average body size of many organisms is declining in response to climate warming. This phenomenon has been suggested to represent a universal response to warming that may impose significant adverse effects on ecosystem functioning and services. However, we do not have a thorough understanding of why body sizes are commonly declining, and why some organisms show the opposite response. Because ectotherms constitute the vast majority of organism biomass and about 99% of species worldwide, it is particularly important to understand how ectotherms respond to a warming climate. This review discusses the underlying physiological mechanisms of changes in ectotherm body size and addresses observed responses within a broad ecological context at different levels of organization, from individuals to communities, particularly in aquatic systems. Warming-induced responses in average body size are not only determined by changes in rates of individual growth and development, but also mediated through size-dependent feedbacks at the population level, as well as competitive and predatory interactions within the community. Emergent properties at higher organizational levels have already been observed in both experimental and natural systems. Various approaches will be required for enhancing our knowledge about the importance of such processes in natural systems. These include controlled semi-natural experiments and phylogenetic comparisons as well as statistical models of time-series data and theoretical models linking climate effects at the individual, population and community levels. Understanding causes of observed changes in organism body sizes and how these depend on the ecological context is essential for improving our predictions and the management of ecosystems in the face of a warming climate.","container-title":"Functional Ecology","DOI":"10.1111/1365-2435.12098","ISSN":"1365-2435","issue":"4","language":"en","page":"991-1001","source":"Wiley Online Library","title":"Climate warming and ectotherm body size – from individual physiology to community ecology","volume":"27","author":[{"family":"Ohlberger","given":"Jan"}],"issued":{"date-parts":[["2013"]]}}},{"id":34,"uris":["http://zotero.org/users/6116610/items/3LCKWHYU"],"uri":["http://zotero.org/users/6116610/items/3LCKWHYU"],"itemData":{"id":34,"type":"article-journal","abstract":"The demographic structure of populations is affected by life history strategies and how these interact with natural and anthropogenic factors such as exploitation, climate change, and biotic interactions. Previous work suggests that the mean size and age of some North American populations of Chinook salmon (Oncorhynchus tshawytscha, Salmonidae) are declining. These trends are of concern because Chinook salmon are highly valued commercially for their exceptional size and because the loss of the largest and oldest individuals may lead to reduced population productivity. Using long-­term data from wild and hatchery populations, we quantified changes in the demographic structure of Chinook salmon populations over the past four decades across the Northeast Pacific Ocean, from California through western Alaska. Our results show that wild and hatchery fish are becoming smaller and younger throughout most of the Pacific coast. Proportions of older age classes have decreased over time in most regions. Simultaneously, the length-­at-­age of older fish has declined while the length-a­ t-a­ ge of younger fish has typically increased. However, negative size trends of older ages were weak or non-­existent at the southern end of the range. While it remains to be explored whether these trends are caused by changes in climate, fishing practices or species interactions such as predation, our qualitative review of the potential causes of demographic change suggests that selective removal of large fish has likely contributed to the apparent widespread declines in average body sizes.","container-title":"Fish and Fisheries","DOI":"10.1111/faf.12272","ISSN":"14672960","issue":"3","language":"en","page":"533-546","source":"Crossref","title":"Demographic changes in Chinook salmon across the Northeast Pacific Ocean","volume":"19","author":[{"family":"Ohlberger","given":"Jan"},{"family":"Ward","given":"Eric J"},{"family":"Schindler","given":"Daniel E"},{"family":"Lewis","given":"Bert"}],"issued":{"date-parts":[["2018",5]]}}}],"schema":"https://github.com/citation-style-language/schema/raw/master/csl-citation.json"} </w:instrText>
      </w:r>
      <w:r w:rsidR="00921217">
        <w:fldChar w:fldCharType="separate"/>
      </w:r>
      <w:r w:rsidR="00921217" w:rsidRPr="003D0846">
        <w:rPr>
          <w:lang w:val="en-GB"/>
        </w:rPr>
        <w:t xml:space="preserve">(Ohlberger 2013; Ohlberger </w:t>
      </w:r>
      <w:r w:rsidR="00921217" w:rsidRPr="003D0846">
        <w:rPr>
          <w:i/>
          <w:iCs/>
          <w:lang w:val="en-GB"/>
        </w:rPr>
        <w:t>et al.</w:t>
      </w:r>
      <w:r w:rsidR="00921217" w:rsidRPr="003D0846">
        <w:rPr>
          <w:lang w:val="en-GB"/>
        </w:rPr>
        <w:t xml:space="preserve"> 2018)</w:t>
      </w:r>
      <w:r w:rsidR="00921217">
        <w:fldChar w:fldCharType="end"/>
      </w:r>
      <w:r w:rsidR="008E44AE">
        <w:t xml:space="preserve"> – i.e. how the size- and age-distribution change rather than the mean size.</w:t>
      </w:r>
      <w:r w:rsidR="0043787E">
        <w:t xml:space="preserve"> </w:t>
      </w:r>
      <w:r w:rsidR="00B15671">
        <w:t xml:space="preserve">Not only </w:t>
      </w:r>
      <w:r w:rsidR="00ED256C">
        <w:t xml:space="preserve">for </w:t>
      </w:r>
      <w:r w:rsidR="007E34EA">
        <w:t xml:space="preserve">evaluating population-level </w:t>
      </w:r>
      <w:r w:rsidR="008D4E3E">
        <w:t xml:space="preserve">changes in functions and ecological roles due to the </w:t>
      </w:r>
      <w:r w:rsidR="004B701D">
        <w:t>allometr</w:t>
      </w:r>
      <w:r w:rsidR="00C42B7C">
        <w:t>ic</w:t>
      </w:r>
      <w:r w:rsidR="00113D8D">
        <w:t xml:space="preserve"> scaling of vital rates </w:t>
      </w:r>
      <w:r w:rsidR="001A33EB">
        <w:fldChar w:fldCharType="begin"/>
      </w:r>
      <w:r w:rsidR="001A33EB">
        <w:instrText xml:space="preserve"> ADDIN ZOTERO_ITEM CSL_CITATION {"citationID":"k17kFJGn","properties":{"formattedCitation":"(Fritschie &amp; Olden 2016; Audzijonyte {\\i{}et al.} 2020)","plainCitation":"(Fritschie &amp; Olden 2016; Audzijonyte et al. 2020)","noteIndex":0},"citationItems":[{"id":2917,"uris":["http://zotero.org/users/6116610/items/XKNDR323"],"uri":["http://zotero.org/users/6116610/items/XKNDR323"],"itemData":{"id":2917,"type":"article-journal","abstract":"Body size is a fundamental functional trait that can be used to forecast individuals' responses to environmental change and their contribution to ecosystem functioning. However, information on the mean and variation of size distributions often confound one another when relating body size to aggregate functioning. Given that size-based metrics are used as indicators of ecosystem status, it is important to identify the specific aspects of size distributions that mediate ecosystem functioning. Our goal was to simultaneously account for the mean, variance, and shape of size distributions when relating body size to aggregate ecosystem functioning. We take advantage of habitat-specific differences in size distributions to estimate nutrient recycling by a non-native crayfish using mean-field and variance-incorporating approaches. Crayfishes often substantially influence ecosystem functioning through their omnivorous role in aquatic food webs. As predicted from Jensen's inequality, considering only the mean body size of crayfish overestimated aggregate effects on ecosystem functioning. This bias declined with mean body size such that mean-field and variance-incorporating estimates of ecosystem functioning were similar for samples at mean body sizes &gt;7.5 g. At low mean body size, mean-field bias in ecosystem functioning mismatch predictions from Jensen's inequality, likely because of the increasing skewness of the size distribution. Our findings support the prediction that variance around the mean can alter the relationship between body size and ecosystem functioning, especially at low mean body size. However, methods to account for mean-field bias performed poorly in samples with highly skewed distributions, indicating that changes in the shape of the distribution, in addition to the variance, may confound mean-based estimates of ecosystem functioning. Given that many biological functions scale allometrically, explicitly defining and experimentally or statistically isolating the effects of the mean, variance, and shape of size distributions is necessary to begin generalizing relationships between animal body size and ecosystem functioning.","container-title":"Ecology and Evolution","DOI":"10.1002/ece3.1852","ISSN":"2045-7758","issue":"1","language":"en","note":"_eprint: https://onlinelibrary.wiley.com/doi/pdf/10.1002/ece3.1852","page":"159-169","source":"Wiley Online Library","title":"Disentangling the influences of mean body size and size structure on ecosystem functioning: an example of nutrient recycling by a non-native crayfish","title-short":"Disentangling the influences of mean body size and size structure on ecosystem functioning","volume":"6","author":[{"family":"Fritschie","given":"Keith J."},{"family":"Olden","given":"Julian D."}],"issued":{"date-parts":[["2016"]]}}},{"id":723,"uris":["http://zotero.org/users/6116610/items/ALZU3WFL"],"uri":["http://zotero.org/users/6116610/items/ALZU3WFL"],"itemData":{"id":723,"type":"article-journal","abstract":"In 355 coastal coral reef fish species, body size changed with warming, but the direction of a species’ body size response to warming through time was generally consistent with its response to temperature changes through space, rather than generally negative.","container-title":"Nature Ecology &amp; Evolution","DOI":"10.1038/s41559-020-1171-0","ISSN":"2397-334X","journalAbbreviation":"Nat Ecol Evol","language":"en","note":"publisher: Nature Publishing Group","page":"809-814","source":"www.nature.com","title":"Fish body sizes change with temperature but not all species shrink with warming","volume":"4","author":[{"family":"Audzijonyte","given":"Asta"},{"family":"Richards","given":"Shane A."},{"family":"Stuart-Smith","given":"Rick D."},{"family":"Pecl","given":"Gretta"},{"family":"Edgar","given":"Graham J."},{"family":"Barrett","given":"Neville S."},{"family":"Payne","given":"Nicholas"},{"family":"Blanchard","given":"Julia L."}],"issued":{"date-parts":[["2020",4,6]]}}}],"schema":"https://github.com/citation-style-language/schema/raw/master/csl-citation.json"} </w:instrText>
      </w:r>
      <w:r w:rsidR="001A33EB">
        <w:fldChar w:fldCharType="separate"/>
      </w:r>
      <w:r w:rsidR="001A33EB" w:rsidRPr="001A33EB">
        <w:rPr>
          <w:lang w:val="en-GB"/>
        </w:rPr>
        <w:t xml:space="preserve">(Fritschie &amp; Olden 2016; Audzijonyte </w:t>
      </w:r>
      <w:r w:rsidR="001A33EB" w:rsidRPr="001A33EB">
        <w:rPr>
          <w:i/>
          <w:iCs/>
          <w:lang w:val="en-GB"/>
        </w:rPr>
        <w:t>et al.</w:t>
      </w:r>
      <w:r w:rsidR="001A33EB" w:rsidRPr="001A33EB">
        <w:rPr>
          <w:lang w:val="en-GB"/>
        </w:rPr>
        <w:t xml:space="preserve"> 2020)</w:t>
      </w:r>
      <w:r w:rsidR="001A33EB">
        <w:fldChar w:fldCharType="end"/>
      </w:r>
      <w:r w:rsidR="001A33EB">
        <w:t xml:space="preserve">, but also </w:t>
      </w:r>
      <w:r w:rsidR="007B748D">
        <w:t xml:space="preserve">because </w:t>
      </w:r>
      <w:r w:rsidR="00E94445">
        <w:t xml:space="preserve">age-truncated populations </w:t>
      </w:r>
      <w:r w:rsidR="00FF3F67">
        <w:t>tend to have less stable dynamics</w:t>
      </w:r>
      <w:r w:rsidR="008D7B79">
        <w:t xml:space="preserve"> </w:t>
      </w:r>
      <w:r w:rsidR="008D7B79">
        <w:fldChar w:fldCharType="begin"/>
      </w:r>
      <w:r w:rsidR="008D7B79">
        <w:instrText xml:space="preserve"> ADDIN ZOTERO_ITEM CSL_CITATION {"citationID":"wcRqRw5u","properties":{"formattedCitation":"(Anderson {\\i{}et al.} 2008)","plainCitation":"(Anderson et al. 2008)","noteIndex":0},"citationItems":[{"id":2921,"uris":["http://zotero.org/users/6116610/items/Q3CZ7RBD"],"uri":["http://zotero.org/users/6116610/items/Q3CZ7RBD"],"itemData":{"id":2921,"type":"article-journal","abstract":"It is now clear that fished populations can fluctuate more than unharvested stocks. However, it is not clear why. Here we distinguish among three major competing mechanisms for this phenomenon, by using the 50-year California Cooperative Oceanic Fisheries Investigations (CalCOFI) larval fish record. First, variable fishing pressure directly increases variability in exploited populations. Second, commercial fishing can decrease the average body size and age of a stock, causing the truncated population to track environmental fluctuations directly. Third, age-truncated or juvenescent populations have increasingly unstable population dynamics because of changing demographic parameters such as intrinsic growth rates. We find no evidence for the first hypothesis, limited evidence for the second and strong evidence for the third. Therefore, in California Current fisheries, increased temporal variability in the population does not arise from variable exploitation, nor does it reflect direct environmental tracking. More fundamentally, it arises from increased instability in dynamics. This finding has implications for resource management as an empirical example of how selective harvesting can alter the basic dynamics of exploited populations, and lead to unstable booms and busts that can precede systematic declines in stock levels.","container-title":"Nature","DOI":"10.1038/nature06851","ISSN":"1476-4687","issue":"7189","language":"en","note":"Bandiera_abtest: a\nCg_type: Nature Research Journals\nnumber: 7189\nPrimary_atype: Research\npublisher: Nature Publishing Group","page":"835-839","source":"www.nature.com","title":"Why fishing magnifies fluctuations in fish abundance","volume":"452","author":[{"family":"Anderson","given":"Christian N. K."},{"family":"Hsieh","given":"Chih-hao"},{"family":"Sandin","given":"Stuart A."},{"family":"Hewitt","given":"Roger"},{"family":"Hollowed","given":"Anne"},{"family":"Beddington","given":"John"},{"family":"May","given":"Robert M."},{"family":"Sugihara","given":"George"}],"issued":{"date-parts":[["2008",4]]}}}],"schema":"https://github.com/citation-style-language/schema/raw/master/csl-citation.json"} </w:instrText>
      </w:r>
      <w:r w:rsidR="008D7B79">
        <w:fldChar w:fldCharType="separate"/>
      </w:r>
      <w:r w:rsidR="008D7B79" w:rsidRPr="008D7B79">
        <w:rPr>
          <w:lang w:val="en-GB"/>
        </w:rPr>
        <w:t xml:space="preserve">(Anderson </w:t>
      </w:r>
      <w:r w:rsidR="008D7B79" w:rsidRPr="008D7B79">
        <w:rPr>
          <w:i/>
          <w:iCs/>
          <w:lang w:val="en-GB"/>
        </w:rPr>
        <w:t>et al.</w:t>
      </w:r>
      <w:r w:rsidR="008D7B79" w:rsidRPr="008D7B79">
        <w:rPr>
          <w:lang w:val="en-GB"/>
        </w:rPr>
        <w:t xml:space="preserve"> 2008)</w:t>
      </w:r>
      <w:r w:rsidR="008D7B79">
        <w:fldChar w:fldCharType="end"/>
      </w:r>
      <w:r w:rsidR="002A12B1">
        <w:t>.</w:t>
      </w:r>
      <w:r w:rsidR="00C501A9">
        <w:t xml:space="preserve"> </w:t>
      </w:r>
      <w:r w:rsidR="000371F4">
        <w:t xml:space="preserve">Our study </w:t>
      </w:r>
      <w:r w:rsidR="00D66709">
        <w:t xml:space="preserve">contributes to </w:t>
      </w:r>
      <w:r w:rsidR="00C62590">
        <w:t xml:space="preserve">the literature revealing </w:t>
      </w:r>
      <w:r w:rsidR="003B788E">
        <w:t xml:space="preserve">large variations </w:t>
      </w:r>
      <w:r w:rsidR="00C85F95">
        <w:t>across species</w:t>
      </w:r>
      <w:r w:rsidR="00BF588F">
        <w:t xml:space="preserve"> in terms of the warming effects on life history trait</w:t>
      </w:r>
      <w:r w:rsidR="00EE5C7C">
        <w:t xml:space="preserve">s </w:t>
      </w:r>
      <w:r w:rsidR="0035242B">
        <w:t>and demographic parameters</w:t>
      </w:r>
      <w:r w:rsidR="006D00F2">
        <w:t xml:space="preserve">. A key challenge </w:t>
      </w:r>
      <w:r w:rsidR="00272C12">
        <w:t xml:space="preserve">is to </w:t>
      </w:r>
      <w:r w:rsidR="00454019">
        <w:t xml:space="preserve">account for </w:t>
      </w:r>
      <w:r w:rsidR="00272C12">
        <w:t xml:space="preserve">this variation </w:t>
      </w:r>
      <w:r w:rsidR="000F066D">
        <w:t>into projections on the impacts of climate change on natural populations.</w:t>
      </w:r>
    </w:p>
    <w:p w14:paraId="4065D093" w14:textId="77777777" w:rsidR="006045C8" w:rsidRPr="005740FE" w:rsidRDefault="006045C8" w:rsidP="008F1650">
      <w:pPr>
        <w:spacing w:line="480" w:lineRule="auto"/>
        <w:contextualSpacing/>
        <w:jc w:val="both"/>
        <w:rPr>
          <w:sz w:val="28"/>
          <w:szCs w:val="28"/>
        </w:rPr>
      </w:pPr>
    </w:p>
    <w:p w14:paraId="5EF8C24B" w14:textId="3D5B8B9B" w:rsidR="002628F8" w:rsidRPr="005740FE" w:rsidRDefault="002628F8" w:rsidP="008F1650">
      <w:pPr>
        <w:spacing w:line="480" w:lineRule="auto"/>
        <w:contextualSpacing/>
        <w:jc w:val="both"/>
        <w:rPr>
          <w:sz w:val="28"/>
          <w:szCs w:val="28"/>
        </w:rPr>
      </w:pPr>
      <w:commentRangeStart w:id="12"/>
      <w:r w:rsidRPr="005740FE">
        <w:rPr>
          <w:sz w:val="28"/>
          <w:szCs w:val="28"/>
        </w:rPr>
        <w:t>Materials and Methods</w:t>
      </w:r>
      <w:commentRangeEnd w:id="12"/>
      <w:r w:rsidR="00703B5D">
        <w:rPr>
          <w:rStyle w:val="CommentReference"/>
        </w:rPr>
        <w:commentReference w:id="12"/>
      </w:r>
    </w:p>
    <w:p w14:paraId="2B1B7E40" w14:textId="58C7337E" w:rsidR="00A37599" w:rsidRPr="005740FE" w:rsidRDefault="00A37599" w:rsidP="00A37599">
      <w:pPr>
        <w:spacing w:line="480" w:lineRule="auto"/>
        <w:contextualSpacing/>
        <w:jc w:val="both"/>
        <w:rPr>
          <w:i/>
          <w:iCs/>
        </w:rPr>
      </w:pPr>
      <w:r w:rsidRPr="005740FE">
        <w:rPr>
          <w:i/>
          <w:iCs/>
        </w:rPr>
        <w:t>Data</w:t>
      </w:r>
    </w:p>
    <w:p w14:paraId="76547C8E" w14:textId="32A73A63" w:rsidR="006257C1" w:rsidRDefault="00982923" w:rsidP="00DB5014">
      <w:pPr>
        <w:spacing w:line="480" w:lineRule="auto"/>
        <w:jc w:val="both"/>
      </w:pPr>
      <w:r>
        <w:t>W</w:t>
      </w:r>
      <w:r>
        <w:rPr>
          <w:rFonts w:eastAsiaTheme="minorEastAsia"/>
        </w:rPr>
        <w:t xml:space="preserve">e use years after the onset of warming </w:t>
      </w:r>
      <w:r w:rsidR="00E15E38">
        <w:rPr>
          <w:rFonts w:eastAsiaTheme="minorEastAsia"/>
        </w:rPr>
        <w:t>(</w:t>
      </w:r>
      <w:r w:rsidR="00D76F78">
        <w:rPr>
          <w:rFonts w:eastAsiaTheme="minorEastAsia"/>
        </w:rPr>
        <w:t xml:space="preserve">earliest </w:t>
      </w:r>
      <w:r w:rsidR="00E15E38">
        <w:rPr>
          <w:rFonts w:eastAsiaTheme="minorEastAsia"/>
        </w:rPr>
        <w:t xml:space="preserve">cohort is 1981) </w:t>
      </w:r>
      <w:r>
        <w:rPr>
          <w:rFonts w:eastAsiaTheme="minorEastAsia"/>
        </w:rPr>
        <w:t xml:space="preserve">to omit transient dynamics and acute responses </w:t>
      </w:r>
      <w:r w:rsidR="002C5ACE">
        <w:rPr>
          <w:rFonts w:eastAsiaTheme="minorEastAsia"/>
        </w:rPr>
        <w:t xml:space="preserve">and to ensure </w:t>
      </w:r>
      <w:r>
        <w:rPr>
          <w:rFonts w:eastAsiaTheme="minorEastAsia"/>
        </w:rPr>
        <w:t xml:space="preserve">we use cohorts that </w:t>
      </w:r>
      <w:r w:rsidR="008F43AC">
        <w:rPr>
          <w:rFonts w:eastAsiaTheme="minorEastAsia"/>
        </w:rPr>
        <w:t>only experience one of the thermal environments during its life</w:t>
      </w:r>
      <w:r w:rsidR="00A47947">
        <w:rPr>
          <w:rFonts w:eastAsiaTheme="minorEastAsia"/>
        </w:rPr>
        <w:t xml:space="preserve">. </w:t>
      </w:r>
      <w:r w:rsidR="00CF35B6">
        <w:t xml:space="preserve">A </w:t>
      </w:r>
      <w:r w:rsidR="00CF35B6" w:rsidRPr="00FC0EC4">
        <w:t xml:space="preserve">grid at </w:t>
      </w:r>
      <w:r w:rsidR="00CF35B6">
        <w:t xml:space="preserve">the Biotest </w:t>
      </w:r>
      <w:r w:rsidR="00CF35B6" w:rsidRPr="00FC0EC4">
        <w:t>outlet</w:t>
      </w:r>
      <w:r w:rsidR="00CF35B6">
        <w:t xml:space="preserve"> </w:t>
      </w:r>
      <w:r w:rsidR="00CF35B6" w:rsidRPr="00FC0EC4">
        <w:t>together with the strong current prevented fish larger than 10 cm from migrating in and out of the area</w:t>
      </w:r>
      <w:r w:rsidR="00CF35B6">
        <w:t xml:space="preserve"> </w:t>
      </w:r>
      <w:r w:rsidR="00CF35B6">
        <w:fldChar w:fldCharType="begin"/>
      </w:r>
      <w:r w:rsidR="00CF35B6">
        <w:instrText xml:space="preserve"> ADDIN ZOTERO_ITEM CSL_CITATION {"citationID":"u6jBPjnT","properties":{"formattedCitation":"(Adill {\\i{}et al.} 2013; Huss {\\i{}et al.} 2019)","plainCitation":"(Adill et al. 2013; Huss et al. 2019)","noteIndex":0},"citationItems":[{"id":2790,"uris":["http://zotero.org/users/6116610/items/SK37S9KX"],"uri":["http://zotero.org/users/6116610/items/SK37S9KX"],"itemData":{"id":2790,"type":"report","abstract":"Denna rapport sammanfattar långsiktiga och pågående trender ikustvattenmiljön utanför Forsmarks kärnkraftverk från mitten av 1970-taletfram till och med år 2012. Resultaten baseras på de fältundersökningar somutförs inom kärnkraftverkets kontrollprogram för att följa effekter avkylvattenanvändning på fisk, fågel och bottenfauna.Vid Forsmarks kärnkraftverk pumpas stora mängder brackvatten genomkraftverket för att kyla kondensorerna. Efter användning pumpas detanvända kylvattnet ut i närrecipienten, som får en temperaturhöjning medcirka 7-9°C. Kylvattenhanteringen har en direkt miljöpåverkan genom attdet havsvatten som används innehåller levande organismer som dras med ini systemet, eller filtreras bort vid intaget och dör. Det uppvärmda kylvattensom når närrecipienten har därtill effekter på djurens fysiologi, födotillgångoch beteendemönster, vilket i sin tur kan påverka deras tillväxt ochreproduktion. Dessa förändringar är väl dokumenterade under de år somkontrollprogrammet har pågått, framförallt när det gäller fisk. I rapportenpresenteras trender i utvecklingen över tid hos fisk, bottenfauna och fågel.Data jämförs där det är möjligt med motsvarande trender i referensområdensamt i andra delar av Bottenhavet och Östersjön.En stor del av de förändringar som observerats i Forsmarks skärgårdunder senare år kan sannolikt sammankopplas med kylvattenutflödet, isynnerhet efter år 2004 när det galler som tidigare hindrade fiskar från attvandra in och ut ur Biotestsjön togs bort. Detta syns som en ökad invandringav lekfisk i Biotestsjön och en tillkomst av arter som inte funnits där pålänge. Samtidigt ses förändrade tillväxtmönster hos abborre i Biotestsjönsamt utanför, i Forsmarks skärgård. I viss mån ses även förändradeutbredningsmönster hos sjöfågel som skulle kunna kopplas till förändradfödotillgång. För bottenfauna kan man inte avgöra om det finns mönster, pågrund av avsaknad av data under senare år.Resultaten antyder att en större del av fiskbestånden i Forsmarks skärgårdän tidigare är beroende av att Biotestsjön är en fungerande miljö förreproduktion och tillväxt. Detta är positivt så länge förhållandena iBiotestsjön och övriga områden som påverkas av kylvattenutsläpp ärgynnsamma, men negativt för omgivande skärgård om rekryteringen i dessaområden inte skulle fungera, eller om fiskens hälsa skulle påverkas. Dessaaspekter blir särskilt aktuella i och med den planerade effekthöjningen vidForsmarks kärnkraftverk, som sannolikt skulle kunna accentuera deobserverade effekterna, samt den planerade byggnaden av ett slutförvar, om denna påverkar tillgången på alternativa rekryteringsmiljöer för fisk inärområdet.Dödligheten i silstationen är fortsatt hög, om än med stormellanårsvariation i antal och artsammansättning. Mätningar vid silstationenvisar dock på en ökad dödlighet av ål, som inte kan förklaras av generellauppgångar i beståndet. Ökningen är troligen en effekt av att mer ål äntidigare vistas i Forsmarks skärgård, vilket skulle kunna bero på enanlockning av ål till området för kylvattenutsläpp.En annan förändring som inträffat under senare år är att en nyintroducerad art, musslan Mytilopsis leucopheata, har observerats i områdetsedan 2011. Arten har orsakat problem i kylvattenvägarna i andrakärnkraftverk i Östersjön, och områden med förhöjd vattentemperatur hartidigare identifierats som potentiella plattformar för fortsatt etablering avarten i andra områden.","event-place":"Öregrund","genre":"Rapport","language":"sv","note":"ISBN: 9789157691842\nissue: 2013:19\nnumber-of-pages: 69","number":"2013:19","publisher-place":"Öregrund","source":"pub.epsilon.slu.se","title":"Biologisk recipientkontroll vid Forsmarks kärnkraftverk","URL":"https://pub.epsilon.slu.se/11349/","author":[{"family":"Adill","given":"Anders"},{"family":"Mo","given":"Kerstin"},{"family":"Sevastik","given":"Alf"},{"family":"Olsson","given":"Jens"},{"family":"Bergström","given":"Lena"}],"accessed":{"date-parts":[["2021",8,10]]},"issued":{"date-parts":[["2013"]]}}},{"id":783,"uris":["http://zotero.org/users/6116610/items/FZ6DLIUR"],"uri":["http://zotero.org/users/6116610/items/FZ6DLIUR"],"itemData":{"id":783,"type":"article-journal","abstract":"A challenge facing ecologists trying to predict responses to climate change is the few recent analogous conditions to use for comparison. For example, negative relationships between ectotherm body size and temperature are common both across natural thermal gradients and in small‐scale experiments. However, it is unknown if short‐term body size responses are representative of long‐term responses. Moreover, to understand population responses to warming, we must recognize that individual responses to temperature may vary over ontogeny. To enable predictions of how climate warming may affect natural populations, we therefore ask how body size and growth may shift in response to increased temperature over life history, and whether short‐ and long‐term growth responses differ. We addressed these questions using a unique setup with multidecadal artificial heating of an enclosed coastal bay in the Baltic Sea and an adjacent reference area (both with unexploited populations), using before‐after control‐impact paired time‐series analyses. We assembled individual growth trajectories of ~13,000 unique individuals of Eurasian perch and found that body growth increased substantially after warming, but the extent depended on body size: Only among small‐bodied perch did growth increase with temperature. Moreover, the strength of this response gradually increased over the 24 year warming period. Our study offers a unique example of how warming can affect fish populations over multiple generations, resulting in gradual changes in body growth, varying as organisms develop. Although increased juvenile growth rates are in line with predictions of the temperature–size rule, the fact that a larger body size at age was maintained over life history contrasts to that same rule. Because the artificially heated area is a contemporary system mimicking a warmer sea, our findings can aid predictions of fish responses to further warming, taking into account that growth responses may vary both over an individual's life history and over time.","container-title":"Global Change Biology","DOI":"10.1111/gcb.14637","ISSN":"1354-1013, 1365-2486","issue":"7","journalAbbreviation":"Glob Change Biol","language":"en","page":"2285-2295","source":"DOI.org (Crossref)","title":"Experimental evidence of gradual size‐dependent shifts in body size and growth of fish in response to warming","volume":"25","author":[{"family":"Huss","given":"Magnus"},{"family":"Lindmark","given":"Max"},{"family":"Jacobson","given":"Philip"},{"family":"Van Dorst","given":"Renee M."},{"family":"Gårdmark","given":"Anna"}],"issued":{"date-parts":[["2019"]]}}}],"schema":"https://github.com/citation-style-language/schema/raw/master/csl-citation.json"} </w:instrText>
      </w:r>
      <w:r w:rsidR="00CF35B6">
        <w:fldChar w:fldCharType="separate"/>
      </w:r>
      <w:r w:rsidR="00CF35B6" w:rsidRPr="00911D84">
        <w:rPr>
          <w:lang w:val="en-GB"/>
        </w:rPr>
        <w:t xml:space="preserve">(Adill </w:t>
      </w:r>
      <w:r w:rsidR="00CF35B6" w:rsidRPr="00911D84">
        <w:rPr>
          <w:i/>
          <w:iCs/>
          <w:lang w:val="en-GB"/>
        </w:rPr>
        <w:t>et al.</w:t>
      </w:r>
      <w:r w:rsidR="00CF35B6" w:rsidRPr="00911D84">
        <w:rPr>
          <w:lang w:val="en-GB"/>
        </w:rPr>
        <w:t xml:space="preserve"> 2013; Huss </w:t>
      </w:r>
      <w:r w:rsidR="00CF35B6" w:rsidRPr="00911D84">
        <w:rPr>
          <w:i/>
          <w:iCs/>
          <w:lang w:val="en-GB"/>
        </w:rPr>
        <w:t>et al.</w:t>
      </w:r>
      <w:r w:rsidR="00CF35B6" w:rsidRPr="00911D84">
        <w:rPr>
          <w:lang w:val="en-GB"/>
        </w:rPr>
        <w:t xml:space="preserve"> 2019)</w:t>
      </w:r>
      <w:r w:rsidR="00CF35B6">
        <w:fldChar w:fldCharType="end"/>
      </w:r>
      <w:r w:rsidR="00CF35B6">
        <w:t>, and g</w:t>
      </w:r>
      <w:r w:rsidR="00CF35B6" w:rsidRPr="00FC0EC4">
        <w:t xml:space="preserve">enetic studies </w:t>
      </w:r>
      <w:r w:rsidR="00CF35B6">
        <w:t xml:space="preserve">confirm the reproductive isolation between the two populations during the time period </w:t>
      </w:r>
      <w:r w:rsidR="00CF35B6">
        <w:fldChar w:fldCharType="begin"/>
      </w:r>
      <w:r w:rsidR="00CF35B6">
        <w:instrText xml:space="preserve"> ADDIN ZOTERO_ITEM CSL_CITATION {"citationID":"O9jREau6","properties":{"formattedCitation":"(Bj\\uc0\\u246{}rklund {\\i{}et al.} 2015)","plainCitation":"(Björklund et al. 2015)","noteIndex":0},"citationItems":[{"id":2883,"uris":["http://zotero.org/users/6116610/items/N3364EJJ"],"uri":["http://zotero.org/users/6116610/items/N3364EJJ"],"itemData":{"id":2883,"type":"article-journal","abstract":"Genes that play key roles in host immunity such as the major histocompatibility complex (MHC) in vertebrates are expected to be major targets of selection. It is well known that environmental conditions can have an effect on host-parasite interactions and may thus influence the selection on MHC. We analyzed MHC class IIß variability over 35 years in a population of perch (Perca fluviatilis) from the Baltic Sea that was split into two populations separated from each other. One population was subjected to heating from cooling water of a nuclear power plant and was isolated from the surrounding environment in an artificial lake, while the other population was not subjected to any change in water temperature (control). The isolated population experienced a change of the allelic composition and a decrease in allelic richness of MHC genes compared to the control population. The two most common MHC alleles showed cyclic patterns indicating ongoing parasite-host coevolution in both populations, but the alleles that showed a cyclic behavior differed between the two populations. No such patterns were observed at alleles from nine microsatellite loci, and no genetic differentiation was found between populations. We found no indications for a genetic bottleneck in the isolated population during the 35 years. Additionally, differences in parasitism of the current perch populations suggest that a change of the parasite communities has occurred over the isolation period, although the evidence in form of in-depth knowledge of the change of the parasite community over time is lacking. Our results are consistent with the hypothesis of a selective sweep imposed by a change in the parasite community.","container-title":"Ecology and Evolution","DOI":"10.1002/ece3.1426","ISSN":"2045-7758","issue":"7","journalAbbreviation":"Ecol Evol","language":"eng","note":"PMID: 25897384\nPMCID: PMC4395174","page":"1440-1455","source":"PubMed","title":"Isolation over 35 years in a heated biotest basin causes selection on MHC class IIß genes in the European perch (Perca fluviatilis L.)","volume":"5","author":[{"family":"Björklund","given":"Mats"},{"family":"Aho","given":"Teija"},{"family":"Behrmann-Godel","given":"Jasminca"}],"issued":{"date-parts":[["2015",4]]}}}],"schema":"https://github.com/citation-style-language/schema/raw/master/csl-citation.json"} </w:instrText>
      </w:r>
      <w:r w:rsidR="00CF35B6">
        <w:fldChar w:fldCharType="separate"/>
      </w:r>
      <w:r w:rsidR="00CF35B6" w:rsidRPr="009A17C4">
        <w:rPr>
          <w:lang w:val="en-GB"/>
        </w:rPr>
        <w:t xml:space="preserve">(Björklund </w:t>
      </w:r>
      <w:r w:rsidR="00CF35B6" w:rsidRPr="009A17C4">
        <w:rPr>
          <w:i/>
          <w:iCs/>
          <w:lang w:val="en-GB"/>
        </w:rPr>
        <w:t>et al.</w:t>
      </w:r>
      <w:r w:rsidR="00CF35B6" w:rsidRPr="009A17C4">
        <w:rPr>
          <w:lang w:val="en-GB"/>
        </w:rPr>
        <w:t xml:space="preserve"> 2015)</w:t>
      </w:r>
      <w:r w:rsidR="00CF35B6">
        <w:fldChar w:fldCharType="end"/>
      </w:r>
      <w:r w:rsidR="00CF35B6">
        <w:t>. However, since the grid removal in 2004, fish growing up in the Biotest lake can easily swim out, meaning we cannot be sure fish in the reference area did not recently arrive from the Biotest lake.</w:t>
      </w:r>
      <w:r w:rsidR="00E64CC0">
        <w:t xml:space="preserve"> Hence, we use data up until </w:t>
      </w:r>
      <w:commentRangeStart w:id="13"/>
      <w:r w:rsidR="00E64CC0">
        <w:t>2003</w:t>
      </w:r>
      <w:commentRangeEnd w:id="13"/>
      <w:r w:rsidR="001E3BD3">
        <w:rPr>
          <w:rStyle w:val="CommentReference"/>
        </w:rPr>
        <w:commentReference w:id="13"/>
      </w:r>
      <w:r w:rsidR="00E64CC0">
        <w:t xml:space="preserve">. </w:t>
      </w:r>
      <w:r w:rsidR="00DB5014">
        <w:rPr>
          <w:rFonts w:eastAsiaTheme="minorEastAsia"/>
        </w:rPr>
        <w:t xml:space="preserve">This resulted in </w:t>
      </w:r>
      <w:r w:rsidRPr="00116FBB">
        <w:rPr>
          <w:color w:val="000000" w:themeColor="text1"/>
        </w:rPr>
        <w:t>12658 length-at-age measurements from 2426 individuals in 256 nets.</w:t>
      </w:r>
      <w:r w:rsidR="008C133C">
        <w:t xml:space="preserve"> </w:t>
      </w:r>
    </w:p>
    <w:p w14:paraId="06E03FAC" w14:textId="50A9632C" w:rsidR="00FC0EC4" w:rsidRDefault="0099224B" w:rsidP="00B448E4">
      <w:pPr>
        <w:spacing w:line="480" w:lineRule="auto"/>
        <w:ind w:firstLine="284"/>
        <w:jc w:val="both"/>
      </w:pPr>
      <w:r>
        <w:lastRenderedPageBreak/>
        <w:t xml:space="preserve">The Biotest </w:t>
      </w:r>
      <w:r w:rsidR="002C358C">
        <w:t xml:space="preserve">lake </w:t>
      </w:r>
      <w:r w:rsidR="008041BF">
        <w:t xml:space="preserve">and the reference bay outside </w:t>
      </w:r>
      <w:r w:rsidR="00575B6A">
        <w:t>have been scientifically sampled</w:t>
      </w:r>
      <w:r w:rsidR="00E74087">
        <w:t xml:space="preserve"> using </w:t>
      </w:r>
      <w:r w:rsidR="00FC0EC4" w:rsidRPr="00FC0EC4">
        <w:t>survey-gillnets</w:t>
      </w:r>
      <w:r w:rsidR="002B6B2A">
        <w:t xml:space="preserve"> since the </w:t>
      </w:r>
      <w:r w:rsidR="00605501">
        <w:t xml:space="preserve">construction of the enclosure. </w:t>
      </w:r>
      <w:r w:rsidR="009D703F">
        <w:t xml:space="preserve">We use data from fishing events that </w:t>
      </w:r>
      <w:r w:rsidR="00BC7E77" w:rsidRPr="00FC0EC4">
        <w:t>took place in October in the Biotest lake and in August in the reference area when temperatures are most comparable between the two areas (Huss et al., 2019).</w:t>
      </w:r>
      <w:r w:rsidR="00496E74">
        <w:t xml:space="preserve"> </w:t>
      </w:r>
      <w:r w:rsidR="00D251C2">
        <w:t>The catch</w:t>
      </w:r>
      <w:r w:rsidR="007D5BD8">
        <w:t xml:space="preserve"> </w:t>
      </w:r>
      <w:r w:rsidR="008656EB">
        <w:t xml:space="preserve">was recorded </w:t>
      </w:r>
      <w:r w:rsidR="00B37143">
        <w:t xml:space="preserve">by </w:t>
      </w:r>
      <w:r w:rsidR="00FC0EC4" w:rsidRPr="00FC0EC4">
        <w:t xml:space="preserve">2.5 cm length </w:t>
      </w:r>
      <w:r w:rsidR="008656EB">
        <w:t xml:space="preserve">classes </w:t>
      </w:r>
      <w:r w:rsidR="00FC0EC4" w:rsidRPr="00FC0EC4">
        <w:t>during 1987-200</w:t>
      </w:r>
      <w:r w:rsidR="000D30CC">
        <w:t>0</w:t>
      </w:r>
      <w:r w:rsidR="00FC0EC4" w:rsidRPr="00FC0EC4">
        <w:t xml:space="preserve">, and into 1 cm length groups </w:t>
      </w:r>
      <w:r w:rsidR="002414D8">
        <w:t xml:space="preserve">between </w:t>
      </w:r>
      <w:r w:rsidR="00FC0EC4" w:rsidRPr="00FC0EC4">
        <w:t>2001-2003.</w:t>
      </w:r>
      <w:r w:rsidR="005632ED">
        <w:t xml:space="preserve"> </w:t>
      </w:r>
      <w:r w:rsidR="00FC0EC4" w:rsidRPr="00FC0EC4">
        <w:t>To express lengths in a common length standard, 1 cm intervals were converted into 2.5 cm intervals.</w:t>
      </w:r>
      <w:r w:rsidR="00E26E8E">
        <w:t xml:space="preserve"> </w:t>
      </w:r>
      <w:r w:rsidR="009D7502">
        <w:t>The unit of catch data is hence number of fish caught per 2.5 cm size class per night</w:t>
      </w:r>
      <w:r w:rsidR="00A37083">
        <w:t xml:space="preserve"> per net (i.e., a catch-per-unit-effort</w:t>
      </w:r>
      <w:r w:rsidR="00B41E32">
        <w:t xml:space="preserve"> [</w:t>
      </w:r>
      <w:r w:rsidR="00A37083">
        <w:t>CPUE</w:t>
      </w:r>
      <w:r w:rsidR="00B41E32">
        <w:t>]</w:t>
      </w:r>
      <w:r w:rsidR="00A37083">
        <w:t xml:space="preserve"> variable</w:t>
      </w:r>
      <w:r w:rsidR="00B41E32">
        <w:t>)</w:t>
      </w:r>
      <w:r w:rsidR="00193EBA">
        <w:t>.</w:t>
      </w:r>
      <w:r w:rsidR="00FC0EC4" w:rsidRPr="00FC0EC4">
        <w:t xml:space="preserve"> All data from fishing events with disturbance affecting the catch (</w:t>
      </w:r>
      <w:r w:rsidR="00A37599" w:rsidRPr="00FC0EC4">
        <w:t>e.g.,</w:t>
      </w:r>
      <w:r w:rsidR="00FC0EC4" w:rsidRPr="00FC0EC4">
        <w:t xml:space="preserve"> seal damage, strong algal growth on the gears, clogging by drifting algae, boat traffic or other human inference) were removed</w:t>
      </w:r>
      <w:r w:rsidR="009F0AF4">
        <w:t xml:space="preserve"> (this mean removing years 1996 and 1999 from the warm area</w:t>
      </w:r>
      <w:r w:rsidR="00912C13">
        <w:t xml:space="preserve"> in the catch data</w:t>
      </w:r>
      <w:r w:rsidR="009F0AF4">
        <w:t>)</w:t>
      </w:r>
      <w:r w:rsidR="00FC0EC4" w:rsidRPr="00FC0EC4">
        <w:t xml:space="preserve">. </w:t>
      </w:r>
    </w:p>
    <w:p w14:paraId="5976D788" w14:textId="514A27DA" w:rsidR="007E0175" w:rsidRDefault="007E0175" w:rsidP="007E0175">
      <w:pPr>
        <w:spacing w:line="480" w:lineRule="auto"/>
        <w:ind w:firstLine="284"/>
        <w:jc w:val="both"/>
        <w:rPr>
          <w:lang w:val="en-GB"/>
        </w:rPr>
      </w:pPr>
      <w:r>
        <w:t xml:space="preserve">Age and length-at-age was reconstructed for a semi-random length-stratified subset of individuals each year. This was done using annuli rings on the operculum bones (with control counts done on </w:t>
      </w:r>
      <w:r w:rsidRPr="002C19E8">
        <w:t>otoliths</w:t>
      </w:r>
      <w:r>
        <w:t xml:space="preserve">), and an established power-law relationship between the distance of annual rings and fish length: </w:t>
      </w:r>
      <m:oMath>
        <m:r>
          <w:rPr>
            <w:rFonts w:ascii="Cambria Math" w:hAnsi="Cambria Math"/>
          </w:rPr>
          <m:t>L=κ</m:t>
        </m:r>
        <m:sSup>
          <m:sSupPr>
            <m:ctrlPr>
              <w:rPr>
                <w:rFonts w:ascii="Cambria Math" w:hAnsi="Cambria Math"/>
                <w:i/>
              </w:rPr>
            </m:ctrlPr>
          </m:sSupPr>
          <m:e>
            <m:r>
              <w:rPr>
                <w:rFonts w:ascii="Cambria Math" w:hAnsi="Cambria Math"/>
              </w:rPr>
              <m:t>R</m:t>
            </m:r>
          </m:e>
          <m:sup>
            <m:r>
              <w:rPr>
                <w:rFonts w:ascii="Cambria Math" w:hAnsi="Cambria Math"/>
              </w:rPr>
              <m:t>θ</m:t>
            </m:r>
          </m:sup>
        </m:sSup>
      </m:oMath>
      <w:r>
        <w:rPr>
          <w:rFonts w:eastAsiaTheme="minorEastAsia"/>
        </w:rPr>
        <w:t xml:space="preserve">, </w:t>
      </w:r>
      <w:r w:rsidRPr="002C19E8">
        <w:t xml:space="preserve">where </w:t>
      </w:r>
      <m:oMath>
        <m:r>
          <w:rPr>
            <w:rFonts w:ascii="Cambria Math" w:hAnsi="Cambria Math"/>
          </w:rPr>
          <m:t>L</m:t>
        </m:r>
      </m:oMath>
      <w:r w:rsidRPr="002C19E8">
        <w:rPr>
          <w:rFonts w:ascii="Arial" w:hAnsi="Arial" w:cs="Arial"/>
          <w:i/>
          <w:iCs/>
        </w:rPr>
        <w:t xml:space="preserve"> </w:t>
      </w:r>
      <w:r w:rsidRPr="002C19E8">
        <w:t xml:space="preserve">is the length of the fish, </w:t>
      </w:r>
      <m:oMath>
        <m:r>
          <w:rPr>
            <w:rFonts w:ascii="Cambria Math" w:hAnsi="Cambria Math"/>
          </w:rPr>
          <m:t>R</m:t>
        </m:r>
      </m:oMath>
      <w:r w:rsidRPr="002C19E8">
        <w:rPr>
          <w:rFonts w:ascii="Arial" w:hAnsi="Arial" w:cs="Arial"/>
          <w:i/>
          <w:iCs/>
        </w:rPr>
        <w:t xml:space="preserve"> </w:t>
      </w:r>
      <w:r w:rsidRPr="002C19E8">
        <w:t xml:space="preserve">the operculum radius, </w:t>
      </w:r>
      <m:oMath>
        <m:r>
          <w:rPr>
            <w:rFonts w:ascii="Cambria Math" w:hAnsi="Cambria Math"/>
          </w:rPr>
          <m:t>κ</m:t>
        </m:r>
      </m:oMath>
      <w:r w:rsidRPr="002C19E8">
        <w:rPr>
          <w:rFonts w:ascii="Arial" w:hAnsi="Arial" w:cs="Arial"/>
          <w:i/>
          <w:iCs/>
        </w:rPr>
        <w:t xml:space="preserve"> </w:t>
      </w:r>
      <w:r w:rsidRPr="002C19E8">
        <w:t xml:space="preserve">the intercept, and </w:t>
      </w:r>
      <m:oMath>
        <m:r>
          <w:rPr>
            <w:rFonts w:ascii="Cambria Math" w:hAnsi="Cambria Math"/>
          </w:rPr>
          <m:t>θ</m:t>
        </m:r>
      </m:oMath>
      <w:r w:rsidRPr="002C19E8">
        <w:rPr>
          <w:rFonts w:ascii="Arial" w:hAnsi="Arial" w:cs="Arial"/>
          <w:i/>
          <w:iCs/>
        </w:rPr>
        <w:t xml:space="preserve"> </w:t>
      </w:r>
      <w:r w:rsidRPr="002C19E8">
        <w:t>the slope of the line for the regression of log-fish length on log-operculum radius</w:t>
      </w:r>
      <w:r>
        <w:t xml:space="preserve"> </w:t>
      </w:r>
      <w:r w:rsidR="00983B2C">
        <w:fldChar w:fldCharType="begin"/>
      </w:r>
      <w:r w:rsidR="00A10E82">
        <w:instrText xml:space="preserve"> ADDIN ZOTERO_ITEM CSL_CITATION {"citationID":"TFlsbkT6","properties":{"formattedCitation":"(Thoresson 1996)","plainCitation":"(Thoresson 1996)","noteIndex":0},"citationItems":[{"id":2870,"uris":["http://zotero.org/users/6116610/items/PFUFSY5D"],"uri":["http://zotero.org/users/6116610/items/PFUFSY5D"],"itemData":{"id":2870,"type":"report","collection-title":"Kustrapport","event-place":"Öregrund","language":"Swe","number":"3","publisher":"Kustlaboratoriet, Fiskeriverket","publisher-place":"Öregrund","source":"www.diva-portal.org","title":"Metoder för övervakning av kustfiskbestånd","URL":"http://urn.kb.se/resolve?urn=urn:nbn:se:havochvatten:diva-317","author":[{"family":"Thoresson","given":"Gunnar"}],"accessed":{"date-parts":[["2021",9,28]]},"issued":{"date-parts":[["1996"]]}}}],"schema":"https://github.com/citation-style-language/schema/raw/master/csl-citation.json"} </w:instrText>
      </w:r>
      <w:r w:rsidR="00983B2C">
        <w:fldChar w:fldCharType="separate"/>
      </w:r>
      <w:r w:rsidR="00983B2C">
        <w:rPr>
          <w:noProof/>
        </w:rPr>
        <w:t>(Thoresson 1996)</w:t>
      </w:r>
      <w:r w:rsidR="00983B2C">
        <w:fldChar w:fldCharType="end"/>
      </w:r>
      <w:r>
        <w:t xml:space="preserve">. </w:t>
      </w:r>
      <w:r w:rsidRPr="002A25A9">
        <w:rPr>
          <w:lang w:val="en-GB"/>
        </w:rPr>
        <w:t>Back-calculated length</w:t>
      </w:r>
      <w:r>
        <w:rPr>
          <w:lang w:val="en-GB"/>
        </w:rPr>
        <w:t xml:space="preserve">-at-age were </w:t>
      </w:r>
      <w:r w:rsidRPr="002A25A9">
        <w:rPr>
          <w:lang w:val="en-GB"/>
        </w:rPr>
        <w:t xml:space="preserve">obtained from the relationship </w:t>
      </w:r>
      <m:oMath>
        <m:sSub>
          <m:sSubPr>
            <m:ctrlPr>
              <w:rPr>
                <w:rFonts w:ascii="Cambria Math" w:hAnsi="Cambria Math"/>
                <w:i/>
                <w:lang w:val="en-GB"/>
              </w:rPr>
            </m:ctrlPr>
          </m:sSubPr>
          <m:e>
            <m:r>
              <w:rPr>
                <w:rFonts w:ascii="Cambria Math" w:hAnsi="Cambria Math"/>
                <w:lang w:val="en-GB"/>
              </w:rPr>
              <m:t>L</m:t>
            </m:r>
          </m:e>
          <m:sub>
            <m:r>
              <w:rPr>
                <w:rFonts w:ascii="Cambria Math" w:hAnsi="Cambria Math"/>
                <w:lang w:val="en-GB"/>
              </w:rPr>
              <m:t>a</m:t>
            </m:r>
          </m:sub>
        </m:sSub>
        <m:r>
          <w:rPr>
            <w:rFonts w:ascii="Cambria Math" w:hAnsi="Cambria Math"/>
            <w:lang w:val="en-GB"/>
          </w:rPr>
          <m:t xml:space="preserve">= </m:t>
        </m:r>
        <m:sSub>
          <m:sSubPr>
            <m:ctrlPr>
              <w:rPr>
                <w:rFonts w:ascii="Cambria Math" w:hAnsi="Cambria Math"/>
                <w:i/>
                <w:lang w:val="en-GB"/>
              </w:rPr>
            </m:ctrlPr>
          </m:sSubPr>
          <m:e>
            <m:r>
              <w:rPr>
                <w:rFonts w:ascii="Cambria Math" w:hAnsi="Cambria Math"/>
                <w:lang w:val="en-GB"/>
              </w:rPr>
              <m:t>L</m:t>
            </m:r>
          </m:e>
          <m:sub>
            <m:r>
              <w:rPr>
                <w:rFonts w:ascii="Cambria Math" w:hAnsi="Cambria Math"/>
                <w:lang w:val="en-GB"/>
              </w:rPr>
              <m:t>s</m:t>
            </m:r>
          </m:sub>
        </m:sSub>
        <m:sSup>
          <m:sSupPr>
            <m:ctrlPr>
              <w:rPr>
                <w:rFonts w:ascii="Cambria Math" w:hAnsi="Cambria Math"/>
                <w:i/>
                <w:lang w:val="en-GB"/>
              </w:rPr>
            </m:ctrlPr>
          </m:sSupPr>
          <m:e>
            <m:r>
              <w:rPr>
                <w:rFonts w:ascii="Cambria Math" w:hAnsi="Cambria Math"/>
                <w:lang w:val="en-GB"/>
              </w:rPr>
              <m:t>(</m:t>
            </m:r>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r</m:t>
                    </m:r>
                  </m:e>
                  <m:sub>
                    <m:r>
                      <w:rPr>
                        <w:rFonts w:ascii="Cambria Math" w:hAnsi="Cambria Math"/>
                        <w:lang w:val="en-GB"/>
                      </w:rPr>
                      <m:t>a</m:t>
                    </m:r>
                  </m:sub>
                </m:sSub>
              </m:num>
              <m:den>
                <m:r>
                  <w:rPr>
                    <w:rFonts w:ascii="Cambria Math" w:hAnsi="Cambria Math"/>
                    <w:lang w:val="en-GB"/>
                  </w:rPr>
                  <m:t>R</m:t>
                </m:r>
              </m:den>
            </m:f>
            <m:r>
              <w:rPr>
                <w:rFonts w:ascii="Cambria Math" w:hAnsi="Cambria Math"/>
                <w:lang w:val="en-GB"/>
              </w:rPr>
              <m:t>)</m:t>
            </m:r>
          </m:e>
          <m:sup>
            <m:r>
              <w:rPr>
                <w:rFonts w:ascii="Cambria Math" w:hAnsi="Cambria Math"/>
                <w:lang w:val="en-GB"/>
              </w:rPr>
              <m:t>b</m:t>
            </m:r>
          </m:sup>
        </m:sSup>
      </m:oMath>
      <w:r w:rsidRPr="002A25A9">
        <w:rPr>
          <w:lang w:val="en-GB"/>
        </w:rPr>
        <w:t xml:space="preserve">, where </w:t>
      </w:r>
      <m:oMath>
        <m:sSub>
          <m:sSubPr>
            <m:ctrlPr>
              <w:rPr>
                <w:rFonts w:ascii="Cambria Math" w:hAnsi="Cambria Math"/>
                <w:i/>
                <w:lang w:val="en-GB"/>
              </w:rPr>
            </m:ctrlPr>
          </m:sSubPr>
          <m:e>
            <m:r>
              <w:rPr>
                <w:rFonts w:ascii="Cambria Math" w:hAnsi="Cambria Math"/>
                <w:lang w:val="en-GB"/>
              </w:rPr>
              <m:t>L</m:t>
            </m:r>
          </m:e>
          <m:sub>
            <m:r>
              <w:rPr>
                <w:rFonts w:ascii="Cambria Math" w:hAnsi="Cambria Math"/>
                <w:lang w:val="en-GB"/>
              </w:rPr>
              <m:t>a</m:t>
            </m:r>
          </m:sub>
        </m:sSub>
      </m:oMath>
      <w:r w:rsidRPr="002A25A9">
        <w:rPr>
          <w:i/>
          <w:iCs/>
          <w:lang w:val="en-GB"/>
        </w:rPr>
        <w:t xml:space="preserve"> </w:t>
      </w:r>
      <w:r>
        <w:rPr>
          <w:lang w:val="en-GB"/>
        </w:rPr>
        <w:t xml:space="preserve">is </w:t>
      </w:r>
      <w:r w:rsidRPr="002A25A9">
        <w:rPr>
          <w:lang w:val="en-GB"/>
        </w:rPr>
        <w:t xml:space="preserve">the back-calculated body length at length </w:t>
      </w:r>
      <m:oMath>
        <m:r>
          <w:rPr>
            <w:rFonts w:ascii="Cambria Math" w:hAnsi="Cambria Math"/>
            <w:lang w:val="en-GB"/>
          </w:rPr>
          <m:t>a</m:t>
        </m:r>
      </m:oMath>
      <w:r w:rsidRPr="002A25A9">
        <w:rPr>
          <w:lang w:val="en-GB"/>
        </w:rPr>
        <w:t xml:space="preserve">, </w:t>
      </w:r>
      <m:oMath>
        <m:sSub>
          <m:sSubPr>
            <m:ctrlPr>
              <w:rPr>
                <w:rFonts w:ascii="Cambria Math" w:hAnsi="Cambria Math"/>
                <w:i/>
                <w:lang w:val="en-GB"/>
              </w:rPr>
            </m:ctrlPr>
          </m:sSubPr>
          <m:e>
            <m:r>
              <w:rPr>
                <w:rFonts w:ascii="Cambria Math" w:hAnsi="Cambria Math"/>
                <w:lang w:val="en-GB"/>
              </w:rPr>
              <m:t>L</m:t>
            </m:r>
          </m:e>
          <m:sub>
            <m:r>
              <w:rPr>
                <w:rFonts w:ascii="Cambria Math" w:hAnsi="Cambria Math"/>
                <w:lang w:val="en-GB"/>
              </w:rPr>
              <m:t>s</m:t>
            </m:r>
          </m:sub>
        </m:sSub>
      </m:oMath>
      <w:r>
        <w:rPr>
          <w:lang w:val="en-GB"/>
        </w:rPr>
        <w:t xml:space="preserve"> is </w:t>
      </w:r>
      <w:r w:rsidRPr="002A25A9">
        <w:rPr>
          <w:lang w:val="en-GB"/>
        </w:rPr>
        <w:t xml:space="preserve">the final body length (body length at catch) and </w:t>
      </w:r>
      <m:oMath>
        <m:sSub>
          <m:sSubPr>
            <m:ctrlPr>
              <w:rPr>
                <w:rFonts w:ascii="Cambria Math" w:hAnsi="Cambria Math"/>
                <w:i/>
                <w:lang w:val="en-GB"/>
              </w:rPr>
            </m:ctrlPr>
          </m:sSubPr>
          <m:e>
            <m:r>
              <w:rPr>
                <w:rFonts w:ascii="Cambria Math" w:hAnsi="Cambria Math"/>
                <w:lang w:val="en-GB"/>
              </w:rPr>
              <m:t>r</m:t>
            </m:r>
          </m:e>
          <m:sub>
            <m:r>
              <w:rPr>
                <w:rFonts w:ascii="Cambria Math" w:hAnsi="Cambria Math"/>
                <w:lang w:val="en-GB"/>
              </w:rPr>
              <m:t>a</m:t>
            </m:r>
          </m:sub>
        </m:sSub>
      </m:oMath>
      <w:r w:rsidRPr="002A25A9">
        <w:rPr>
          <w:i/>
          <w:iCs/>
          <w:lang w:val="en-GB"/>
        </w:rPr>
        <w:t xml:space="preserve"> </w:t>
      </w:r>
      <w:r>
        <w:rPr>
          <w:lang w:val="en-GB"/>
        </w:rPr>
        <w:t xml:space="preserve">is </w:t>
      </w:r>
      <w:r w:rsidRPr="002A25A9">
        <w:rPr>
          <w:lang w:val="en-GB"/>
        </w:rPr>
        <w:t xml:space="preserve">the distance from the centre to the annual ring corresponding to age </w:t>
      </w:r>
      <m:oMath>
        <m:r>
          <w:rPr>
            <w:rFonts w:ascii="Cambria Math" w:hAnsi="Cambria Math"/>
            <w:lang w:val="en-GB"/>
          </w:rPr>
          <m:t>a</m:t>
        </m:r>
      </m:oMath>
      <w:r>
        <w:rPr>
          <w:lang w:val="en-GB"/>
        </w:rPr>
        <w:t xml:space="preserve">. Since perch exhibit sexual size-dimorphism, and age-determination and back calculation was only done for males in select years, we only used females for our analyses. </w:t>
      </w:r>
    </w:p>
    <w:p w14:paraId="3A2F2EDC" w14:textId="1AD60914" w:rsidR="0061011E" w:rsidRDefault="0061011E" w:rsidP="00317FDC">
      <w:pPr>
        <w:spacing w:line="480" w:lineRule="auto"/>
        <w:ind w:firstLine="284"/>
        <w:jc w:val="both"/>
        <w:rPr>
          <w:lang w:val="en-GB"/>
        </w:rPr>
      </w:pPr>
      <w:r>
        <w:rPr>
          <w:lang w:val="en-GB"/>
        </w:rPr>
        <w:t>To focus on the long term differentiation</w:t>
      </w:r>
      <w:r w:rsidR="000E3037">
        <w:rPr>
          <w:lang w:val="en-GB"/>
        </w:rPr>
        <w:t xml:space="preserve"> between the two areas</w:t>
      </w:r>
      <w:r>
        <w:rPr>
          <w:lang w:val="en-GB"/>
        </w:rPr>
        <w:t xml:space="preserve">, and to ensure that we had enough back-calculated length-at-age observation within individual fish born after the onset of heating, we avoided the initial years of warming (when mortality rates increased only to decline </w:t>
      </w:r>
      <w:r>
        <w:rPr>
          <w:lang w:val="en-GB"/>
        </w:rPr>
        <w:lastRenderedPageBreak/>
        <w:t xml:space="preserve">again </w:t>
      </w:r>
      <w:r>
        <w:rPr>
          <w:lang w:val="en-GB"/>
        </w:rPr>
        <w:fldChar w:fldCharType="begin"/>
      </w:r>
      <w:r>
        <w:rPr>
          <w:lang w:val="en-GB"/>
        </w:rPr>
        <w:instrText xml:space="preserve"> ADDIN ZOTERO_ITEM CSL_CITATION {"citationID":"bBOHWfRH","properties":{"formattedCitation":"(Sandstr\\uc0\\u246{}m {\\i{}et al.} 1995)","plainCitation":"(Sandström et al. 1995)","noteIndex":0},"citationItems":[{"id":745,"uris":["http://zotero.org/users/6116610/items/IACZBGZC"],"uri":["http://zotero.org/users/6116610/items/IACZBGZC"],"itemData":{"id":745,"type":"article-journal","container-title":"Journal of Fish Biology","DOI":"10.1111/j.1095-8649.1995.tb01932.x","ISSN":"0022-1112, 1095-8649","issue":"4","language":"en","page":"652-670","source":"Crossref","title":"Effects of temperature on life history variables in perch","volume":"47","author":[{"family":"Sandström","given":"O."},{"family":"Neuman","given":"E."},{"family":"Thoresson","given":"G."}],"issued":{"date-parts":[["1995",10]]}}}],"schema":"https://github.com/citation-style-language/schema/raw/master/csl-citation.json"} </w:instrText>
      </w:r>
      <w:r>
        <w:rPr>
          <w:lang w:val="en-GB"/>
        </w:rPr>
        <w:fldChar w:fldCharType="separate"/>
      </w:r>
      <w:r w:rsidRPr="00A9376D">
        <w:rPr>
          <w:lang w:val="en-GB"/>
        </w:rPr>
        <w:t xml:space="preserve">(Sandström </w:t>
      </w:r>
      <w:r w:rsidRPr="00A9376D">
        <w:rPr>
          <w:i/>
          <w:iCs/>
          <w:lang w:val="en-GB"/>
        </w:rPr>
        <w:t>et al.</w:t>
      </w:r>
      <w:r w:rsidRPr="00A9376D">
        <w:rPr>
          <w:lang w:val="en-GB"/>
        </w:rPr>
        <w:t xml:space="preserve"> 1995)</w:t>
      </w:r>
      <w:r>
        <w:rPr>
          <w:lang w:val="en-GB"/>
        </w:rPr>
        <w:fldChar w:fldCharType="end"/>
      </w:r>
      <w:r>
        <w:rPr>
          <w:lang w:val="en-GB"/>
        </w:rPr>
        <w:t>, and used data from 1987-2003. 2003 corresponds to the year before the populations were no longer reproductively separated, and when the back-calculation parameters potentially changed</w:t>
      </w:r>
      <w:commentRangeStart w:id="14"/>
      <w:r w:rsidR="006A58FC">
        <w:rPr>
          <w:lang w:val="en-GB"/>
        </w:rPr>
        <w:t>.</w:t>
      </w:r>
      <w:commentRangeEnd w:id="14"/>
      <w:r w:rsidR="00E75D57">
        <w:rPr>
          <w:rStyle w:val="CommentReference"/>
        </w:rPr>
        <w:commentReference w:id="14"/>
      </w:r>
    </w:p>
    <w:p w14:paraId="3DE2A05F" w14:textId="77777777" w:rsidR="0061011E" w:rsidRPr="0061011E" w:rsidRDefault="0061011E" w:rsidP="0061011E">
      <w:pPr>
        <w:spacing w:line="480" w:lineRule="auto"/>
        <w:ind w:firstLine="284"/>
        <w:jc w:val="both"/>
        <w:rPr>
          <w:lang w:val="en-GB"/>
        </w:rPr>
      </w:pPr>
    </w:p>
    <w:p w14:paraId="407D94B9" w14:textId="3BBA1F4F" w:rsidR="000E4411" w:rsidRPr="005740FE" w:rsidRDefault="000E4411" w:rsidP="008F1650">
      <w:pPr>
        <w:spacing w:line="480" w:lineRule="auto"/>
        <w:contextualSpacing/>
        <w:jc w:val="both"/>
        <w:rPr>
          <w:i/>
          <w:iCs/>
        </w:rPr>
      </w:pPr>
      <w:r w:rsidRPr="005740FE">
        <w:rPr>
          <w:i/>
          <w:iCs/>
        </w:rPr>
        <w:t>Statistical Analysis</w:t>
      </w:r>
    </w:p>
    <w:p w14:paraId="242DB5FE" w14:textId="1D18158E" w:rsidR="00021A78" w:rsidRDefault="00C60857" w:rsidP="008F1650">
      <w:pPr>
        <w:spacing w:line="480" w:lineRule="auto"/>
        <w:contextualSpacing/>
        <w:jc w:val="both"/>
      </w:pPr>
      <w:r>
        <w:t xml:space="preserve">The differences in </w:t>
      </w:r>
      <w:r w:rsidR="005C2941">
        <w:t xml:space="preserve">size-at-age, </w:t>
      </w:r>
      <w:r>
        <w:t xml:space="preserve">growth, </w:t>
      </w:r>
      <w:r w:rsidR="00F70A5F">
        <w:t>mortality,</w:t>
      </w:r>
      <w:r>
        <w:t xml:space="preserve"> and size structure </w:t>
      </w:r>
      <w:r w:rsidR="004A7D04">
        <w:t>between the two areas</w:t>
      </w:r>
      <w:r w:rsidR="008410BA">
        <w:t xml:space="preserve"> in the period after the onset of warming </w:t>
      </w:r>
      <w:r w:rsidR="00C03BA5">
        <w:t xml:space="preserve">and before the </w:t>
      </w:r>
      <w:r w:rsidR="002F0830">
        <w:t>removal of the barrier</w:t>
      </w:r>
      <w:r w:rsidR="00554B63">
        <w:t xml:space="preserve"> </w:t>
      </w:r>
      <w:r w:rsidR="004A7D04">
        <w:t xml:space="preserve">were quantified using hierarchical linear and non-linear regression models </w:t>
      </w:r>
      <w:r w:rsidR="00902EDC">
        <w:t>fitted in a Bayesian framework.</w:t>
      </w:r>
      <w:r w:rsidR="00777353">
        <w:t xml:space="preserve"> </w:t>
      </w:r>
      <w:r w:rsidR="00685E5A">
        <w:t>First,</w:t>
      </w:r>
      <w:r w:rsidR="00777353">
        <w:t xml:space="preserve"> we describe </w:t>
      </w:r>
      <w:r w:rsidR="00404D8A">
        <w:t>each statistical model</w:t>
      </w:r>
      <w:r w:rsidR="007024C9">
        <w:t xml:space="preserve"> and then we </w:t>
      </w:r>
      <w:r w:rsidR="00075970">
        <w:t>provide details of model fitting, model diagnostics and comparison</w:t>
      </w:r>
      <w:r w:rsidR="00E9234F">
        <w:t>.</w:t>
      </w:r>
    </w:p>
    <w:p w14:paraId="2B704AEA" w14:textId="7676CF92" w:rsidR="009A45E0" w:rsidRDefault="00120667" w:rsidP="0056677B">
      <w:pPr>
        <w:spacing w:line="480" w:lineRule="auto"/>
        <w:ind w:firstLine="284"/>
        <w:contextualSpacing/>
        <w:jc w:val="both"/>
      </w:pPr>
      <w:r>
        <w:t>W</w:t>
      </w:r>
      <w:r w:rsidR="00A06111">
        <w:t>e fit</w:t>
      </w:r>
      <w:r w:rsidR="0056677B">
        <w:t xml:space="preserve"> </w:t>
      </w:r>
      <w:r w:rsidR="00682098">
        <w:t>t</w:t>
      </w:r>
      <w:r w:rsidR="0056677B">
        <w:t xml:space="preserve">he von Bertalanffy growth equation (VBGE) </w:t>
      </w:r>
      <w:r w:rsidR="00647BDF">
        <w:t xml:space="preserve">on a </w:t>
      </w:r>
      <m:oMath>
        <m:r>
          <m:rPr>
            <m:sty m:val="p"/>
          </m:rPr>
          <w:rPr>
            <w:rFonts w:ascii="Cambria Math" w:hAnsi="Cambria Math"/>
          </w:rPr>
          <m:t>log</m:t>
        </m:r>
      </m:oMath>
      <w:r w:rsidR="00647BDF">
        <w:t xml:space="preserve"> scale, </w:t>
      </w:r>
      <w:r w:rsidR="0056677B">
        <w:t xml:space="preserve">describing </w:t>
      </w:r>
      <w:r w:rsidR="00C167F2">
        <w:t>length as a function of age</w:t>
      </w:r>
      <w:r w:rsidR="00714BCE">
        <w:t xml:space="preserve"> to evaluate differences in size-at-age and asymptotic size</w:t>
      </w:r>
      <w:r w:rsidR="002F7FF7">
        <w:t xml:space="preserve">: </w:t>
      </w:r>
      <m:oMath>
        <m:func>
          <m:funcPr>
            <m:ctrlPr>
              <w:rPr>
                <w:rFonts w:ascii="Cambria Math" w:hAnsi="Cambria Math"/>
                <w:i/>
              </w:rPr>
            </m:ctrlPr>
          </m:funcPr>
          <m:fName>
            <m:r>
              <m:rPr>
                <m:sty m:val="p"/>
              </m:rPr>
              <w:rPr>
                <w:rFonts w:ascii="Cambria Math" w:hAnsi="Cambria Math"/>
              </w:rPr>
              <m:t>log</m:t>
            </m:r>
          </m:fName>
          <m:e>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t</m:t>
                </m:r>
              </m:sub>
            </m:sSub>
            <m:r>
              <w:rPr>
                <w:rFonts w:ascii="Cambria Math" w:hAnsi="Cambria Math"/>
              </w:rPr>
              <m:t>)</m:t>
            </m:r>
          </m:e>
        </m:func>
        <m:r>
          <w:rPr>
            <w:rFonts w:ascii="Cambria Math" w:hAnsi="Cambria Math"/>
          </w:rPr>
          <m:t>=</m:t>
        </m:r>
        <m:func>
          <m:funcPr>
            <m:ctrlPr>
              <w:rPr>
                <w:rFonts w:ascii="Cambria Math" w:hAnsi="Cambria Math"/>
                <w:i/>
              </w:rPr>
            </m:ctrlPr>
          </m:funcPr>
          <m:fName>
            <m:r>
              <m:rPr>
                <m:sty m:val="p"/>
              </m:rPr>
              <w:rPr>
                <w:rFonts w:ascii="Cambria Math" w:hAnsi="Cambria Math"/>
              </w:rPr>
              <m:t>log</m:t>
            </m:r>
          </m:fName>
          <m:e>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m:t>
                </m:r>
              </m:sub>
            </m:sSub>
            <m:r>
              <w:rPr>
                <w:rFonts w:ascii="Cambria Math" w:eastAsiaTheme="minorEastAsia" w:hAnsi="Cambria Math"/>
              </w:rPr>
              <m:t>(1-</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K(t-</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0</m:t>
                    </m:r>
                  </m:sub>
                </m:sSub>
                <m:r>
                  <w:rPr>
                    <w:rFonts w:ascii="Cambria Math" w:eastAsiaTheme="minorEastAsia" w:hAnsi="Cambria Math"/>
                  </w:rPr>
                  <m:t>))</m:t>
                </m:r>
              </m:sup>
            </m:sSup>
            <m:r>
              <w:rPr>
                <w:rFonts w:ascii="Cambria Math" w:eastAsiaTheme="minorEastAsia" w:hAnsi="Cambria Math"/>
              </w:rPr>
              <m:t>)</m:t>
            </m:r>
            <m:r>
              <w:rPr>
                <w:rFonts w:ascii="Cambria Math" w:hAnsi="Cambria Math"/>
              </w:rPr>
              <m:t>)</m:t>
            </m:r>
          </m:e>
        </m:func>
      </m:oMath>
      <w:r w:rsidR="006F0AC5">
        <w:rPr>
          <w:rFonts w:eastAsiaTheme="minorEastAsia"/>
        </w:rPr>
        <w:t xml:space="preserve">, </w:t>
      </w:r>
      <w:r w:rsidR="006F0AC5" w:rsidRPr="006F0AC5">
        <w:rPr>
          <w:rFonts w:eastAsiaTheme="minorEastAsia"/>
        </w:rPr>
        <w:t xml:space="preserve">where </w:t>
      </w:r>
      <m:oMath>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t</m:t>
            </m:r>
          </m:sub>
        </m:sSub>
      </m:oMath>
      <w:r w:rsidR="006F0AC5">
        <w:rPr>
          <w:rFonts w:eastAsiaTheme="minorEastAsia"/>
        </w:rPr>
        <w:t xml:space="preserve"> </w:t>
      </w:r>
      <w:r w:rsidR="006F0AC5" w:rsidRPr="006F0AC5">
        <w:rPr>
          <w:rFonts w:eastAsiaTheme="minorEastAsia"/>
        </w:rPr>
        <w:t>is the length at age (</w:t>
      </w:r>
      <m:oMath>
        <m:r>
          <w:rPr>
            <w:rFonts w:ascii="Cambria Math" w:eastAsiaTheme="minorEastAsia" w:hAnsi="Cambria Math"/>
          </w:rPr>
          <m:t>t</m:t>
        </m:r>
      </m:oMath>
      <w:r w:rsidR="006F0AC5" w:rsidRPr="006F0AC5">
        <w:rPr>
          <w:rFonts w:eastAsiaTheme="minorEastAsia"/>
        </w:rPr>
        <w:t>, years)</w:t>
      </w:r>
      <w:r w:rsidR="003D7680">
        <w:rPr>
          <w:rFonts w:eastAsiaTheme="minorEastAsia"/>
        </w:rPr>
        <w:t xml:space="preserve">, </w:t>
      </w:r>
      <m:oMath>
        <m:sSub>
          <m:sSubPr>
            <m:ctrlPr>
              <w:rPr>
                <w:rFonts w:ascii="Cambria Math" w:hAnsi="Cambria Math"/>
                <w:i/>
              </w:rPr>
            </m:ctrlPr>
          </m:sSubPr>
          <m:e>
            <m:r>
              <w:rPr>
                <w:rFonts w:ascii="Cambria Math" w:hAnsi="Cambria Math"/>
              </w:rPr>
              <m:t>L</m:t>
            </m:r>
          </m:e>
          <m:sub>
            <m:r>
              <w:rPr>
                <w:rFonts w:ascii="Cambria Math" w:hAnsi="Cambria Math"/>
              </w:rPr>
              <m:t>∞</m:t>
            </m:r>
          </m:sub>
        </m:sSub>
      </m:oMath>
      <w:r w:rsidR="006B13B6">
        <w:rPr>
          <w:rFonts w:eastAsiaTheme="minorEastAsia"/>
        </w:rPr>
        <w:t xml:space="preserve"> </w:t>
      </w:r>
      <w:r w:rsidR="006F0AC5" w:rsidRPr="006F0AC5">
        <w:rPr>
          <w:rFonts w:eastAsiaTheme="minorEastAsia"/>
        </w:rPr>
        <w:t xml:space="preserve">is the </w:t>
      </w:r>
      <w:r w:rsidR="00F41C83">
        <w:rPr>
          <w:rFonts w:eastAsiaTheme="minorEastAsia"/>
        </w:rPr>
        <w:t>asymptotic size</w:t>
      </w:r>
      <w:r w:rsidR="00666FBE">
        <w:rPr>
          <w:rFonts w:eastAsiaTheme="minorEastAsia"/>
        </w:rPr>
        <w:t>,</w:t>
      </w:r>
      <w:r w:rsidR="006F0AC5" w:rsidRPr="006F0AC5">
        <w:rPr>
          <w:rFonts w:eastAsiaTheme="minorEastAsia"/>
        </w:rPr>
        <w:t xml:space="preserve"> </w:t>
      </w:r>
      <m:oMath>
        <m:r>
          <w:rPr>
            <w:rFonts w:ascii="Cambria Math" w:eastAsiaTheme="minorEastAsia" w:hAnsi="Cambria Math"/>
          </w:rPr>
          <m:t>K</m:t>
        </m:r>
      </m:oMath>
      <w:r w:rsidR="006F0AC5" w:rsidRPr="006F0AC5">
        <w:rPr>
          <w:rFonts w:eastAsiaTheme="minorEastAsia"/>
        </w:rPr>
        <w:t xml:space="preserve"> is the Brody coefficient (</w:t>
      </w:r>
      <m:oMath>
        <m:sSup>
          <m:sSupPr>
            <m:ctrlPr>
              <w:rPr>
                <w:rFonts w:ascii="Cambria Math" w:eastAsiaTheme="minorEastAsia" w:hAnsi="Cambria Math"/>
                <w:i/>
              </w:rPr>
            </m:ctrlPr>
          </m:sSupPr>
          <m:e>
            <m:r>
              <m:rPr>
                <m:sty m:val="p"/>
              </m:rPr>
              <w:rPr>
                <w:rFonts w:ascii="Cambria Math" w:eastAsiaTheme="minorEastAsia" w:hAnsi="Cambria Math"/>
              </w:rPr>
              <m:t>yr</m:t>
            </m:r>
            <m:ctrlPr>
              <w:rPr>
                <w:rFonts w:ascii="Cambria Math" w:eastAsiaTheme="minorEastAsia" w:hAnsi="Cambria Math"/>
                <w:iCs/>
              </w:rPr>
            </m:ctrlPr>
          </m:e>
          <m:sup>
            <m:r>
              <w:rPr>
                <w:rFonts w:ascii="Cambria Math" w:eastAsiaTheme="minorEastAsia" w:hAnsi="Cambria Math"/>
              </w:rPr>
              <m:t>-1</m:t>
            </m:r>
          </m:sup>
        </m:sSup>
      </m:oMath>
      <w:r w:rsidR="006F0AC5" w:rsidRPr="006F0AC5">
        <w:rPr>
          <w:rFonts w:eastAsiaTheme="minorEastAsia"/>
        </w:rPr>
        <w:t>)</w:t>
      </w:r>
      <w:r w:rsidR="00A45EFE">
        <w:rPr>
          <w:rFonts w:eastAsiaTheme="minorEastAsia"/>
        </w:rPr>
        <w:t xml:space="preserve">. </w:t>
      </w:r>
      <w:r w:rsidR="003B6004">
        <w:rPr>
          <w:rFonts w:eastAsiaTheme="minorEastAsia"/>
        </w:rPr>
        <w:t>W</w:t>
      </w:r>
      <w:r w:rsidR="00546522">
        <w:t xml:space="preserve">e </w:t>
      </w:r>
      <w:r w:rsidR="00765E58">
        <w:t xml:space="preserve">used only </w:t>
      </w:r>
      <w:r w:rsidR="00B9333B">
        <w:t xml:space="preserve">age-and-size at </w:t>
      </w:r>
      <w:r w:rsidR="00436236">
        <w:t xml:space="preserve">catch </w:t>
      </w:r>
      <w:r w:rsidR="00E27FF3">
        <w:t xml:space="preserve">as the response </w:t>
      </w:r>
      <w:r w:rsidR="00983409">
        <w:t>variables</w:t>
      </w:r>
      <w:r w:rsidR="00765E58">
        <w:t xml:space="preserve"> (i.e., not back-calculated </w:t>
      </w:r>
      <w:r w:rsidR="00A255FB">
        <w:t>length</w:t>
      </w:r>
      <w:r w:rsidR="00765E58">
        <w:t>-at-age)</w:t>
      </w:r>
      <w:r w:rsidR="00122FDB">
        <w:t xml:space="preserve">. This was to </w:t>
      </w:r>
      <w:r w:rsidR="00F46185">
        <w:t xml:space="preserve">have a </w:t>
      </w:r>
      <w:r w:rsidR="00A06111">
        <w:t>simpler</w:t>
      </w:r>
      <w:r w:rsidR="00F46185">
        <w:t xml:space="preserve"> model and not have to account for </w:t>
      </w:r>
      <w:r w:rsidR="00657FCB">
        <w:t xml:space="preserve">parameters varying within individuals as well as cohorts </w:t>
      </w:r>
      <w:r w:rsidR="00C34489">
        <w:t xml:space="preserve">(mean sample size per individual </w:t>
      </w:r>
      <w:r w:rsidR="007C66EE">
        <w:t>was only</w:t>
      </w:r>
      <w:r w:rsidR="00C34489">
        <w:t xml:space="preserve"> ~5)</w:t>
      </w:r>
      <w:r w:rsidR="00AF353B">
        <w:t>.</w:t>
      </w:r>
      <w:r w:rsidR="004975E7">
        <w:t xml:space="preserve"> </w:t>
      </w:r>
      <w:r w:rsidR="00297C9B">
        <w:t xml:space="preserve">We let parameters vary among cohorts rather than year of catch, </w:t>
      </w:r>
      <w:r w:rsidR="00A45058">
        <w:t>because</w:t>
      </w:r>
      <w:r w:rsidR="008D3F76">
        <w:t xml:space="preserve"> </w:t>
      </w:r>
      <w:r w:rsidR="008F652C">
        <w:t xml:space="preserve">individuals within </w:t>
      </w:r>
      <w:r w:rsidR="00DF757A">
        <w:t>cohort</w:t>
      </w:r>
      <w:r w:rsidR="008F652C">
        <w:t>s</w:t>
      </w:r>
      <w:r w:rsidR="00DF757A">
        <w:t xml:space="preserve"> shares similar </w:t>
      </w:r>
      <w:r w:rsidR="008F652C">
        <w:t>environmental conditions and density dependence</w:t>
      </w:r>
      <w:r w:rsidR="00E94B2C">
        <w:t xml:space="preserve"> </w:t>
      </w:r>
      <w:r w:rsidR="00C1176F">
        <w:fldChar w:fldCharType="begin"/>
      </w:r>
      <w:r w:rsidR="00C1176F">
        <w:instrText xml:space="preserve"> ADDIN ZOTERO_ITEM CSL_CITATION {"citationID":"9720JNhO","properties":{"formattedCitation":"(Morrongiello &amp; Thresher 2015)","plainCitation":"(Morrongiello &amp; Thresher 2015)","noteIndex":0},"citationItems":[{"id":2899,"uris":["http://zotero.org/users/6116610/items/CG3E4VQE"],"uri":["http://zotero.org/users/6116610/items/CG3E4VQE"],"itemData":{"id":2899,"type":"article-journal","abstract":"Growth is a fundamental biological process, driven by a multitude of intrinsic (within-individual) and extrinsic (environmental) factors, that underpins individual fitness and population demographics. Focusing on the comprehensive information stored in aquatic and terrestrial organism hard parts, we develop a series of increasingly complex hierarchical models to explore spatial and temporal sources of growth variation, ranging in resolution from within individuals to across a species. We apply this modeling framework to an extensive data set of otolith increment measurements from tiger flathead (Platycephalus richardsoni), a demersal commercially exploited fish that inhabits the warming waters of southeast Australia. We recreated growth histories (biochronology) up to four decades in length from seven fishing areas spanning this species' range. The dominant pattern in annual growth was an age-dependent, allometric decline that varied among individuals, sexes, fishing areas, years, and cohorts. We found evidence for among-area differences in growth-rate selectivity, whereby younger fish at capture were generally faster growers. Temporal growth variation was partitioned into two main sources: extrinsic year to year annual fluctuations in environmental conditions and persistent cohort-specific growth differences, reflecting density dependence and/or juvenile experience. Despite low levels of among-individual growth synchrony within areas, we detected a regionally coherent signal of increasing average growth rate through time, a trend related to oceanic warming. At the southerly (poleward) range limit, growth was only weakly related to temperature, but farther north in warmer waters this relationship strengthened until closer to the species' equatorward range limit, growth declined with increasing temperatures. We partitioned these species-wide and area-specific phenotypic responses into within- and among-individual components using a reaction norm approach. Individual tiger flathead likely possess sufficient growth plasticity to successfully adapt to warming waters across much of their range, but increased future warming in the north will continue to depress growth, affecting individual fitness and even population persistence. Our modeling framework is directly applicable to other long-term, individual-based, data sets such as those derived from tree rings, corals, and tag–recapture studies, and provides an unprecedented level of resolution into the drivers of growth variation and the ecological and evolutionary implications of environmental and climatic change.","container-title":"Ecological Monographs","DOI":"10.1890/13-2355.1","ISSN":"1557-7015","issue":"1","language":"en","note":"_eprint: https://onlinelibrary.wiley.com/doi/pdf/10.1890/13-2355.1","page":"93-115","source":"Wiley Online Library","title":"A statistical framework to explore ontogenetic growth variation among individuals and populations: a marine fish example","title-short":"A statistical framework to explore ontogenetic growth variation among individuals and populations","volume":"85","author":[{"family":"Morrongiello","given":"John R."},{"family":"Thresher","given":"Ronald E."}],"issued":{"date-parts":[["2015"]]}}}],"schema":"https://github.com/citation-style-language/schema/raw/master/csl-citation.json"} </w:instrText>
      </w:r>
      <w:r w:rsidR="00C1176F">
        <w:fldChar w:fldCharType="separate"/>
      </w:r>
      <w:r w:rsidR="00C1176F">
        <w:rPr>
          <w:noProof/>
        </w:rPr>
        <w:t>(Morrongiello &amp; Thresher 2015)</w:t>
      </w:r>
      <w:r w:rsidR="00C1176F">
        <w:fldChar w:fldCharType="end"/>
      </w:r>
      <w:r w:rsidR="008F652C">
        <w:t xml:space="preserve">. </w:t>
      </w:r>
      <w:r w:rsidR="009A54D1">
        <w:t>E</w:t>
      </w:r>
      <w:r w:rsidR="00960422">
        <w:t>ight models</w:t>
      </w:r>
      <w:r w:rsidR="00E355EE">
        <w:t xml:space="preserve"> in total</w:t>
      </w:r>
      <w:r w:rsidR="00D4334F">
        <w:t xml:space="preserve"> </w:t>
      </w:r>
      <w:r w:rsidR="009A54D1">
        <w:t xml:space="preserve">were fitted </w:t>
      </w:r>
      <w:r w:rsidR="00D34CAE">
        <w:t>(</w:t>
      </w:r>
      <w:r w:rsidR="00D4334F">
        <w:t xml:space="preserve">with area </w:t>
      </w:r>
      <w:r w:rsidR="00961D0E">
        <w:t xml:space="preserve">being </w:t>
      </w:r>
      <w:r w:rsidR="00F7126D">
        <w:t>dummy-coded</w:t>
      </w:r>
      <w:r w:rsidR="00D34CAE">
        <w:t>)</w:t>
      </w:r>
      <w:r w:rsidR="001704FB">
        <w:t xml:space="preserve">, </w:t>
      </w:r>
      <w:r w:rsidR="00355FC9">
        <w:t xml:space="preserve">with different combinations </w:t>
      </w:r>
      <w:r w:rsidR="005D631D">
        <w:t>of shared and area-specific parameters</w:t>
      </w:r>
      <w:r w:rsidR="00D8375A">
        <w:t xml:space="preserve">. </w:t>
      </w:r>
      <w:r w:rsidR="00D26052">
        <w:t xml:space="preserve">We </w:t>
      </w:r>
      <w:r w:rsidR="007D3E8A">
        <w:t>evaluated if models</w:t>
      </w:r>
      <w:r w:rsidR="005711CB">
        <w:t xml:space="preserve"> with area-specific parameters led to better </w:t>
      </w:r>
      <w:r w:rsidR="00FD3B09">
        <w:t>fit and</w:t>
      </w:r>
      <w:r w:rsidR="00FD1213">
        <w:t xml:space="preserve"> </w:t>
      </w:r>
      <w:r w:rsidR="008F09E3">
        <w:t>quantified the differences in area-specific parameters</w:t>
      </w:r>
      <w:r w:rsidR="00F1252C">
        <w:t xml:space="preserve">. </w:t>
      </w:r>
      <w:r w:rsidR="00B5766F">
        <w:t>T</w:t>
      </w:r>
      <w:r w:rsidR="005B3E99">
        <w:t>he model</w:t>
      </w:r>
      <w:r w:rsidR="00DC7C8A">
        <w:t xml:space="preserve"> </w:t>
      </w:r>
      <w:r w:rsidR="00BD45A8">
        <w:t>wi</w:t>
      </w:r>
      <w:r w:rsidR="008C56DC">
        <w:t>th</w:t>
      </w:r>
      <w:r w:rsidR="00BD45A8">
        <w:t xml:space="preserve"> all area-specific parameter </w:t>
      </w:r>
      <w:r w:rsidR="00CB5F1E">
        <w:t>can be written as</w:t>
      </w:r>
      <w:r w:rsidR="00DC7C8A">
        <w:t xml:space="preserve">: </w:t>
      </w:r>
    </w:p>
    <w:p w14:paraId="78998DED" w14:textId="267DE3A6" w:rsidR="009C77D7" w:rsidRDefault="00EC7F56" w:rsidP="009C77D7">
      <w:pPr>
        <w:spacing w:line="480" w:lineRule="auto"/>
        <w:ind w:firstLine="284"/>
        <w:contextualSpacing/>
        <w:jc w:val="center"/>
      </w:pPr>
      <m:oMathPara>
        <m:oMath>
          <m:eqArr>
            <m:eqArrPr>
              <m:maxDist m:val="1"/>
              <m:ctrlPr>
                <w:rPr>
                  <w:rFonts w:ascii="Cambria Math" w:eastAsiaTheme="minorEastAsia" w:hAnsi="Cambria Math"/>
                  <w:i/>
                  <w:iCs/>
                </w:rPr>
              </m:ctrlPr>
            </m:eqArrPr>
            <m:e>
              <m:sSub>
                <m:sSubPr>
                  <m:ctrlPr>
                    <w:rPr>
                      <w:rFonts w:ascii="Cambria Math" w:eastAsiaTheme="minorEastAsia" w:hAnsi="Cambria Math"/>
                      <w:i/>
                    </w:rPr>
                  </m:ctrlPr>
                </m:sSubPr>
                <m:e>
                  <m:r>
                    <w:rPr>
                      <w:rFonts w:ascii="Cambria Math" w:hAnsi="Cambria Math"/>
                    </w:rPr>
                    <m:t>L</m:t>
                  </m:r>
                  <m:ctrlPr>
                    <w:rPr>
                      <w:rFonts w:ascii="Cambria Math" w:hAnsi="Cambria Math"/>
                      <w:i/>
                    </w:rPr>
                  </m:ctrlPr>
                </m:e>
                <m:sub>
                  <m:r>
                    <w:rPr>
                      <w:rFonts w:ascii="Cambria Math" w:eastAsiaTheme="minorEastAsia" w:hAnsi="Cambria Math"/>
                    </w:rPr>
                    <m:t>i</m:t>
                  </m:r>
                </m:sub>
              </m:sSub>
              <m:r>
                <w:rPr>
                  <w:rFonts w:ascii="Cambria Math" w:eastAsiaTheme="minorEastAsia" w:hAnsi="Cambria Math"/>
                </w:rPr>
                <m:t>~</m:t>
              </m:r>
              <m:r>
                <m:rPr>
                  <m:sty m:val="p"/>
                </m:rPr>
                <w:rPr>
                  <w:rFonts w:ascii="Cambria Math" w:eastAsiaTheme="minorEastAsia" w:hAnsi="Cambria Math"/>
                </w:rPr>
                <m:t>Student</m:t>
              </m:r>
              <m:r>
                <m:rPr>
                  <m:nor/>
                </m:rPr>
                <w:rPr>
                  <w:rFonts w:ascii="Cambria Math" w:eastAsiaTheme="minorEastAsia" w:hAnsi="Cambria Math"/>
                  <w:iCs/>
                </w:rPr>
                <m:t>-</m:t>
              </m:r>
              <m:r>
                <w:rPr>
                  <w:rFonts w:ascii="Cambria Math" w:eastAsiaTheme="minorEastAsia" w:hAnsi="Cambria Math"/>
                </w:rPr>
                <m:t>t</m:t>
              </m:r>
              <m:d>
                <m:dPr>
                  <m:ctrlPr>
                    <w:rPr>
                      <w:rFonts w:ascii="Cambria Math" w:eastAsiaTheme="minorEastAsia" w:hAnsi="Cambria Math"/>
                      <w:i/>
                      <w:iCs/>
                    </w:rPr>
                  </m:ctrlPr>
                </m:dPr>
                <m:e>
                  <m:r>
                    <w:rPr>
                      <w:rFonts w:ascii="Cambria Math" w:eastAsiaTheme="minorEastAsia" w:hAnsi="Cambria Math"/>
                    </w:rPr>
                    <m:t xml:space="preserve">υ, </m:t>
                  </m:r>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i</m:t>
                      </m:r>
                    </m:sub>
                  </m:sSub>
                  <m:r>
                    <w:rPr>
                      <w:rFonts w:ascii="Cambria Math" w:eastAsiaTheme="minorEastAsia" w:hAnsi="Cambria Math"/>
                    </w:rPr>
                    <m:t>,σ</m:t>
                  </m:r>
                </m:e>
              </m:d>
              <m:r>
                <w:rPr>
                  <w:rFonts w:ascii="Cambria Math" w:eastAsiaTheme="minorEastAsia" w:hAnsi="Cambria Math"/>
                </w:rPr>
                <m:t>#(1)</m:t>
              </m:r>
            </m:e>
          </m:eqArr>
        </m:oMath>
      </m:oMathPara>
    </w:p>
    <w:p w14:paraId="31953391" w14:textId="522669BD" w:rsidR="00795673" w:rsidRPr="008F06C1" w:rsidRDefault="00EC7F56" w:rsidP="005012ED">
      <w:pPr>
        <w:spacing w:line="480" w:lineRule="auto"/>
        <w:ind w:firstLine="284"/>
        <w:contextualSpacing/>
        <w:jc w:val="both"/>
        <w:rPr>
          <w:rFonts w:eastAsiaTheme="minorEastAsia"/>
        </w:rPr>
      </w:pPr>
      <m:oMathPara>
        <m:oMath>
          <m:eqArr>
            <m:eqArrPr>
              <m:maxDist m:val="1"/>
              <m:ctrlPr>
                <w:rPr>
                  <w:rFonts w:ascii="Cambria Math" w:eastAsiaTheme="minorEastAsia" w:hAnsi="Cambria Math"/>
                  <w:i/>
                </w:rPr>
              </m:ctrlPr>
            </m:eqArrPr>
            <m:e>
              <m:func>
                <m:funcPr>
                  <m:ctrlPr>
                    <w:rPr>
                      <w:rFonts w:ascii="Cambria Math" w:eastAsiaTheme="minorEastAsia" w:hAnsi="Cambria Math"/>
                      <w:i/>
                    </w:rPr>
                  </m:ctrlPr>
                </m:funcPr>
                <m:fName>
                  <m:r>
                    <m:rPr>
                      <m:sty m:val="p"/>
                    </m:rPr>
                    <w:rPr>
                      <w:rFonts w:ascii="Cambria Math" w:hAnsi="Cambria Math"/>
                    </w:rPr>
                    <m:t>log</m:t>
                  </m:r>
                </m:fName>
                <m:e>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i</m:t>
                      </m:r>
                    </m:sub>
                  </m:sSub>
                  <m:r>
                    <w:rPr>
                      <w:rFonts w:ascii="Cambria Math" w:eastAsiaTheme="minorEastAsia" w:hAnsi="Cambria Math"/>
                    </w:rPr>
                    <m:t>)</m:t>
                  </m:r>
                </m:e>
              </m:func>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C</m:t>
                  </m:r>
                </m:sub>
              </m:sSub>
              <m:func>
                <m:funcPr>
                  <m:ctrlPr>
                    <w:rPr>
                      <w:rFonts w:ascii="Cambria Math" w:eastAsiaTheme="minorEastAsia" w:hAnsi="Cambria Math"/>
                      <w:i/>
                    </w:rPr>
                  </m:ctrlPr>
                </m:funcPr>
                <m:fName>
                  <m:r>
                    <m:rPr>
                      <m:sty m:val="p"/>
                    </m:rPr>
                    <w:rPr>
                      <w:rFonts w:ascii="Cambria Math" w:hAnsi="Cambria Math"/>
                    </w:rPr>
                    <m:t>log</m:t>
                  </m:r>
                </m:fName>
                <m:e>
                  <m:d>
                    <m:dPr>
                      <m:begChr m:val="["/>
                      <m:endChr m:val="]"/>
                      <m:ctrlPr>
                        <w:rPr>
                          <w:rFonts w:ascii="Cambria Math" w:eastAsiaTheme="minorEastAsia" w:hAnsi="Cambria Math"/>
                          <w:i/>
                        </w:rPr>
                      </m:ctrlPr>
                    </m:dPr>
                    <m:e>
                      <m:sSub>
                        <m:sSubPr>
                          <m:ctrlPr>
                            <w:rPr>
                              <w:rFonts w:ascii="Cambria Math" w:hAnsi="Cambria Math"/>
                              <w:i/>
                            </w:rPr>
                          </m:ctrlPr>
                        </m:sSubPr>
                        <m:e>
                          <m:r>
                            <w:rPr>
                              <w:rFonts w:ascii="Cambria Math" w:hAnsi="Cambria Math"/>
                            </w:rPr>
                            <m:t>L</m:t>
                          </m:r>
                        </m:e>
                        <m:sub>
                          <m:r>
                            <w:rPr>
                              <w:rFonts w:ascii="Cambria Math" w:hAnsi="Cambria Math"/>
                            </w:rPr>
                            <m:t>∞Cj</m:t>
                          </m:r>
                          <m:d>
                            <m:dPr>
                              <m:begChr m:val="["/>
                              <m:endChr m:val="]"/>
                              <m:ctrlPr>
                                <w:rPr>
                                  <w:rFonts w:ascii="Cambria Math" w:hAnsi="Cambria Math"/>
                                  <w:i/>
                                </w:rPr>
                              </m:ctrlPr>
                            </m:dPr>
                            <m:e>
                              <m:r>
                                <w:rPr>
                                  <w:rFonts w:ascii="Cambria Math" w:hAnsi="Cambria Math"/>
                                </w:rPr>
                                <m:t>i</m:t>
                              </m:r>
                            </m:e>
                          </m:d>
                        </m:sub>
                      </m:sSub>
                      <m:d>
                        <m:dPr>
                          <m:ctrlPr>
                            <w:rPr>
                              <w:rFonts w:ascii="Cambria Math" w:eastAsiaTheme="minorEastAsia" w:hAnsi="Cambria Math"/>
                              <w:i/>
                            </w:rPr>
                          </m:ctrlPr>
                        </m:dPr>
                        <m:e>
                          <m:r>
                            <w:rPr>
                              <w:rFonts w:ascii="Cambria Math" w:eastAsiaTheme="minorEastAsia" w:hAnsi="Cambria Math"/>
                            </w:rPr>
                            <m:t>1-</m:t>
                          </m:r>
                          <m:sSup>
                            <m:sSupPr>
                              <m:ctrlPr>
                                <w:rPr>
                                  <w:rFonts w:ascii="Cambria Math" w:eastAsiaTheme="minorEastAsia" w:hAnsi="Cambria Math"/>
                                  <w:i/>
                                </w:rPr>
                              </m:ctrlPr>
                            </m:sSupPr>
                            <m:e>
                              <m:r>
                                <w:rPr>
                                  <w:rFonts w:ascii="Cambria Math" w:eastAsiaTheme="minorEastAsia" w:hAnsi="Cambria Math"/>
                                </w:rPr>
                                <m:t>e</m:t>
                              </m:r>
                            </m:e>
                            <m:sup>
                              <m:d>
                                <m:dPr>
                                  <m:ctrlPr>
                                    <w:rPr>
                                      <w:rFonts w:ascii="Cambria Math" w:eastAsiaTheme="minorEastAsia" w:hAnsi="Cambria Math"/>
                                      <w:i/>
                                    </w:rPr>
                                  </m:ctrlPr>
                                </m:dPr>
                                <m:e>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C</m:t>
                                      </m:r>
                                      <m:r>
                                        <w:rPr>
                                          <w:rFonts w:ascii="Cambria Math" w:hAnsi="Cambria Math"/>
                                        </w:rPr>
                                        <m:t>j</m:t>
                                      </m:r>
                                      <m:d>
                                        <m:dPr>
                                          <m:begChr m:val="["/>
                                          <m:endChr m:val="]"/>
                                          <m:ctrlPr>
                                            <w:rPr>
                                              <w:rFonts w:ascii="Cambria Math" w:hAnsi="Cambria Math"/>
                                              <w:i/>
                                            </w:rPr>
                                          </m:ctrlPr>
                                        </m:dPr>
                                        <m:e>
                                          <m:r>
                                            <w:rPr>
                                              <w:rFonts w:ascii="Cambria Math" w:hAnsi="Cambria Math"/>
                                            </w:rPr>
                                            <m:t>i</m:t>
                                          </m:r>
                                        </m:e>
                                      </m:d>
                                    </m:sub>
                                  </m:sSub>
                                  <m:d>
                                    <m:dPr>
                                      <m:ctrlPr>
                                        <w:rPr>
                                          <w:rFonts w:ascii="Cambria Math" w:eastAsiaTheme="minorEastAsia" w:hAnsi="Cambria Math"/>
                                          <w:i/>
                                        </w:rPr>
                                      </m:ctrlPr>
                                    </m:dPr>
                                    <m:e>
                                      <m:r>
                                        <w:rPr>
                                          <w:rFonts w:ascii="Cambria Math" w:eastAsiaTheme="minorEastAsia" w:hAnsi="Cambria Math"/>
                                        </w:rPr>
                                        <m:t>t-</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0C</m:t>
                                          </m:r>
                                          <m:r>
                                            <w:rPr>
                                              <w:rFonts w:ascii="Cambria Math" w:hAnsi="Cambria Math"/>
                                            </w:rPr>
                                            <m:t>j</m:t>
                                          </m:r>
                                          <m:d>
                                            <m:dPr>
                                              <m:begChr m:val="["/>
                                              <m:endChr m:val="]"/>
                                              <m:ctrlPr>
                                                <w:rPr>
                                                  <w:rFonts w:ascii="Cambria Math" w:hAnsi="Cambria Math"/>
                                                  <w:i/>
                                                </w:rPr>
                                              </m:ctrlPr>
                                            </m:dPr>
                                            <m:e>
                                              <m:r>
                                                <w:rPr>
                                                  <w:rFonts w:ascii="Cambria Math" w:hAnsi="Cambria Math"/>
                                                </w:rPr>
                                                <m:t>i</m:t>
                                              </m:r>
                                            </m:e>
                                          </m:d>
                                        </m:sub>
                                      </m:sSub>
                                    </m:e>
                                  </m:d>
                                </m:e>
                              </m:d>
                            </m:sup>
                          </m:sSup>
                        </m:e>
                      </m:d>
                    </m:e>
                  </m:d>
                </m:e>
              </m:func>
              <m:r>
                <w:rPr>
                  <w:rFonts w:ascii="Cambria Math" w:eastAsiaTheme="minorEastAsia" w:hAnsi="Cambria Math"/>
                </w:rPr>
                <m:t>+</m:t>
              </m:r>
              <m:ctrlPr>
                <w:rPr>
                  <w:rFonts w:ascii="Cambria Math" w:eastAsia="Cambria Math" w:hAnsi="Cambria Math" w:cs="Cambria Math"/>
                  <w:i/>
                </w:rPr>
              </m:ctrlPr>
            </m:e>
            <m:e>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W</m:t>
                  </m:r>
                </m:sub>
              </m:sSub>
              <m:func>
                <m:funcPr>
                  <m:ctrlPr>
                    <w:rPr>
                      <w:rFonts w:ascii="Cambria Math" w:eastAsiaTheme="minorEastAsia" w:hAnsi="Cambria Math"/>
                      <w:i/>
                    </w:rPr>
                  </m:ctrlPr>
                </m:funcPr>
                <m:fName>
                  <m:r>
                    <m:rPr>
                      <m:sty m:val="p"/>
                    </m:rPr>
                    <w:rPr>
                      <w:rFonts w:ascii="Cambria Math" w:hAnsi="Cambria Math"/>
                    </w:rPr>
                    <m:t>log</m:t>
                  </m:r>
                </m:fName>
                <m:e>
                  <m:d>
                    <m:dPr>
                      <m:begChr m:val="["/>
                      <m:endChr m:val="]"/>
                      <m:ctrlPr>
                        <w:rPr>
                          <w:rFonts w:ascii="Cambria Math" w:eastAsiaTheme="minorEastAsia" w:hAnsi="Cambria Math"/>
                          <w:i/>
                        </w:rPr>
                      </m:ctrlPr>
                    </m:dPr>
                    <m:e>
                      <m:sSub>
                        <m:sSubPr>
                          <m:ctrlPr>
                            <w:rPr>
                              <w:rFonts w:ascii="Cambria Math" w:hAnsi="Cambria Math"/>
                              <w:i/>
                            </w:rPr>
                          </m:ctrlPr>
                        </m:sSubPr>
                        <m:e>
                          <m:r>
                            <w:rPr>
                              <w:rFonts w:ascii="Cambria Math" w:hAnsi="Cambria Math"/>
                            </w:rPr>
                            <m:t>L</m:t>
                          </m:r>
                        </m:e>
                        <m:sub>
                          <m:r>
                            <w:rPr>
                              <w:rFonts w:ascii="Cambria Math" w:hAnsi="Cambria Math"/>
                            </w:rPr>
                            <m:t>∞Wj</m:t>
                          </m:r>
                          <m:d>
                            <m:dPr>
                              <m:begChr m:val="["/>
                              <m:endChr m:val="]"/>
                              <m:ctrlPr>
                                <w:rPr>
                                  <w:rFonts w:ascii="Cambria Math" w:hAnsi="Cambria Math"/>
                                  <w:i/>
                                </w:rPr>
                              </m:ctrlPr>
                            </m:dPr>
                            <m:e>
                              <m:r>
                                <w:rPr>
                                  <w:rFonts w:ascii="Cambria Math" w:hAnsi="Cambria Math"/>
                                </w:rPr>
                                <m:t>i</m:t>
                              </m:r>
                            </m:e>
                          </m:d>
                        </m:sub>
                      </m:sSub>
                      <m:d>
                        <m:dPr>
                          <m:ctrlPr>
                            <w:rPr>
                              <w:rFonts w:ascii="Cambria Math" w:eastAsiaTheme="minorEastAsia" w:hAnsi="Cambria Math"/>
                              <w:i/>
                            </w:rPr>
                          </m:ctrlPr>
                        </m:dPr>
                        <m:e>
                          <m:r>
                            <w:rPr>
                              <w:rFonts w:ascii="Cambria Math" w:eastAsiaTheme="minorEastAsia" w:hAnsi="Cambria Math"/>
                            </w:rPr>
                            <m:t>1-</m:t>
                          </m:r>
                          <m:sSup>
                            <m:sSupPr>
                              <m:ctrlPr>
                                <w:rPr>
                                  <w:rFonts w:ascii="Cambria Math" w:eastAsiaTheme="minorEastAsia" w:hAnsi="Cambria Math"/>
                                  <w:i/>
                                </w:rPr>
                              </m:ctrlPr>
                            </m:sSupPr>
                            <m:e>
                              <m:r>
                                <w:rPr>
                                  <w:rFonts w:ascii="Cambria Math" w:eastAsiaTheme="minorEastAsia" w:hAnsi="Cambria Math"/>
                                </w:rPr>
                                <m:t>e</m:t>
                              </m:r>
                            </m:e>
                            <m:sup>
                              <m:d>
                                <m:dPr>
                                  <m:ctrlPr>
                                    <w:rPr>
                                      <w:rFonts w:ascii="Cambria Math" w:eastAsiaTheme="minorEastAsia" w:hAnsi="Cambria Math"/>
                                      <w:i/>
                                    </w:rPr>
                                  </m:ctrlPr>
                                </m:dPr>
                                <m:e>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W</m:t>
                                      </m:r>
                                      <m:r>
                                        <w:rPr>
                                          <w:rFonts w:ascii="Cambria Math" w:hAnsi="Cambria Math"/>
                                        </w:rPr>
                                        <m:t>j</m:t>
                                      </m:r>
                                      <m:d>
                                        <m:dPr>
                                          <m:begChr m:val="["/>
                                          <m:endChr m:val="]"/>
                                          <m:ctrlPr>
                                            <w:rPr>
                                              <w:rFonts w:ascii="Cambria Math" w:hAnsi="Cambria Math"/>
                                              <w:i/>
                                            </w:rPr>
                                          </m:ctrlPr>
                                        </m:dPr>
                                        <m:e>
                                          <m:r>
                                            <w:rPr>
                                              <w:rFonts w:ascii="Cambria Math" w:hAnsi="Cambria Math"/>
                                            </w:rPr>
                                            <m:t>i</m:t>
                                          </m:r>
                                        </m:e>
                                      </m:d>
                                    </m:sub>
                                  </m:sSub>
                                  <m:d>
                                    <m:dPr>
                                      <m:ctrlPr>
                                        <w:rPr>
                                          <w:rFonts w:ascii="Cambria Math" w:eastAsiaTheme="minorEastAsia" w:hAnsi="Cambria Math"/>
                                          <w:i/>
                                        </w:rPr>
                                      </m:ctrlPr>
                                    </m:dPr>
                                    <m:e>
                                      <m:r>
                                        <w:rPr>
                                          <w:rFonts w:ascii="Cambria Math" w:eastAsiaTheme="minorEastAsia" w:hAnsi="Cambria Math"/>
                                        </w:rPr>
                                        <m:t>t-</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0W</m:t>
                                          </m:r>
                                          <m:r>
                                            <w:rPr>
                                              <w:rFonts w:ascii="Cambria Math" w:hAnsi="Cambria Math"/>
                                            </w:rPr>
                                            <m:t>j</m:t>
                                          </m:r>
                                          <m:d>
                                            <m:dPr>
                                              <m:begChr m:val="["/>
                                              <m:endChr m:val="]"/>
                                              <m:ctrlPr>
                                                <w:rPr>
                                                  <w:rFonts w:ascii="Cambria Math" w:hAnsi="Cambria Math"/>
                                                  <w:i/>
                                                </w:rPr>
                                              </m:ctrlPr>
                                            </m:dPr>
                                            <m:e>
                                              <m:r>
                                                <w:rPr>
                                                  <w:rFonts w:ascii="Cambria Math" w:hAnsi="Cambria Math"/>
                                                </w:rPr>
                                                <m:t>i</m:t>
                                              </m:r>
                                            </m:e>
                                          </m:d>
                                        </m:sub>
                                      </m:sSub>
                                    </m:e>
                                  </m:d>
                                </m:e>
                              </m:d>
                            </m:sup>
                          </m:sSup>
                        </m:e>
                      </m:d>
                    </m:e>
                  </m:d>
                </m:e>
              </m:func>
              <m:r>
                <w:rPr>
                  <w:rFonts w:ascii="Cambria Math" w:eastAsiaTheme="minorEastAsia" w:hAnsi="Cambria Math"/>
                </w:rPr>
                <m:t>#(2)</m:t>
              </m:r>
            </m:e>
          </m:eqArr>
        </m:oMath>
      </m:oMathPara>
    </w:p>
    <w:p w14:paraId="663624BE" w14:textId="3BBDA0A9" w:rsidR="009C64B5" w:rsidRPr="00894076" w:rsidRDefault="00EC7F56" w:rsidP="005012ED">
      <w:pPr>
        <w:spacing w:line="480" w:lineRule="auto"/>
        <w:contextualSpacing/>
        <w:jc w:val="both"/>
        <w:rPr>
          <w:rFonts w:eastAsiaTheme="minorEastAsia"/>
          <w:iCs/>
        </w:rPr>
      </w:pPr>
      <m:oMathPara>
        <m:oMath>
          <m:eqArr>
            <m:eqArrPr>
              <m:maxDist m:val="1"/>
              <m:ctrlPr>
                <w:rPr>
                  <w:rFonts w:ascii="Cambria Math" w:eastAsiaTheme="minorEastAsia" w:hAnsi="Cambria Math"/>
                  <w:i/>
                  <w:iCs/>
                </w:rPr>
              </m:ctrlPr>
            </m:eqArrPr>
            <m:e>
              <m:d>
                <m:dPr>
                  <m:begChr m:val="["/>
                  <m:endChr m:val="]"/>
                  <m:ctrlPr>
                    <w:rPr>
                      <w:rFonts w:ascii="Cambria Math" w:eastAsiaTheme="minorEastAsia" w:hAnsi="Cambria Math"/>
                      <w:i/>
                    </w:rPr>
                  </m:ctrlPr>
                </m:dPr>
                <m:e>
                  <m:m>
                    <m:mPr>
                      <m:mcs>
                        <m:mc>
                          <m:mcPr>
                            <m:count m:val="1"/>
                            <m:mcJc m:val="center"/>
                          </m:mcPr>
                        </m:mc>
                      </m:mcs>
                      <m:ctrlPr>
                        <w:rPr>
                          <w:rFonts w:ascii="Cambria Math" w:eastAsiaTheme="minorEastAsia" w:hAnsi="Cambria Math"/>
                          <w:i/>
                        </w:rPr>
                      </m:ctrlPr>
                    </m:mPr>
                    <m:mr>
                      <m:e>
                        <m:sSub>
                          <m:sSubPr>
                            <m:ctrlPr>
                              <w:rPr>
                                <w:rFonts w:ascii="Cambria Math" w:hAnsi="Cambria Math"/>
                                <w:i/>
                              </w:rPr>
                            </m:ctrlPr>
                          </m:sSubPr>
                          <m:e>
                            <m:r>
                              <w:rPr>
                                <w:rFonts w:ascii="Cambria Math" w:hAnsi="Cambria Math"/>
                              </w:rPr>
                              <m:t>L</m:t>
                            </m:r>
                          </m:e>
                          <m:sub>
                            <m:r>
                              <w:rPr>
                                <w:rFonts w:ascii="Cambria Math" w:hAnsi="Cambria Math"/>
                              </w:rPr>
                              <m:t>∞Cj</m:t>
                            </m:r>
                          </m:sub>
                        </m:sSub>
                      </m:e>
                    </m:mr>
                    <m:mr>
                      <m:e>
                        <m:sSub>
                          <m:sSubPr>
                            <m:ctrlPr>
                              <w:rPr>
                                <w:rFonts w:ascii="Cambria Math" w:hAnsi="Cambria Math"/>
                                <w:i/>
                              </w:rPr>
                            </m:ctrlPr>
                          </m:sSubPr>
                          <m:e>
                            <m:r>
                              <w:rPr>
                                <w:rFonts w:ascii="Cambria Math" w:hAnsi="Cambria Math"/>
                              </w:rPr>
                              <m:t>L</m:t>
                            </m:r>
                          </m:e>
                          <m:sub>
                            <m:r>
                              <w:rPr>
                                <w:rFonts w:ascii="Cambria Math" w:hAnsi="Cambria Math"/>
                              </w:rPr>
                              <m:t>∞Wj</m:t>
                            </m:r>
                          </m:sub>
                        </m:sSub>
                      </m:e>
                    </m:mr>
                    <m:mr>
                      <m:e>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C</m:t>
                            </m:r>
                            <m:r>
                              <w:rPr>
                                <w:rFonts w:ascii="Cambria Math" w:hAnsi="Cambria Math"/>
                              </w:rPr>
                              <m:t>j</m:t>
                            </m:r>
                          </m:sub>
                        </m:sSub>
                        <m:ctrlPr>
                          <w:rPr>
                            <w:rFonts w:ascii="Cambria Math" w:eastAsia="Cambria Math" w:hAnsi="Cambria Math" w:cs="Cambria Math"/>
                            <w:i/>
                          </w:rPr>
                        </m:ctrlPr>
                      </m:e>
                    </m:mr>
                    <m:mr>
                      <m:e>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W</m:t>
                            </m:r>
                            <m:r>
                              <w:rPr>
                                <w:rFonts w:ascii="Cambria Math" w:hAnsi="Cambria Math"/>
                              </w:rPr>
                              <m:t>j</m:t>
                            </m:r>
                          </m:sub>
                        </m:sSub>
                      </m:e>
                    </m:mr>
                  </m:m>
                </m:e>
              </m:d>
              <m:r>
                <w:rPr>
                  <w:rFonts w:ascii="Cambria Math" w:eastAsiaTheme="minorEastAsia" w:hAnsi="Cambria Math"/>
                </w:rPr>
                <m:t>~</m:t>
              </m:r>
              <m:r>
                <m:rPr>
                  <m:sty m:val="p"/>
                </m:rPr>
                <w:rPr>
                  <w:rFonts w:ascii="Cambria Math" w:eastAsiaTheme="minorEastAsia" w:hAnsi="Cambria Math"/>
                </w:rPr>
                <m:t>MVNormal</m:t>
              </m:r>
              <m:d>
                <m:dPr>
                  <m:ctrlPr>
                    <w:rPr>
                      <w:rFonts w:ascii="Cambria Math" w:eastAsiaTheme="minorEastAsia" w:hAnsi="Cambria Math"/>
                      <w:iCs/>
                    </w:rPr>
                  </m:ctrlPr>
                </m:dPr>
                <m:e>
                  <m:d>
                    <m:dPr>
                      <m:begChr m:val="["/>
                      <m:endChr m:val="]"/>
                      <m:ctrlPr>
                        <w:rPr>
                          <w:rFonts w:ascii="Cambria Math" w:eastAsiaTheme="minorEastAsia" w:hAnsi="Cambria Math"/>
                          <w:i/>
                          <w:iCs/>
                        </w:rPr>
                      </m:ctrlPr>
                    </m:dPr>
                    <m:e>
                      <m:m>
                        <m:mPr>
                          <m:mcs>
                            <m:mc>
                              <m:mcPr>
                                <m:count m:val="1"/>
                                <m:mcJc m:val="center"/>
                              </m:mcPr>
                            </m:mc>
                          </m:mcs>
                          <m:ctrlPr>
                            <w:rPr>
                              <w:rFonts w:ascii="Cambria Math" w:eastAsiaTheme="minorEastAsia" w:hAnsi="Cambria Math"/>
                              <w:i/>
                            </w:rPr>
                          </m:ctrlPr>
                        </m:mPr>
                        <m:mr>
                          <m:e>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i/>
                                      </w:rPr>
                                    </m:ctrlPr>
                                  </m:sSubPr>
                                  <m:e>
                                    <m:r>
                                      <w:rPr>
                                        <w:rFonts w:ascii="Cambria Math" w:hAnsi="Cambria Math"/>
                                      </w:rPr>
                                      <m:t>L</m:t>
                                    </m:r>
                                  </m:e>
                                  <m:sub>
                                    <m:r>
                                      <w:rPr>
                                        <w:rFonts w:ascii="Cambria Math" w:hAnsi="Cambria Math"/>
                                      </w:rPr>
                                      <m:t>∞C</m:t>
                                    </m:r>
                                  </m:sub>
                                </m:sSub>
                              </m:sub>
                            </m:sSub>
                          </m:e>
                        </m:mr>
                        <m:mr>
                          <m:e>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i/>
                                      </w:rPr>
                                    </m:ctrlPr>
                                  </m:sSubPr>
                                  <m:e>
                                    <m:r>
                                      <w:rPr>
                                        <w:rFonts w:ascii="Cambria Math" w:hAnsi="Cambria Math"/>
                                      </w:rPr>
                                      <m:t>L</m:t>
                                    </m:r>
                                  </m:e>
                                  <m:sub>
                                    <m:r>
                                      <w:rPr>
                                        <w:rFonts w:ascii="Cambria Math" w:hAnsi="Cambria Math"/>
                                      </w:rPr>
                                      <m:t>∞W</m:t>
                                    </m:r>
                                  </m:sub>
                                </m:sSub>
                              </m:sub>
                            </m:sSub>
                          </m:e>
                        </m:mr>
                        <m:mr>
                          <m:e>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C</m:t>
                                    </m:r>
                                  </m:sub>
                                </m:sSub>
                              </m:sub>
                            </m:sSub>
                            <m:ctrlPr>
                              <w:rPr>
                                <w:rFonts w:ascii="Cambria Math" w:eastAsia="Cambria Math" w:hAnsi="Cambria Math" w:cs="Cambria Math"/>
                                <w:i/>
                              </w:rPr>
                            </m:ctrlPr>
                          </m:e>
                        </m:mr>
                        <m:mr>
                          <m:e>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W</m:t>
                                    </m:r>
                                  </m:sub>
                                </m:sSub>
                              </m:sub>
                            </m:sSub>
                          </m:e>
                        </m:mr>
                      </m:m>
                    </m:e>
                  </m:d>
                  <m:r>
                    <w:rPr>
                      <w:rFonts w:ascii="Cambria Math" w:eastAsiaTheme="minorEastAsia" w:hAnsi="Cambria Math"/>
                    </w:rPr>
                    <m:t>,</m:t>
                  </m:r>
                  <m:d>
                    <m:dPr>
                      <m:begChr m:val="["/>
                      <m:endChr m:val="]"/>
                      <m:ctrlPr>
                        <w:rPr>
                          <w:rFonts w:ascii="Cambria Math" w:eastAsiaTheme="minorEastAsia" w:hAnsi="Cambria Math"/>
                          <w:i/>
                          <w:iCs/>
                        </w:rPr>
                      </m:ctrlPr>
                    </m:dPr>
                    <m:e>
                      <m:m>
                        <m:mPr>
                          <m:mcs>
                            <m:mc>
                              <m:mcPr>
                                <m:count m:val="4"/>
                                <m:mcJc m:val="center"/>
                              </m:mcPr>
                            </m:mc>
                          </m:mcs>
                          <m:ctrlPr>
                            <w:rPr>
                              <w:rFonts w:ascii="Cambria Math" w:eastAsiaTheme="minorEastAsia" w:hAnsi="Cambria Math"/>
                              <w:i/>
                              <w:iCs/>
                            </w:rPr>
                          </m:ctrlPr>
                        </m:mPr>
                        <m:mr>
                          <m:e>
                            <m:sSub>
                              <m:sSubPr>
                                <m:ctrlPr>
                                  <w:rPr>
                                    <w:rFonts w:ascii="Cambria Math" w:eastAsiaTheme="minorEastAsia" w:hAnsi="Cambria Math"/>
                                    <w:i/>
                                    <w:iCs/>
                                  </w:rPr>
                                </m:ctrlPr>
                              </m:sSubPr>
                              <m:e>
                                <m:r>
                                  <w:rPr>
                                    <w:rFonts w:ascii="Cambria Math" w:eastAsiaTheme="minorEastAsia" w:hAnsi="Cambria Math"/>
                                  </w:rPr>
                                  <m:t>σ</m:t>
                                </m:r>
                              </m:e>
                              <m:sub>
                                <m:sSub>
                                  <m:sSubPr>
                                    <m:ctrlPr>
                                      <w:rPr>
                                        <w:rFonts w:ascii="Cambria Math" w:hAnsi="Cambria Math"/>
                                        <w:i/>
                                      </w:rPr>
                                    </m:ctrlPr>
                                  </m:sSubPr>
                                  <m:e>
                                    <m:r>
                                      <w:rPr>
                                        <w:rFonts w:ascii="Cambria Math" w:hAnsi="Cambria Math"/>
                                      </w:rPr>
                                      <m:t>L</m:t>
                                    </m:r>
                                  </m:e>
                                  <m:sub>
                                    <m:r>
                                      <w:rPr>
                                        <w:rFonts w:ascii="Cambria Math" w:hAnsi="Cambria Math"/>
                                      </w:rPr>
                                      <m:t>∞C</m:t>
                                    </m:r>
                                  </m:sub>
                                </m:sSub>
                              </m:sub>
                            </m:sSub>
                            <m:ctrlPr>
                              <w:rPr>
                                <w:rFonts w:ascii="Cambria Math" w:eastAsia="Cambria Math" w:hAnsi="Cambria Math" w:cs="Cambria Math"/>
                                <w:i/>
                                <w:iCs/>
                              </w:rPr>
                            </m:ctrlPr>
                          </m:e>
                          <m:e>
                            <m:r>
                              <w:rPr>
                                <w:rFonts w:ascii="Cambria Math" w:eastAsia="Cambria Math" w:hAnsi="Cambria Math" w:cs="Cambria Math"/>
                              </w:rPr>
                              <m:t>0</m:t>
                            </m:r>
                            <m:ctrlPr>
                              <w:rPr>
                                <w:rFonts w:ascii="Cambria Math" w:eastAsia="Cambria Math" w:hAnsi="Cambria Math" w:cs="Cambria Math"/>
                                <w:i/>
                                <w:iCs/>
                              </w:rPr>
                            </m:ctrlPr>
                          </m:e>
                          <m:e>
                            <m:r>
                              <w:rPr>
                                <w:rFonts w:ascii="Cambria Math" w:eastAsia="Cambria Math" w:hAnsi="Cambria Math" w:cs="Cambria Math"/>
                              </w:rPr>
                              <m:t>0</m:t>
                            </m:r>
                            <m:ctrlPr>
                              <w:rPr>
                                <w:rFonts w:ascii="Cambria Math" w:eastAsia="Cambria Math" w:hAnsi="Cambria Math" w:cs="Cambria Math"/>
                                <w:i/>
                                <w:iCs/>
                              </w:rPr>
                            </m:ctrlPr>
                          </m:e>
                          <m:e>
                            <m:r>
                              <w:rPr>
                                <w:rFonts w:ascii="Cambria Math" w:eastAsia="Cambria Math" w:hAnsi="Cambria Math" w:cs="Cambria Math"/>
                              </w:rPr>
                              <m:t>0</m:t>
                            </m:r>
                            <m:ctrlPr>
                              <w:rPr>
                                <w:rFonts w:ascii="Cambria Math" w:eastAsia="Cambria Math" w:hAnsi="Cambria Math" w:cs="Cambria Math"/>
                                <w:i/>
                                <w:iCs/>
                              </w:rPr>
                            </m:ctrlPr>
                          </m:e>
                        </m:mr>
                        <m:mr>
                          <m:e>
                            <m:r>
                              <w:rPr>
                                <w:rFonts w:ascii="Cambria Math" w:eastAsia="Cambria Math" w:hAnsi="Cambria Math" w:cs="Cambria Math"/>
                              </w:rPr>
                              <m:t>0</m:t>
                            </m:r>
                            <m:ctrlPr>
                              <w:rPr>
                                <w:rFonts w:ascii="Cambria Math" w:eastAsia="Cambria Math" w:hAnsi="Cambria Math" w:cs="Cambria Math"/>
                                <w:i/>
                                <w:iCs/>
                              </w:rPr>
                            </m:ctrlPr>
                          </m:e>
                          <m:e>
                            <m:sSub>
                              <m:sSubPr>
                                <m:ctrlPr>
                                  <w:rPr>
                                    <w:rFonts w:ascii="Cambria Math" w:eastAsiaTheme="minorEastAsia" w:hAnsi="Cambria Math"/>
                                    <w:i/>
                                    <w:iCs/>
                                  </w:rPr>
                                </m:ctrlPr>
                              </m:sSubPr>
                              <m:e>
                                <m:r>
                                  <w:rPr>
                                    <w:rFonts w:ascii="Cambria Math" w:eastAsiaTheme="minorEastAsia" w:hAnsi="Cambria Math"/>
                                  </w:rPr>
                                  <m:t>σ</m:t>
                                </m:r>
                              </m:e>
                              <m:sub>
                                <m:sSub>
                                  <m:sSubPr>
                                    <m:ctrlPr>
                                      <w:rPr>
                                        <w:rFonts w:ascii="Cambria Math" w:hAnsi="Cambria Math"/>
                                        <w:i/>
                                      </w:rPr>
                                    </m:ctrlPr>
                                  </m:sSubPr>
                                  <m:e>
                                    <m:r>
                                      <w:rPr>
                                        <w:rFonts w:ascii="Cambria Math" w:hAnsi="Cambria Math"/>
                                      </w:rPr>
                                      <m:t>L</m:t>
                                    </m:r>
                                  </m:e>
                                  <m:sub>
                                    <m:r>
                                      <w:rPr>
                                        <w:rFonts w:ascii="Cambria Math" w:hAnsi="Cambria Math"/>
                                      </w:rPr>
                                      <m:t>∞W</m:t>
                                    </m:r>
                                  </m:sub>
                                </m:sSub>
                              </m:sub>
                            </m:sSub>
                          </m:e>
                          <m:e>
                            <m:r>
                              <w:rPr>
                                <w:rFonts w:ascii="Cambria Math" w:eastAsiaTheme="minorEastAsia" w:hAnsi="Cambria Math"/>
                              </w:rPr>
                              <m:t>0</m:t>
                            </m:r>
                          </m:e>
                          <m:e>
                            <m:r>
                              <w:rPr>
                                <w:rFonts w:ascii="Cambria Math" w:eastAsiaTheme="minorEastAsia" w:hAnsi="Cambria Math"/>
                              </w:rPr>
                              <m:t>0</m:t>
                            </m:r>
                          </m:e>
                        </m:mr>
                        <m:mr>
                          <m:e>
                            <m:r>
                              <w:rPr>
                                <w:rFonts w:ascii="Cambria Math" w:eastAsiaTheme="minorEastAsia" w:hAnsi="Cambria Math"/>
                              </w:rPr>
                              <m:t>0</m:t>
                            </m:r>
                            <m:ctrlPr>
                              <w:rPr>
                                <w:rFonts w:ascii="Cambria Math" w:eastAsia="Cambria Math" w:hAnsi="Cambria Math" w:cs="Cambria Math"/>
                                <w:i/>
                                <w:iCs/>
                              </w:rPr>
                            </m:ctrlPr>
                          </m:e>
                          <m:e>
                            <m:r>
                              <w:rPr>
                                <w:rFonts w:ascii="Cambria Math" w:eastAsia="Cambria Math" w:hAnsi="Cambria Math" w:cs="Cambria Math"/>
                              </w:rPr>
                              <m:t>0</m:t>
                            </m:r>
                          </m:e>
                          <m:e>
                            <m:sSub>
                              <m:sSubPr>
                                <m:ctrlPr>
                                  <w:rPr>
                                    <w:rFonts w:ascii="Cambria Math" w:eastAsiaTheme="minorEastAsia" w:hAnsi="Cambria Math"/>
                                    <w:i/>
                                    <w:iCs/>
                                  </w:rPr>
                                </m:ctrlPr>
                              </m:sSubPr>
                              <m:e>
                                <m:r>
                                  <w:rPr>
                                    <w:rFonts w:ascii="Cambria Math" w:eastAsiaTheme="minorEastAsia" w:hAnsi="Cambria Math"/>
                                  </w:rPr>
                                  <m:t>σ</m:t>
                                </m:r>
                              </m:e>
                              <m:sub>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C</m:t>
                                    </m:r>
                                  </m:sub>
                                </m:sSub>
                              </m:sub>
                            </m:sSub>
                          </m:e>
                          <m:e>
                            <m:r>
                              <w:rPr>
                                <w:rFonts w:ascii="Cambria Math" w:eastAsiaTheme="minorEastAsia" w:hAnsi="Cambria Math"/>
                              </w:rPr>
                              <m:t>0</m:t>
                            </m:r>
                          </m:e>
                        </m:mr>
                        <m:mr>
                          <m:e>
                            <m:r>
                              <w:rPr>
                                <w:rFonts w:ascii="Cambria Math" w:eastAsiaTheme="minorEastAsia" w:hAnsi="Cambria Math"/>
                              </w:rPr>
                              <m:t>0</m:t>
                            </m:r>
                            <m:ctrlPr>
                              <w:rPr>
                                <w:rFonts w:ascii="Cambria Math" w:eastAsia="Cambria Math" w:hAnsi="Cambria Math" w:cs="Cambria Math"/>
                                <w:i/>
                                <w:iCs/>
                              </w:rPr>
                            </m:ctrlPr>
                          </m:e>
                          <m:e>
                            <m:r>
                              <w:rPr>
                                <w:rFonts w:ascii="Cambria Math" w:eastAsia="Cambria Math" w:hAnsi="Cambria Math" w:cs="Cambria Math"/>
                              </w:rPr>
                              <m:t>0</m:t>
                            </m:r>
                          </m:e>
                          <m:e>
                            <m:r>
                              <w:rPr>
                                <w:rFonts w:ascii="Cambria Math" w:eastAsiaTheme="minorEastAsia" w:hAnsi="Cambria Math"/>
                              </w:rPr>
                              <m:t>0</m:t>
                            </m:r>
                          </m:e>
                          <m:e>
                            <m:sSub>
                              <m:sSubPr>
                                <m:ctrlPr>
                                  <w:rPr>
                                    <w:rFonts w:ascii="Cambria Math" w:eastAsiaTheme="minorEastAsia" w:hAnsi="Cambria Math"/>
                                    <w:i/>
                                    <w:iCs/>
                                  </w:rPr>
                                </m:ctrlPr>
                              </m:sSubPr>
                              <m:e>
                                <m:r>
                                  <w:rPr>
                                    <w:rFonts w:ascii="Cambria Math" w:eastAsiaTheme="minorEastAsia" w:hAnsi="Cambria Math"/>
                                  </w:rPr>
                                  <m:t>σ</m:t>
                                </m:r>
                              </m:e>
                              <m:sub>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W</m:t>
                                    </m:r>
                                  </m:sub>
                                </m:sSub>
                              </m:sub>
                            </m:sSub>
                          </m:e>
                        </m:mr>
                      </m:m>
                    </m:e>
                  </m:d>
                </m:e>
              </m:d>
              <m:r>
                <w:rPr>
                  <w:rFonts w:ascii="Cambria Math" w:eastAsiaTheme="minorEastAsia" w:hAnsi="Cambria Math"/>
                </w:rPr>
                <m:t>#(3)</m:t>
              </m:r>
            </m:e>
          </m:eqArr>
        </m:oMath>
      </m:oMathPara>
    </w:p>
    <w:p w14:paraId="38793584" w14:textId="619E4F72" w:rsidR="008C3839" w:rsidRDefault="002A119D" w:rsidP="003E0772">
      <w:pPr>
        <w:spacing w:line="480" w:lineRule="auto"/>
        <w:contextualSpacing/>
        <w:jc w:val="both"/>
        <w:rPr>
          <w:rFonts w:eastAsiaTheme="minorEastAsia"/>
        </w:rPr>
      </w:pPr>
      <w:r>
        <w:t xml:space="preserve">where we lengths </w:t>
      </w:r>
      <w:r w:rsidR="005E6353">
        <w:t xml:space="preserve">are </w:t>
      </w:r>
      <m:oMath>
        <m:r>
          <m:rPr>
            <m:sty m:val="p"/>
          </m:rPr>
          <w:rPr>
            <w:rFonts w:ascii="Cambria Math" w:eastAsiaTheme="minorEastAsia" w:hAnsi="Cambria Math"/>
          </w:rPr>
          <m:t>Student</m:t>
        </m:r>
        <m:r>
          <m:rPr>
            <m:nor/>
          </m:rPr>
          <w:rPr>
            <w:rFonts w:ascii="Cambria Math" w:eastAsiaTheme="minorEastAsia" w:hAnsi="Cambria Math"/>
            <w:iCs/>
          </w:rPr>
          <m:t>-</m:t>
        </m:r>
        <m:r>
          <w:rPr>
            <w:rFonts w:ascii="Cambria Math" w:eastAsiaTheme="minorEastAsia" w:hAnsi="Cambria Math"/>
          </w:rPr>
          <m:t>t</m:t>
        </m:r>
      </m:oMath>
      <w:r>
        <w:rPr>
          <w:rFonts w:eastAsiaTheme="minorEastAsia"/>
          <w:iCs/>
        </w:rPr>
        <w:t xml:space="preserve"> distributed to account for extreme observations</w:t>
      </w:r>
      <w:r w:rsidR="00E97F6C">
        <w:rPr>
          <w:rFonts w:eastAsiaTheme="minorEastAsia"/>
          <w:iCs/>
        </w:rPr>
        <w:t xml:space="preserve">, </w:t>
      </w:r>
      <m:oMath>
        <m:r>
          <w:rPr>
            <w:rFonts w:ascii="Cambria Math" w:eastAsiaTheme="minorEastAsia" w:hAnsi="Cambria Math"/>
          </w:rPr>
          <m:t>υ</m:t>
        </m:r>
      </m:oMath>
      <w:r w:rsidR="00EC19A5">
        <w:rPr>
          <w:rFonts w:eastAsiaTheme="minorEastAsia"/>
          <w:iCs/>
        </w:rPr>
        <w:t>,</w:t>
      </w:r>
      <w:r w:rsidR="00032162">
        <w:rPr>
          <w:rFonts w:eastAsiaTheme="minorEastAsia"/>
          <w:iCs/>
        </w:rPr>
        <w:t xml:space="preserve"> </w:t>
      </w:r>
      <m:oMath>
        <m:r>
          <w:rPr>
            <w:rFonts w:ascii="Cambria Math" w:hAnsi="Cambria Math"/>
          </w:rPr>
          <m:t>μ</m:t>
        </m:r>
      </m:oMath>
      <w:r w:rsidR="00EC19A5">
        <w:rPr>
          <w:rFonts w:eastAsiaTheme="minorEastAsia"/>
        </w:rPr>
        <w:t xml:space="preserve"> and </w:t>
      </w:r>
      <m:oMath>
        <m:r>
          <w:rPr>
            <w:rFonts w:ascii="Cambria Math" w:hAnsi="Cambria Math"/>
          </w:rPr>
          <m:t>ϕ</m:t>
        </m:r>
      </m:oMath>
      <w:r w:rsidR="006959EF" w:rsidRPr="00EF580F">
        <w:t xml:space="preserve"> </w:t>
      </w:r>
      <w:r w:rsidR="006959EF">
        <w:t>represen</w:t>
      </w:r>
      <w:r w:rsidR="00EC19A5">
        <w:t>t the degrees of freed</w:t>
      </w:r>
      <w:r w:rsidR="003036CE">
        <w:t>om</w:t>
      </w:r>
      <w:r w:rsidR="00EC19A5">
        <w:t xml:space="preserve">, mean and </w:t>
      </w:r>
      <w:r w:rsidR="006959EF" w:rsidRPr="00EF580F">
        <w:t xml:space="preserve">the </w:t>
      </w:r>
      <w:r w:rsidR="006959EF">
        <w:t>scale parameter</w:t>
      </w:r>
      <w:r w:rsidR="00C712DA">
        <w:t>.</w:t>
      </w:r>
      <w:r w:rsidR="001866CF">
        <w:t xml:space="preserve"> Henceforth, </w:t>
      </w:r>
      <w:r w:rsidR="001866CF">
        <w:rPr>
          <w:rFonts w:eastAsiaTheme="minorEastAsia"/>
        </w:rPr>
        <w:t xml:space="preserve">subscripts </w:t>
      </w:r>
      <m:oMath>
        <m:r>
          <w:rPr>
            <w:rFonts w:ascii="Cambria Math" w:eastAsiaTheme="minorEastAsia" w:hAnsi="Cambria Math"/>
          </w:rPr>
          <m:t>W</m:t>
        </m:r>
      </m:oMath>
      <w:r w:rsidR="001866CF">
        <w:rPr>
          <w:rFonts w:eastAsiaTheme="minorEastAsia"/>
        </w:rPr>
        <w:t xml:space="preserve"> and </w:t>
      </w:r>
      <m:oMath>
        <m:r>
          <w:rPr>
            <w:rFonts w:ascii="Cambria Math" w:eastAsiaTheme="minorEastAsia" w:hAnsi="Cambria Math"/>
          </w:rPr>
          <m:t>C</m:t>
        </m:r>
      </m:oMath>
      <w:r w:rsidR="001866CF">
        <w:rPr>
          <w:rFonts w:eastAsiaTheme="minorEastAsia"/>
        </w:rPr>
        <w:t xml:space="preserve"> </w:t>
      </w:r>
      <w:r w:rsidR="00946AAF">
        <w:rPr>
          <w:rFonts w:eastAsiaTheme="minorEastAsia"/>
        </w:rPr>
        <w:t xml:space="preserve">are used </w:t>
      </w:r>
      <w:r w:rsidR="001866CF">
        <w:rPr>
          <w:rFonts w:eastAsiaTheme="minorEastAsia"/>
        </w:rPr>
        <w:t>for</w:t>
      </w:r>
      <w:r w:rsidR="00DB428F">
        <w:rPr>
          <w:rFonts w:eastAsiaTheme="minorEastAsia"/>
        </w:rPr>
        <w:t xml:space="preserve"> the </w:t>
      </w:r>
      <w:r w:rsidR="001866CF">
        <w:rPr>
          <w:rFonts w:eastAsiaTheme="minorEastAsia"/>
        </w:rPr>
        <w:t>warm and cold area, respectively</w:t>
      </w:r>
      <w:r w:rsidR="005357C6">
        <w:rPr>
          <w:rFonts w:eastAsiaTheme="minorEastAsia"/>
        </w:rPr>
        <w:t xml:space="preserve"> (except in figure</w:t>
      </w:r>
      <w:r w:rsidR="001D3120">
        <w:rPr>
          <w:rFonts w:eastAsiaTheme="minorEastAsia"/>
        </w:rPr>
        <w:t xml:space="preserve">s </w:t>
      </w:r>
      <w:r w:rsidR="005357C6">
        <w:rPr>
          <w:rFonts w:eastAsiaTheme="minorEastAsia"/>
        </w:rPr>
        <w:t>where subscripts are spelled out for clarity)</w:t>
      </w:r>
      <w:r w:rsidR="001866CF">
        <w:rPr>
          <w:rFonts w:eastAsiaTheme="minorEastAsia"/>
        </w:rPr>
        <w:t>.</w:t>
      </w:r>
      <w:r w:rsidR="009F1B6B">
        <w:rPr>
          <w:rFonts w:ascii="Cambria Math" w:eastAsiaTheme="minorEastAsia" w:hAnsi="Cambria Math"/>
          <w:i/>
        </w:rPr>
        <w:t xml:space="preserve"> </w:t>
      </w:r>
      <m:oMath>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C</m:t>
            </m:r>
          </m:sub>
        </m:sSub>
      </m:oMath>
      <w:r w:rsidR="005012ED">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W</m:t>
            </m:r>
          </m:sub>
        </m:sSub>
      </m:oMath>
      <w:r w:rsidR="005012ED">
        <w:rPr>
          <w:rFonts w:eastAsiaTheme="minorEastAsia"/>
        </w:rPr>
        <w:t xml:space="preserve"> are dummy variables </w:t>
      </w:r>
      <w:r w:rsidR="00B15E19">
        <w:rPr>
          <w:rFonts w:eastAsiaTheme="minorEastAsia"/>
        </w:rPr>
        <w:t xml:space="preserve">such that </w:t>
      </w:r>
      <m:oMath>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C</m:t>
            </m:r>
          </m:sub>
        </m:sSub>
        <m:r>
          <w:rPr>
            <w:rFonts w:ascii="Cambria Math" w:eastAsiaTheme="minorEastAsia" w:hAnsi="Cambria Math"/>
          </w:rPr>
          <m:t>=1</m:t>
        </m:r>
      </m:oMath>
      <w:r w:rsidR="00B15E19">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W</m:t>
            </m:r>
          </m:sub>
        </m:sSub>
        <m:r>
          <w:rPr>
            <w:rFonts w:ascii="Cambria Math" w:eastAsiaTheme="minorEastAsia" w:hAnsi="Cambria Math"/>
          </w:rPr>
          <m:t>=0</m:t>
        </m:r>
      </m:oMath>
      <w:r w:rsidR="00B15E19">
        <w:rPr>
          <w:rFonts w:eastAsiaTheme="minorEastAsia"/>
        </w:rPr>
        <w:t xml:space="preserve"> </w:t>
      </w:r>
      <w:r w:rsidR="0082507F">
        <w:rPr>
          <w:rFonts w:eastAsiaTheme="minorEastAsia"/>
        </w:rPr>
        <w:t>if it is the cold area</w:t>
      </w:r>
      <w:r w:rsidR="007A3BE0">
        <w:rPr>
          <w:rFonts w:eastAsiaTheme="minorEastAsia"/>
        </w:rPr>
        <w:t>, and vice versa</w:t>
      </w:r>
      <w:r w:rsidR="00625B15">
        <w:rPr>
          <w:rFonts w:eastAsiaTheme="minorEastAsia"/>
        </w:rPr>
        <w:t xml:space="preserve">, and </w:t>
      </w:r>
      <m:oMath>
        <m:r>
          <w:rPr>
            <w:rFonts w:ascii="Cambria Math" w:eastAsiaTheme="minorEastAsia" w:hAnsi="Cambria Math"/>
          </w:rPr>
          <m:t>C</m:t>
        </m:r>
      </m:oMath>
      <w:r w:rsidR="00625B15">
        <w:rPr>
          <w:rFonts w:eastAsiaTheme="minorEastAsia"/>
        </w:rPr>
        <w:t xml:space="preserve"> and </w:t>
      </w:r>
      <m:oMath>
        <m:r>
          <w:rPr>
            <w:rFonts w:ascii="Cambria Math" w:eastAsiaTheme="minorEastAsia" w:hAnsi="Cambria Math"/>
          </w:rPr>
          <m:t>W</m:t>
        </m:r>
      </m:oMath>
      <w:r w:rsidR="00376464">
        <w:rPr>
          <w:rFonts w:eastAsiaTheme="minorEastAsia"/>
        </w:rPr>
        <w:t xml:space="preserve"> </w:t>
      </w:r>
      <w:r w:rsidR="00625B15">
        <w:rPr>
          <w:rFonts w:eastAsiaTheme="minorEastAsia"/>
        </w:rPr>
        <w:t xml:space="preserve">subscripts indicate </w:t>
      </w:r>
      <w:r w:rsidR="00E53B0E">
        <w:rPr>
          <w:rFonts w:eastAsiaTheme="minorEastAsia"/>
        </w:rPr>
        <w:t>area-specific parameters.</w:t>
      </w:r>
      <w:r w:rsidR="00831100">
        <w:rPr>
          <w:rFonts w:eastAsiaTheme="minorEastAsia"/>
        </w:rPr>
        <w:t xml:space="preserve"> </w:t>
      </w:r>
      <w:r w:rsidR="00A60F1D">
        <w:rPr>
          <w:rFonts w:eastAsiaTheme="minorEastAsia"/>
        </w:rPr>
        <w:t xml:space="preserve">The multivariate normal distribution in Eq. 3 </w:t>
      </w:r>
      <w:r w:rsidR="00EE35E5">
        <w:rPr>
          <w:rFonts w:eastAsiaTheme="minorEastAsia"/>
        </w:rPr>
        <w:t xml:space="preserve">is the </w:t>
      </w:r>
      <w:r w:rsidR="00A43043">
        <w:rPr>
          <w:rFonts w:eastAsiaTheme="minorEastAsia"/>
        </w:rPr>
        <w:t xml:space="preserve">prior for the cohort-varying parameters </w:t>
      </w:r>
      <m:oMath>
        <m:sSub>
          <m:sSubPr>
            <m:ctrlPr>
              <w:rPr>
                <w:rFonts w:ascii="Cambria Math" w:hAnsi="Cambria Math"/>
                <w:i/>
              </w:rPr>
            </m:ctrlPr>
          </m:sSubPr>
          <m:e>
            <m:r>
              <w:rPr>
                <w:rFonts w:ascii="Cambria Math" w:hAnsi="Cambria Math"/>
              </w:rPr>
              <m:t>L</m:t>
            </m:r>
          </m:e>
          <m:sub>
            <m:r>
              <w:rPr>
                <w:rFonts w:ascii="Cambria Math" w:hAnsi="Cambria Math"/>
              </w:rPr>
              <m:t>∞Cj</m:t>
            </m:r>
          </m:sub>
        </m:sSub>
      </m:oMath>
      <w:r w:rsidR="00A43043">
        <w:rPr>
          <w:rFonts w:eastAsiaTheme="minorEastAsia"/>
        </w:rPr>
        <w:t xml:space="preserve">, </w:t>
      </w:r>
      <m:oMath>
        <m:sSub>
          <m:sSubPr>
            <m:ctrlPr>
              <w:rPr>
                <w:rFonts w:ascii="Cambria Math" w:hAnsi="Cambria Math"/>
                <w:i/>
              </w:rPr>
            </m:ctrlPr>
          </m:sSubPr>
          <m:e>
            <m:r>
              <w:rPr>
                <w:rFonts w:ascii="Cambria Math" w:hAnsi="Cambria Math"/>
              </w:rPr>
              <m:t>L</m:t>
            </m:r>
          </m:e>
          <m:sub>
            <m:r>
              <w:rPr>
                <w:rFonts w:ascii="Cambria Math" w:hAnsi="Cambria Math"/>
              </w:rPr>
              <m:t>∞Wj</m:t>
            </m:r>
          </m:sub>
        </m:sSub>
      </m:oMath>
      <w:r w:rsidR="00A43043">
        <w:rPr>
          <w:rFonts w:eastAsiaTheme="minorEastAsia"/>
        </w:rPr>
        <w:t>,</w:t>
      </w:r>
      <w:r w:rsidR="00A43043" w:rsidRPr="00F81B11">
        <w:rPr>
          <w:rFonts w:ascii="Cambria Math" w:eastAsiaTheme="minorEastAsia" w:hAnsi="Cambria Math"/>
          <w:i/>
        </w:rPr>
        <w:t xml:space="preserve">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C</m:t>
            </m:r>
            <m:r>
              <w:rPr>
                <w:rFonts w:ascii="Cambria Math" w:hAnsi="Cambria Math"/>
              </w:rPr>
              <m:t>j</m:t>
            </m:r>
          </m:sub>
        </m:sSub>
      </m:oMath>
      <w:r w:rsidR="00A43043">
        <w:rPr>
          <w:rFonts w:ascii="Cambria Math" w:eastAsiaTheme="minorEastAsia" w:hAnsi="Cambria Math"/>
          <w:i/>
        </w:rPr>
        <w:t xml:space="preserve"> </w:t>
      </w:r>
      <w:r w:rsidR="00A43043">
        <w:rPr>
          <w:rFonts w:eastAsiaTheme="minorEastAsia"/>
        </w:rPr>
        <w:t>and</w:t>
      </w:r>
      <w:r w:rsidR="00A43043">
        <w:rPr>
          <w:rFonts w:ascii="Cambria Math" w:eastAsiaTheme="minorEastAsia" w:hAnsi="Cambria Math"/>
          <w:i/>
        </w:rPr>
        <w:t xml:space="preserve">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W</m:t>
            </m:r>
            <m:r>
              <w:rPr>
                <w:rFonts w:ascii="Cambria Math" w:hAnsi="Cambria Math"/>
              </w:rPr>
              <m:t>j</m:t>
            </m:r>
          </m:sub>
        </m:sSub>
      </m:oMath>
      <w:r w:rsidR="00A43043">
        <w:rPr>
          <w:rFonts w:eastAsiaTheme="minorEastAsia"/>
        </w:rPr>
        <w:t xml:space="preserve"> (for cohorts </w:t>
      </w:r>
      <m:oMath>
        <m:r>
          <w:rPr>
            <w:rFonts w:ascii="Cambria Math" w:eastAsiaTheme="minorEastAsia" w:hAnsi="Cambria Math"/>
          </w:rPr>
          <m:t>j=1981,</m:t>
        </m:r>
      </m:oMath>
      <w:r w:rsidR="00A43043">
        <w:rPr>
          <w:rFonts w:eastAsiaTheme="minorEastAsia"/>
        </w:rPr>
        <w:t>…,1997)</w:t>
      </w:r>
      <w:r w:rsidR="007B63CD">
        <w:rPr>
          <w:rFonts w:eastAsiaTheme="minorEastAsia"/>
        </w:rPr>
        <w:t xml:space="preserve"> (note </w:t>
      </w:r>
      <w:r w:rsidR="00342107">
        <w:rPr>
          <w:rFonts w:eastAsiaTheme="minorEastAsia"/>
        </w:rPr>
        <w:t>that cohorts extend further back in time than the catch data</w:t>
      </w:r>
      <w:r w:rsidR="007B63CD">
        <w:rPr>
          <w:rFonts w:eastAsiaTheme="minorEastAsia"/>
        </w:rPr>
        <w:t>)</w:t>
      </w:r>
      <w:r w:rsidR="00065818">
        <w:rPr>
          <w:rFonts w:eastAsiaTheme="minorEastAsia"/>
        </w:rPr>
        <w:t xml:space="preserve">, </w:t>
      </w:r>
      <w:r w:rsidR="00034735">
        <w:rPr>
          <w:rFonts w:eastAsiaTheme="minorEastAsia"/>
        </w:rPr>
        <w:t xml:space="preserve">with </w:t>
      </w:r>
      <w:r w:rsidR="00934DC1">
        <w:rPr>
          <w:rFonts w:eastAsiaTheme="minorEastAsia"/>
        </w:rPr>
        <w:t xml:space="preserve">hyper-parameters </w:t>
      </w:r>
      <m:oMath>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i/>
                  </w:rPr>
                </m:ctrlPr>
              </m:sSubPr>
              <m:e>
                <m:r>
                  <w:rPr>
                    <w:rFonts w:ascii="Cambria Math" w:hAnsi="Cambria Math"/>
                  </w:rPr>
                  <m:t>L</m:t>
                </m:r>
              </m:e>
              <m:sub>
                <m:r>
                  <w:rPr>
                    <w:rFonts w:ascii="Cambria Math" w:hAnsi="Cambria Math"/>
                  </w:rPr>
                  <m:t>∞C</m:t>
                </m:r>
              </m:sub>
            </m:sSub>
          </m:sub>
        </m:sSub>
      </m:oMath>
      <w:r w:rsidR="00934DC1">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i/>
                  </w:rPr>
                </m:ctrlPr>
              </m:sSubPr>
              <m:e>
                <m:r>
                  <w:rPr>
                    <w:rFonts w:ascii="Cambria Math" w:hAnsi="Cambria Math"/>
                  </w:rPr>
                  <m:t>L</m:t>
                </m:r>
              </m:e>
              <m:sub>
                <m:r>
                  <w:rPr>
                    <w:rFonts w:ascii="Cambria Math" w:hAnsi="Cambria Math"/>
                  </w:rPr>
                  <m:t>∞W</m:t>
                </m:r>
              </m:sub>
            </m:sSub>
          </m:sub>
        </m:sSub>
      </m:oMath>
      <w:r w:rsidR="00934DC1">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C</m:t>
                </m:r>
              </m:sub>
            </m:sSub>
          </m:sub>
        </m:sSub>
      </m:oMath>
      <w:r w:rsidR="00934DC1">
        <w:rPr>
          <w:rFonts w:eastAsiaTheme="minorEastAsia"/>
        </w:rPr>
        <w:t>,</w:t>
      </w:r>
      <w:r w:rsidR="00934DC1" w:rsidRPr="00D95AB2">
        <w:rPr>
          <w:rFonts w:ascii="Cambria Math" w:eastAsiaTheme="minorEastAsia" w:hAnsi="Cambria Math"/>
          <w:i/>
        </w:rPr>
        <w:t xml:space="preserve"> </w:t>
      </w:r>
      <m:oMath>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W</m:t>
                </m:r>
              </m:sub>
            </m:sSub>
          </m:sub>
        </m:sSub>
      </m:oMath>
      <w:r w:rsidR="00934DC1" w:rsidRPr="00D25DFB">
        <w:rPr>
          <w:rFonts w:ascii="Cambria Math" w:eastAsiaTheme="minorEastAsia" w:hAnsi="Cambria Math"/>
          <w:iCs/>
        </w:rPr>
        <w:t xml:space="preserve"> </w:t>
      </w:r>
      <w:r w:rsidR="00934DC1">
        <w:rPr>
          <w:rFonts w:eastAsiaTheme="minorEastAsia"/>
        </w:rPr>
        <w:t xml:space="preserve">describing the </w:t>
      </w:r>
      <w:r w:rsidR="00832044">
        <w:rPr>
          <w:rFonts w:eastAsiaTheme="minorEastAsia"/>
        </w:rPr>
        <w:t xml:space="preserve">non-varying </w:t>
      </w:r>
      <w:r w:rsidR="00934DC1">
        <w:rPr>
          <w:rFonts w:eastAsiaTheme="minorEastAsia"/>
        </w:rPr>
        <w:t xml:space="preserve">population means </w:t>
      </w:r>
      <w:r w:rsidR="00AF2F01">
        <w:rPr>
          <w:rFonts w:eastAsiaTheme="minorEastAsia"/>
        </w:rPr>
        <w:t>a</w:t>
      </w:r>
      <w:r w:rsidR="00F7765D">
        <w:rPr>
          <w:rFonts w:eastAsiaTheme="minorEastAsia"/>
        </w:rPr>
        <w:t xml:space="preserve">nd </w:t>
      </w:r>
      <w:r w:rsidR="0000278B">
        <w:rPr>
          <w:rFonts w:eastAsiaTheme="minorEastAsia"/>
        </w:rPr>
        <w:t xml:space="preserve">a </w:t>
      </w:r>
      <w:r w:rsidR="00934DC1">
        <w:rPr>
          <w:rFonts w:eastAsiaTheme="minorEastAsia"/>
        </w:rPr>
        <w:t>covariance matrix</w:t>
      </w:r>
      <w:r w:rsidR="00B92E7E">
        <w:rPr>
          <w:rFonts w:eastAsiaTheme="minorEastAsia"/>
        </w:rPr>
        <w:t xml:space="preserve"> </w:t>
      </w:r>
      <w:r w:rsidR="001E3030">
        <w:rPr>
          <w:rFonts w:eastAsiaTheme="minorEastAsia"/>
        </w:rPr>
        <w:t xml:space="preserve">with the between-cohort variation </w:t>
      </w:r>
      <w:r w:rsidR="00F11F4A">
        <w:rPr>
          <w:rFonts w:eastAsiaTheme="minorEastAsia"/>
        </w:rPr>
        <w:t>alon</w:t>
      </w:r>
      <w:r w:rsidR="00387236">
        <w:rPr>
          <w:rFonts w:eastAsiaTheme="minorEastAsia"/>
        </w:rPr>
        <w:t>g</w:t>
      </w:r>
      <w:r w:rsidR="00F11F4A">
        <w:rPr>
          <w:rFonts w:eastAsiaTheme="minorEastAsia"/>
        </w:rPr>
        <w:t xml:space="preserve"> the </w:t>
      </w:r>
      <w:r w:rsidR="000D5383">
        <w:rPr>
          <w:rFonts w:eastAsiaTheme="minorEastAsia"/>
        </w:rPr>
        <w:t>diagonal</w:t>
      </w:r>
      <w:r w:rsidR="00934DC1">
        <w:rPr>
          <w:rFonts w:eastAsiaTheme="minorEastAsia"/>
        </w:rPr>
        <w:t xml:space="preserve"> (note we did not model a correlation between the parameters</w:t>
      </w:r>
      <w:r w:rsidR="00E17521">
        <w:rPr>
          <w:rFonts w:eastAsiaTheme="minorEastAsia"/>
        </w:rPr>
        <w:t xml:space="preserve"> hence off-</w:t>
      </w:r>
      <w:r w:rsidR="000D5383">
        <w:rPr>
          <w:rFonts w:eastAsiaTheme="minorEastAsia"/>
        </w:rPr>
        <w:t>diagonals</w:t>
      </w:r>
      <w:r w:rsidR="00DE38B3">
        <w:rPr>
          <w:rFonts w:eastAsiaTheme="minorEastAsia"/>
        </w:rPr>
        <w:t xml:space="preserve"> are 0</w:t>
      </w:r>
      <w:r w:rsidR="00934DC1">
        <w:rPr>
          <w:rFonts w:eastAsiaTheme="minorEastAsia"/>
        </w:rPr>
        <w:t>)</w:t>
      </w:r>
      <w:r w:rsidR="00E0720C">
        <w:rPr>
          <w:rFonts w:eastAsiaTheme="minorEastAsia"/>
        </w:rPr>
        <w:t>.</w:t>
      </w:r>
      <w:r w:rsidR="00DF6639">
        <w:rPr>
          <w:rFonts w:eastAsiaTheme="minorEastAsia"/>
        </w:rPr>
        <w:t xml:space="preserve"> </w:t>
      </w:r>
      <w:r w:rsidR="00F7029B">
        <w:rPr>
          <w:rFonts w:eastAsiaTheme="minorEastAsia"/>
        </w:rPr>
        <w:t xml:space="preserve">The </w:t>
      </w:r>
      <w:r w:rsidR="005F0C59">
        <w:rPr>
          <w:rFonts w:eastAsiaTheme="minorEastAsia"/>
        </w:rPr>
        <w:t xml:space="preserve">other </w:t>
      </w:r>
      <w:r w:rsidR="00B63828">
        <w:rPr>
          <w:rFonts w:eastAsiaTheme="minorEastAsia"/>
        </w:rPr>
        <w:t xml:space="preserve">seven models </w:t>
      </w:r>
      <w:r w:rsidR="00B73C4C">
        <w:rPr>
          <w:rFonts w:eastAsiaTheme="minorEastAsia"/>
        </w:rPr>
        <w:t>include some or all parameters as common parameters, e.g</w:t>
      </w:r>
      <w:r w:rsidR="00D57BE8">
        <w:rPr>
          <w:rFonts w:eastAsiaTheme="minorEastAsia"/>
        </w:rPr>
        <w:t xml:space="preserve">., substituting </w:t>
      </w:r>
      <m:oMath>
        <m:sSub>
          <m:sSubPr>
            <m:ctrlPr>
              <w:rPr>
                <w:rFonts w:ascii="Cambria Math" w:hAnsi="Cambria Math"/>
                <w:i/>
              </w:rPr>
            </m:ctrlPr>
          </m:sSubPr>
          <m:e>
            <m:r>
              <w:rPr>
                <w:rFonts w:ascii="Cambria Math" w:hAnsi="Cambria Math"/>
              </w:rPr>
              <m:t>L</m:t>
            </m:r>
          </m:e>
          <m:sub>
            <m:r>
              <w:rPr>
                <w:rFonts w:ascii="Cambria Math" w:hAnsi="Cambria Math"/>
              </w:rPr>
              <m:t>∞Cj</m:t>
            </m:r>
          </m:sub>
        </m:sSub>
      </m:oMath>
      <w:r w:rsidR="00C87588">
        <w:rPr>
          <w:rFonts w:eastAsiaTheme="minorEastAsia"/>
        </w:rPr>
        <w:t xml:space="preserve"> and </w:t>
      </w:r>
      <m:oMath>
        <m:sSub>
          <m:sSubPr>
            <m:ctrlPr>
              <w:rPr>
                <w:rFonts w:ascii="Cambria Math" w:hAnsi="Cambria Math"/>
                <w:i/>
              </w:rPr>
            </m:ctrlPr>
          </m:sSubPr>
          <m:e>
            <m:r>
              <w:rPr>
                <w:rFonts w:ascii="Cambria Math" w:hAnsi="Cambria Math"/>
              </w:rPr>
              <m:t>L</m:t>
            </m:r>
          </m:e>
          <m:sub>
            <m:r>
              <w:rPr>
                <w:rFonts w:ascii="Cambria Math" w:hAnsi="Cambria Math"/>
              </w:rPr>
              <m:t>∞Wj</m:t>
            </m:r>
          </m:sub>
        </m:sSub>
      </m:oMath>
      <w:r w:rsidR="00C87588">
        <w:rPr>
          <w:rFonts w:eastAsiaTheme="minorEastAsia"/>
        </w:rPr>
        <w:t xml:space="preserve"> with </w:t>
      </w:r>
      <m:oMath>
        <m:sSub>
          <m:sSubPr>
            <m:ctrlPr>
              <w:rPr>
                <w:rFonts w:ascii="Cambria Math" w:hAnsi="Cambria Math"/>
                <w:i/>
              </w:rPr>
            </m:ctrlPr>
          </m:sSubPr>
          <m:e>
            <m:r>
              <w:rPr>
                <w:rFonts w:ascii="Cambria Math" w:hAnsi="Cambria Math"/>
              </w:rPr>
              <m:t>L</m:t>
            </m:r>
          </m:e>
          <m:sub>
            <m:r>
              <w:rPr>
                <w:rFonts w:ascii="Cambria Math" w:hAnsi="Cambria Math"/>
              </w:rPr>
              <m:t>∞j</m:t>
            </m:r>
          </m:sub>
        </m:sSub>
      </m:oMath>
      <w:r w:rsidR="002B0A13">
        <w:rPr>
          <w:rFonts w:eastAsiaTheme="minorEastAsia"/>
        </w:rPr>
        <w:t xml:space="preserve"> etc.</w:t>
      </w:r>
      <w:r w:rsidR="00C87588">
        <w:rPr>
          <w:rFonts w:eastAsiaTheme="minorEastAsia"/>
        </w:rPr>
        <w:t xml:space="preserve"> </w:t>
      </w:r>
      <w:r w:rsidR="00CC4BF7">
        <w:rPr>
          <w:rFonts w:eastAsiaTheme="minorEastAsia"/>
        </w:rPr>
        <w:t xml:space="preserve">To aid convergence of this non-linear model, </w:t>
      </w:r>
      <w:r w:rsidR="00C043E2">
        <w:rPr>
          <w:rFonts w:eastAsiaTheme="minorEastAsia"/>
        </w:rPr>
        <w:t xml:space="preserve">we used </w:t>
      </w:r>
      <w:r w:rsidR="00FE32AA">
        <w:rPr>
          <w:rFonts w:eastAsiaTheme="minorEastAsia"/>
        </w:rPr>
        <w:t xml:space="preserve">informative priors </w:t>
      </w:r>
      <w:r w:rsidR="00E5041A">
        <w:rPr>
          <w:rFonts w:eastAsiaTheme="minorEastAsia"/>
        </w:rPr>
        <w:t>chos</w:t>
      </w:r>
      <w:r w:rsidR="008D4BCA">
        <w:rPr>
          <w:rFonts w:eastAsiaTheme="minorEastAsia"/>
        </w:rPr>
        <w:t xml:space="preserve">en </w:t>
      </w:r>
      <w:r w:rsidR="001B17BD">
        <w:rPr>
          <w:rFonts w:eastAsiaTheme="minorEastAsia"/>
        </w:rPr>
        <w:t xml:space="preserve">after </w:t>
      </w:r>
      <w:r w:rsidR="00A601CF">
        <w:rPr>
          <w:rFonts w:eastAsiaTheme="minorEastAsia"/>
        </w:rPr>
        <w:t xml:space="preserve">visualizing </w:t>
      </w:r>
      <w:r w:rsidR="00DC3A85">
        <w:rPr>
          <w:rFonts w:eastAsiaTheme="minorEastAsia"/>
        </w:rPr>
        <w:t>draws</w:t>
      </w:r>
      <w:r w:rsidR="001036C6">
        <w:rPr>
          <w:rFonts w:eastAsiaTheme="minorEastAsia"/>
        </w:rPr>
        <w:t xml:space="preserve"> </w:t>
      </w:r>
      <w:r w:rsidR="001B17BD">
        <w:rPr>
          <w:rFonts w:eastAsiaTheme="minorEastAsia"/>
        </w:rPr>
        <w:t xml:space="preserve">from </w:t>
      </w:r>
      <w:r w:rsidR="00BB117E">
        <w:rPr>
          <w:rFonts w:eastAsiaTheme="minorEastAsia"/>
        </w:rPr>
        <w:t xml:space="preserve">prior predictive </w:t>
      </w:r>
      <w:r w:rsidR="000F2907">
        <w:rPr>
          <w:rFonts w:eastAsiaTheme="minorEastAsia"/>
        </w:rPr>
        <w:t>distribution</w:t>
      </w:r>
      <w:r w:rsidR="00560498">
        <w:rPr>
          <w:rFonts w:eastAsiaTheme="minorEastAsia"/>
        </w:rPr>
        <w:t>s</w:t>
      </w:r>
      <w:r w:rsidR="00873FFD">
        <w:rPr>
          <w:rFonts w:eastAsiaTheme="minorEastAsia"/>
        </w:rPr>
        <w:t xml:space="preserve"> </w:t>
      </w:r>
      <w:r w:rsidR="008747F6">
        <w:rPr>
          <w:rFonts w:eastAsiaTheme="minorEastAsia"/>
        </w:rPr>
        <w:fldChar w:fldCharType="begin"/>
      </w:r>
      <w:r w:rsidR="008747F6">
        <w:rPr>
          <w:rFonts w:eastAsiaTheme="minorEastAsia"/>
        </w:rPr>
        <w:instrText xml:space="preserve"> ADDIN ZOTERO_ITEM CSL_CITATION {"citationID":"KCrIo5tt","properties":{"formattedCitation":"(Wesner &amp; Pomeranz 2021)","plainCitation":"(Wesner &amp; Pomeranz 2021)","noteIndex":0},"citationItems":[{"id":2857,"uris":["http://zotero.org/users/6116610/items/SDWI7XHE"],"uri":["http://zotero.org/users/6116610/items/SDWI7XHE"],"itemData":{"id":2857,"type":"article-journal","abstract":"Bayesian data analysis is increasingly used in ecology, but prior specification remains focused on choosing non-informative priors (e.g., flat or vague priors). One barrier to choosing more informative priors is that priors must be specified on model parameters (e.g., intercepts, slopes, and sigmas), but prior knowledge often exists on the level of the response variable. This is particularly true for common models in ecology, like generalized linear mixed models that have a link function and potentially dozens of parameters, each of which needs a prior distribution. We suggest that this difficulty can be overcome by simulating from the prior predictive distribution and visualizing the results on the scale of the response variable. In doing so, some common choices for non-informative priors on parameters can easily be seen to produce biologically impossible values of response variables. Such implications of prior choices are difficult to foresee without visualization. We demonstrate a workflow for prior selection using simulation and visualization with two ecological examples (predator–prey body sizes and spider responses to food competition). This approach is not new, but its adoption by ecologists will help to better incorporate prior information in ecological models, thereby maximizing one of the benefits of Bayesian data analysis.","container-title":"Ecosphere","DOI":"10.1002/ecs2.3739","ISSN":"2150-8925","issue":"9","language":"en","note":"_eprint: https://onlinelibrary.wiley.com/doi/pdf/10.1002/ecs2.3739","page":"e03739","source":"Wiley Online Library","title":"Choosing priors in Bayesian ecological models by simulating from the prior predictive distribution","volume":"12","author":[{"family":"Wesner","given":"Jeff S."},{"family":"Pomeranz","given":"Justin P. F."}],"issued":{"date-parts":[["2021"]]}}}],"schema":"https://github.com/citation-style-language/schema/raw/master/csl-citation.json"} </w:instrText>
      </w:r>
      <w:r w:rsidR="008747F6">
        <w:rPr>
          <w:rFonts w:eastAsiaTheme="minorEastAsia"/>
        </w:rPr>
        <w:fldChar w:fldCharType="separate"/>
      </w:r>
      <w:r w:rsidR="008747F6">
        <w:rPr>
          <w:rFonts w:eastAsiaTheme="minorEastAsia"/>
          <w:noProof/>
        </w:rPr>
        <w:t>(Wesner &amp; Pomeranz 2021)</w:t>
      </w:r>
      <w:r w:rsidR="008747F6">
        <w:rPr>
          <w:rFonts w:eastAsiaTheme="minorEastAsia"/>
        </w:rPr>
        <w:fldChar w:fldCharType="end"/>
      </w:r>
      <w:r w:rsidR="008747F6">
        <w:rPr>
          <w:rFonts w:eastAsiaTheme="minorEastAsia"/>
        </w:rPr>
        <w:t xml:space="preserve"> </w:t>
      </w:r>
      <w:r w:rsidR="0007697F">
        <w:rPr>
          <w:rFonts w:eastAsiaTheme="minorEastAsia"/>
        </w:rPr>
        <w:t>using probable parameter values</w:t>
      </w:r>
      <w:r w:rsidR="00CD4DC8">
        <w:rPr>
          <w:rFonts w:eastAsiaTheme="minorEastAsia"/>
        </w:rPr>
        <w:t xml:space="preserve"> </w:t>
      </w:r>
      <w:r w:rsidR="00A70D39">
        <w:rPr>
          <w:rFonts w:eastAsiaTheme="minorEastAsia"/>
        </w:rPr>
        <w:t>(</w:t>
      </w:r>
      <w:r w:rsidR="00A70D39" w:rsidRPr="00A70D39">
        <w:rPr>
          <w:rFonts w:eastAsiaTheme="minorEastAsia"/>
          <w:i/>
          <w:iCs/>
        </w:rPr>
        <w:t>Supporting Information</w:t>
      </w:r>
      <w:r w:rsidR="00C94428">
        <w:rPr>
          <w:rFonts w:eastAsiaTheme="minorEastAsia"/>
        </w:rPr>
        <w:t>, Fig. S</w:t>
      </w:r>
      <w:r w:rsidR="00EB1505">
        <w:rPr>
          <w:rFonts w:eastAsiaTheme="minorEastAsia"/>
        </w:rPr>
        <w:t>1</w:t>
      </w:r>
      <w:r w:rsidR="005947AB">
        <w:rPr>
          <w:rFonts w:eastAsiaTheme="minorEastAsia"/>
        </w:rPr>
        <w:t>,</w:t>
      </w:r>
      <w:r w:rsidR="000E3416">
        <w:rPr>
          <w:rFonts w:eastAsiaTheme="minorEastAsia"/>
        </w:rPr>
        <w:t xml:space="preserve"> </w:t>
      </w:r>
      <w:r w:rsidR="005947AB">
        <w:rPr>
          <w:rFonts w:eastAsiaTheme="minorEastAsia"/>
        </w:rPr>
        <w:t>S6</w:t>
      </w:r>
      <w:r w:rsidR="00A70D39">
        <w:rPr>
          <w:rFonts w:eastAsiaTheme="minorEastAsia"/>
          <w:i/>
          <w:iCs/>
        </w:rPr>
        <w:t>)</w:t>
      </w:r>
      <w:r w:rsidR="00A70D39" w:rsidRPr="006E7E94">
        <w:rPr>
          <w:rFonts w:eastAsiaTheme="minorEastAsia"/>
        </w:rPr>
        <w:t>.</w:t>
      </w:r>
      <w:r w:rsidR="00A446A0">
        <w:rPr>
          <w:rFonts w:eastAsiaTheme="minorEastAsia"/>
        </w:rPr>
        <w:t xml:space="preserve"> We used the same prior</w:t>
      </w:r>
      <w:r w:rsidR="00975D4E">
        <w:rPr>
          <w:rFonts w:eastAsiaTheme="minorEastAsia"/>
        </w:rPr>
        <w:t xml:space="preserve"> </w:t>
      </w:r>
      <w:r w:rsidR="00926F0B">
        <w:rPr>
          <w:rFonts w:eastAsiaTheme="minorEastAsia"/>
        </w:rPr>
        <w:t xml:space="preserve">distribution </w:t>
      </w:r>
      <w:r w:rsidR="005A334E">
        <w:rPr>
          <w:rFonts w:eastAsiaTheme="minorEastAsia"/>
        </w:rPr>
        <w:t>for each parameter</w:t>
      </w:r>
      <w:r w:rsidR="008C0A18">
        <w:rPr>
          <w:rFonts w:eastAsiaTheme="minorEastAsia"/>
        </w:rPr>
        <w:t xml:space="preserve"> </w:t>
      </w:r>
      <w:r w:rsidR="0097059E">
        <w:rPr>
          <w:rFonts w:eastAsiaTheme="minorEastAsia"/>
        </w:rPr>
        <w:t xml:space="preserve">class </w:t>
      </w:r>
      <w:r w:rsidR="008C0A18">
        <w:rPr>
          <w:rFonts w:eastAsiaTheme="minorEastAsia"/>
        </w:rPr>
        <w:t xml:space="preserve">for both </w:t>
      </w:r>
      <w:r w:rsidR="00566D8F">
        <w:rPr>
          <w:rFonts w:eastAsiaTheme="minorEastAsia"/>
        </w:rPr>
        <w:t xml:space="preserve">areas to </w:t>
      </w:r>
      <w:r w:rsidR="000E0C47">
        <w:rPr>
          <w:rFonts w:eastAsiaTheme="minorEastAsia"/>
        </w:rPr>
        <w:t>not</w:t>
      </w:r>
      <w:r w:rsidR="00BC7003">
        <w:rPr>
          <w:rFonts w:eastAsiaTheme="minorEastAsia"/>
        </w:rPr>
        <w:t xml:space="preserve"> give </w:t>
      </w:r>
      <w:r w:rsidR="00F00C44">
        <w:rPr>
          <w:rFonts w:eastAsiaTheme="minorEastAsia"/>
        </w:rPr>
        <w:t xml:space="preserve">introduce </w:t>
      </w:r>
      <w:r w:rsidR="00DA0150">
        <w:rPr>
          <w:rFonts w:eastAsiaTheme="minorEastAsia"/>
        </w:rPr>
        <w:t>any other sources of difference</w:t>
      </w:r>
      <w:r w:rsidR="00CD126D">
        <w:rPr>
          <w:rFonts w:eastAsiaTheme="minorEastAsia"/>
        </w:rPr>
        <w:t>s in parameter estimates between areas.</w:t>
      </w:r>
      <w:r w:rsidR="00BF23EA">
        <w:rPr>
          <w:rFonts w:eastAsiaTheme="minorEastAsia"/>
        </w:rPr>
        <w:t xml:space="preserve"> </w:t>
      </w:r>
      <w:r w:rsidR="00BD3880">
        <w:rPr>
          <w:rFonts w:eastAsiaTheme="minorEastAsia"/>
        </w:rPr>
        <w:t xml:space="preserve">We used the </w:t>
      </w:r>
      <w:r w:rsidR="00BF23EA">
        <w:rPr>
          <w:rFonts w:eastAsiaTheme="minorEastAsia"/>
        </w:rPr>
        <w:t>following priors</w:t>
      </w:r>
      <w:r w:rsidR="00114A8B">
        <w:rPr>
          <w:rFonts w:eastAsiaTheme="minorEastAsia"/>
        </w:rPr>
        <w:t xml:space="preserve"> for the VBGE model</w:t>
      </w:r>
      <w:r w:rsidR="002A3CBA">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i/>
                  </w:rPr>
                </m:ctrlPr>
              </m:sSubPr>
              <m:e>
                <m:r>
                  <w:rPr>
                    <w:rFonts w:ascii="Cambria Math" w:hAnsi="Cambria Math"/>
                  </w:rPr>
                  <m:t>L</m:t>
                </m:r>
              </m:e>
              <m:sub>
                <m:r>
                  <w:rPr>
                    <w:rFonts w:ascii="Cambria Math" w:hAnsi="Cambria Math"/>
                  </w:rPr>
                  <m:t>∞C,W</m:t>
                </m:r>
              </m:sub>
            </m:sSub>
          </m:sub>
        </m:sSub>
        <m:r>
          <w:rPr>
            <w:rFonts w:ascii="Cambria Math" w:hAnsi="Cambria Math"/>
          </w:rPr>
          <m:t>~</m:t>
        </m:r>
        <m:r>
          <m:rPr>
            <m:sty m:val="p"/>
          </m:rPr>
          <w:rPr>
            <w:rFonts w:ascii="Cambria Math" w:hAnsi="Cambria Math"/>
          </w:rPr>
          <m:t>N</m:t>
        </m:r>
        <m:d>
          <m:dPr>
            <m:ctrlPr>
              <w:rPr>
                <w:rFonts w:ascii="Cambria Math" w:hAnsi="Cambria Math"/>
                <w:iCs/>
              </w:rPr>
            </m:ctrlPr>
          </m:dPr>
          <m:e>
            <m:r>
              <m:rPr>
                <m:sty m:val="p"/>
              </m:rPr>
              <w:rPr>
                <w:rFonts w:ascii="Cambria Math" w:hAnsi="Cambria Math"/>
              </w:rPr>
              <m:t>45,20</m:t>
            </m:r>
          </m:e>
        </m:d>
      </m:oMath>
      <w:r w:rsidR="003E0772">
        <w:rPr>
          <w:rFonts w:eastAsiaTheme="minorEastAsia"/>
          <w:iCs/>
        </w:rPr>
        <w:t xml:space="preserve">, </w:t>
      </w:r>
      <m:oMath>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eastAsiaTheme="minorEastAsia" w:hAnsi="Cambria Math"/>
                    <w:i/>
                    <w:iCs/>
                  </w:rPr>
                </m:ctrlPr>
              </m:sSubPr>
              <m:e>
                <m:r>
                  <w:rPr>
                    <w:rFonts w:ascii="Cambria Math" w:eastAsiaTheme="minorEastAsia" w:hAnsi="Cambria Math"/>
                  </w:rPr>
                  <m:t>K</m:t>
                </m:r>
              </m:e>
              <m:sub>
                <m:r>
                  <w:rPr>
                    <w:rFonts w:ascii="Cambria Math" w:eastAsiaTheme="minorEastAsia" w:hAnsi="Cambria Math"/>
                  </w:rPr>
                  <m:t>C,W</m:t>
                </m:r>
              </m:sub>
            </m:sSub>
          </m:sub>
        </m:sSub>
        <m:r>
          <w:rPr>
            <w:rFonts w:ascii="Cambria Math" w:eastAsiaTheme="minorEastAsia" w:hAnsi="Cambria Math"/>
          </w:rPr>
          <m:t>~</m:t>
        </m:r>
        <m:r>
          <m:rPr>
            <m:sty m:val="p"/>
          </m:rPr>
          <w:rPr>
            <w:rFonts w:ascii="Cambria Math" w:eastAsiaTheme="minorEastAsia" w:hAnsi="Cambria Math"/>
          </w:rPr>
          <m:t>N</m:t>
        </m:r>
        <m:d>
          <m:dPr>
            <m:ctrlPr>
              <w:rPr>
                <w:rFonts w:ascii="Cambria Math" w:eastAsiaTheme="minorEastAsia" w:hAnsi="Cambria Math"/>
              </w:rPr>
            </m:ctrlPr>
          </m:dPr>
          <m:e>
            <m:r>
              <m:rPr>
                <m:sty m:val="p"/>
              </m:rPr>
              <w:rPr>
                <w:rFonts w:ascii="Cambria Math" w:eastAsiaTheme="minorEastAsia" w:hAnsi="Cambria Math"/>
              </w:rPr>
              <m:t>0.2, 0.1</m:t>
            </m:r>
          </m:e>
        </m:d>
      </m:oMath>
      <w:r w:rsidR="003E0772">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0C,W</m:t>
            </m:r>
          </m:sub>
        </m:sSub>
        <m:r>
          <w:rPr>
            <w:rFonts w:ascii="Cambria Math" w:eastAsiaTheme="minorEastAsia" w:hAnsi="Cambria Math"/>
          </w:rPr>
          <m:t>~</m:t>
        </m:r>
        <m:r>
          <m:rPr>
            <m:sty m:val="p"/>
          </m:rPr>
          <w:rPr>
            <w:rFonts w:ascii="Cambria Math" w:eastAsiaTheme="minorEastAsia" w:hAnsi="Cambria Math"/>
          </w:rPr>
          <m:t>N</m:t>
        </m:r>
        <m:d>
          <m:dPr>
            <m:ctrlPr>
              <w:rPr>
                <w:rFonts w:ascii="Cambria Math" w:eastAsiaTheme="minorEastAsia" w:hAnsi="Cambria Math"/>
                <w:iCs/>
              </w:rPr>
            </m:ctrlPr>
          </m:dPr>
          <m:e>
            <m:r>
              <m:rPr>
                <m:sty m:val="p"/>
              </m:rPr>
              <w:rPr>
                <w:rFonts w:ascii="Cambria Math" w:eastAsiaTheme="minorEastAsia" w:hAnsi="Cambria Math"/>
              </w:rPr>
              <m:t>-0.5, 1</m:t>
            </m:r>
          </m:e>
        </m:d>
      </m:oMath>
      <w:r w:rsidR="00616740">
        <w:rPr>
          <w:rFonts w:eastAsiaTheme="minorEastAsia"/>
          <w:iCs/>
        </w:rPr>
        <w:t xml:space="preserve"> and </w:t>
      </w:r>
      <m:oMath>
        <m:r>
          <w:rPr>
            <w:rFonts w:ascii="Cambria Math" w:eastAsiaTheme="minorEastAsia" w:hAnsi="Cambria Math"/>
          </w:rPr>
          <m:t>υ~</m:t>
        </m:r>
        <m:r>
          <m:rPr>
            <m:sty m:val="p"/>
          </m:rPr>
          <w:rPr>
            <w:rFonts w:ascii="Cambria Math" w:eastAsiaTheme="minorEastAsia" w:hAnsi="Cambria Math"/>
          </w:rPr>
          <m:t>gamma(2,0.1)</m:t>
        </m:r>
      </m:oMath>
      <w:r w:rsidR="00616740">
        <w:rPr>
          <w:rFonts w:eastAsiaTheme="minorEastAsia"/>
        </w:rPr>
        <w:t xml:space="preserve">. </w:t>
      </w:r>
      <m:oMath>
        <m:r>
          <w:rPr>
            <w:rFonts w:ascii="Cambria Math" w:eastAsiaTheme="minorEastAsia" w:hAnsi="Cambria Math"/>
          </w:rPr>
          <m:t>σ</m:t>
        </m:r>
      </m:oMath>
      <w:r w:rsidR="001A46F1">
        <w:rPr>
          <w:rFonts w:ascii="Cambria Math" w:eastAsiaTheme="minorEastAsia" w:hAnsi="Cambria Math"/>
          <w:i/>
        </w:rPr>
        <w:t>,</w:t>
      </w:r>
      <w:r w:rsidR="006376A5" w:rsidRPr="006376A5">
        <w:rPr>
          <w:rFonts w:ascii="Cambria Math" w:hAnsi="Cambria Math"/>
          <w:i/>
        </w:rPr>
        <w:t xml:space="preserve"> </w:t>
      </w:r>
      <m:oMath>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i/>
                  </w:rPr>
                </m:ctrlPr>
              </m:sSubPr>
              <m:e>
                <m:r>
                  <w:rPr>
                    <w:rFonts w:ascii="Cambria Math" w:hAnsi="Cambria Math"/>
                  </w:rPr>
                  <m:t>L</m:t>
                </m:r>
              </m:e>
              <m:sub>
                <m:r>
                  <w:rPr>
                    <w:rFonts w:ascii="Cambria Math" w:hAnsi="Cambria Math"/>
                  </w:rPr>
                  <m:t>∞C</m:t>
                </m:r>
              </m:sub>
            </m:sSub>
          </m:sub>
        </m:sSub>
      </m:oMath>
      <w:r w:rsidR="00E202A3">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i/>
                  </w:rPr>
                </m:ctrlPr>
              </m:sSubPr>
              <m:e>
                <m:r>
                  <w:rPr>
                    <w:rFonts w:ascii="Cambria Math" w:hAnsi="Cambria Math"/>
                  </w:rPr>
                  <m:t>L</m:t>
                </m:r>
              </m:e>
              <m:sub>
                <m:r>
                  <w:rPr>
                    <w:rFonts w:ascii="Cambria Math" w:hAnsi="Cambria Math"/>
                  </w:rPr>
                  <m:t>∞W</m:t>
                </m:r>
              </m:sub>
            </m:sSub>
          </m:sub>
        </m:sSub>
      </m:oMath>
      <w:r w:rsidR="00E202A3">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C</m:t>
                </m:r>
              </m:sub>
            </m:sSub>
          </m:sub>
        </m:sSub>
      </m:oMath>
      <w:r w:rsidR="00E202A3">
        <w:rPr>
          <w:rFonts w:eastAsiaTheme="minorEastAsia"/>
        </w:rPr>
        <w:t>,</w:t>
      </w:r>
      <w:r w:rsidR="00E202A3" w:rsidRPr="00D95AB2">
        <w:rPr>
          <w:rFonts w:ascii="Cambria Math" w:eastAsiaTheme="minorEastAsia" w:hAnsi="Cambria Math"/>
          <w:i/>
        </w:rPr>
        <w:t xml:space="preserve"> </w:t>
      </w:r>
      <m:oMath>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W</m:t>
                </m:r>
              </m:sub>
            </m:sSub>
          </m:sub>
        </m:sSub>
      </m:oMath>
      <w:r w:rsidR="001A46F1">
        <w:rPr>
          <w:rFonts w:eastAsiaTheme="minorEastAsia"/>
          <w:iCs/>
        </w:rPr>
        <w:t xml:space="preserve"> were given </w:t>
      </w:r>
      <w:r w:rsidR="00267E40">
        <w:rPr>
          <w:rFonts w:eastAsiaTheme="minorEastAsia"/>
          <w:iCs/>
        </w:rPr>
        <w:t xml:space="preserve">a </w:t>
      </w:r>
      <m:oMath>
        <m:r>
          <m:rPr>
            <m:sty m:val="p"/>
          </m:rPr>
          <w:rPr>
            <w:rFonts w:ascii="Cambria Math" w:eastAsiaTheme="minorEastAsia" w:hAnsi="Cambria Math"/>
          </w:rPr>
          <m:t>Student</m:t>
        </m:r>
        <m:r>
          <m:rPr>
            <m:nor/>
          </m:rPr>
          <w:rPr>
            <w:rFonts w:ascii="Cambria Math" w:eastAsiaTheme="minorEastAsia" w:hAnsi="Cambria Math"/>
            <w:iCs/>
          </w:rPr>
          <m:t>-</m:t>
        </m:r>
        <m:r>
          <w:rPr>
            <w:rFonts w:ascii="Cambria Math" w:eastAsiaTheme="minorEastAsia" w:hAnsi="Cambria Math"/>
          </w:rPr>
          <m:t>t</m:t>
        </m:r>
        <m:d>
          <m:dPr>
            <m:ctrlPr>
              <w:rPr>
                <w:rFonts w:ascii="Cambria Math" w:eastAsiaTheme="minorEastAsia" w:hAnsi="Cambria Math"/>
                <w:i/>
                <w:iCs/>
              </w:rPr>
            </m:ctrlPr>
          </m:dPr>
          <m:e>
            <m:r>
              <w:rPr>
                <w:rFonts w:ascii="Cambria Math" w:eastAsiaTheme="minorEastAsia" w:hAnsi="Cambria Math"/>
              </w:rPr>
              <m:t>3,0,2.5</m:t>
            </m:r>
          </m:e>
        </m:d>
      </m:oMath>
      <w:r w:rsidR="00267E40">
        <w:rPr>
          <w:rFonts w:eastAsiaTheme="minorEastAsia"/>
          <w:iCs/>
        </w:rPr>
        <w:t xml:space="preserve"> prior.</w:t>
      </w:r>
    </w:p>
    <w:p w14:paraId="12D16782" w14:textId="2372F275" w:rsidR="00586A4A" w:rsidRDefault="008019D5" w:rsidP="00563AAD">
      <w:pPr>
        <w:spacing w:line="480" w:lineRule="auto"/>
        <w:ind w:firstLine="284"/>
        <w:contextualSpacing/>
        <w:jc w:val="both"/>
      </w:pPr>
      <w:r>
        <w:rPr>
          <w:rFonts w:eastAsiaTheme="minorEastAsia"/>
        </w:rPr>
        <w:t xml:space="preserve">We also compared how growth scales with </w:t>
      </w:r>
      <w:r w:rsidRPr="001B48CA">
        <w:rPr>
          <w:rFonts w:eastAsiaTheme="minorEastAsia"/>
          <w:i/>
          <w:iCs/>
        </w:rPr>
        <w:t>size</w:t>
      </w:r>
      <w:r>
        <w:rPr>
          <w:rFonts w:eastAsiaTheme="minorEastAsia"/>
        </w:rPr>
        <w:t xml:space="preserve"> </w:t>
      </w:r>
      <w:r w:rsidR="001B48CA">
        <w:rPr>
          <w:rFonts w:eastAsiaTheme="minorEastAsia"/>
        </w:rPr>
        <w:t xml:space="preserve">(in contrast to length vs age) </w:t>
      </w:r>
      <w:r>
        <w:rPr>
          <w:rFonts w:eastAsiaTheme="minorEastAsia"/>
        </w:rPr>
        <w:t>in the two areas</w:t>
      </w:r>
      <w:r w:rsidR="00AF1CCC">
        <w:rPr>
          <w:rFonts w:eastAsiaTheme="minorEastAsia"/>
        </w:rPr>
        <w:t xml:space="preserve">, because length-at-age is </w:t>
      </w:r>
      <w:r>
        <w:rPr>
          <w:rFonts w:eastAsiaTheme="minorEastAsia"/>
        </w:rPr>
        <w:t xml:space="preserve"> by fitting </w:t>
      </w:r>
      <w:r w:rsidR="00CA593C">
        <w:t xml:space="preserve">allometric </w:t>
      </w:r>
      <w:r w:rsidR="00D21154">
        <w:t xml:space="preserve">growth </w:t>
      </w:r>
      <w:r w:rsidR="00CA593C">
        <w:t>model</w:t>
      </w:r>
      <w:r w:rsidR="00145815">
        <w:t>s</w:t>
      </w:r>
      <w:r w:rsidR="00CA593C">
        <w:t xml:space="preserve"> describing how specific growth rate scales with length: </w:t>
      </w:r>
      <m:oMath>
        <m:r>
          <w:rPr>
            <w:rFonts w:ascii="Cambria Math" w:hAnsi="Cambria Math"/>
          </w:rPr>
          <m:t>G=</m:t>
        </m:r>
        <m:r>
          <w:rPr>
            <w:rFonts w:ascii="Cambria Math" w:eastAsiaTheme="minorEastAsia" w:hAnsi="Cambria Math"/>
          </w:rPr>
          <m:t>α</m:t>
        </m:r>
        <m:sSup>
          <m:sSupPr>
            <m:ctrlPr>
              <w:rPr>
                <w:rFonts w:ascii="Cambria Math" w:hAnsi="Cambria Math"/>
                <w:i/>
              </w:rPr>
            </m:ctrlPr>
          </m:sSupPr>
          <m:e>
            <m:r>
              <w:rPr>
                <w:rFonts w:ascii="Cambria Math" w:hAnsi="Cambria Math"/>
              </w:rPr>
              <m:t>L</m:t>
            </m:r>
          </m:e>
          <m:sup>
            <m:r>
              <w:rPr>
                <w:rFonts w:ascii="Cambria Math" w:hAnsi="Cambria Math"/>
              </w:rPr>
              <m:t>θ</m:t>
            </m:r>
          </m:sup>
        </m:sSup>
      </m:oMath>
      <w:r w:rsidR="00CA593C">
        <w:rPr>
          <w:rFonts w:eastAsiaTheme="minorEastAsia"/>
        </w:rPr>
        <w:t>, where</w:t>
      </w:r>
      <w:r w:rsidR="00CA593C" w:rsidRPr="00377DF0">
        <w:rPr>
          <w:rFonts w:ascii="Cambria Math" w:eastAsiaTheme="minorEastAsia" w:hAnsi="Cambria Math"/>
          <w:i/>
        </w:rPr>
        <w:t xml:space="preserve"> </w:t>
      </w:r>
      <m:oMath>
        <m:r>
          <w:rPr>
            <w:rFonts w:ascii="Cambria Math" w:eastAsiaTheme="minorEastAsia" w:hAnsi="Cambria Math"/>
          </w:rPr>
          <m:t>G</m:t>
        </m:r>
      </m:oMath>
      <w:r w:rsidR="00CA593C" w:rsidRPr="00377DF0">
        <w:rPr>
          <w:rFonts w:ascii="Cambria Math" w:eastAsiaTheme="minorEastAsia" w:hAnsi="Cambria Math"/>
          <w:iCs/>
        </w:rPr>
        <w:t xml:space="preserve">, </w:t>
      </w:r>
      <w:r w:rsidR="00CA593C">
        <w:t xml:space="preserve">the specific growth, is defined as: </w:t>
      </w:r>
      <m:oMath>
        <m:r>
          <w:rPr>
            <w:rFonts w:ascii="Cambria Math" w:eastAsiaTheme="minorEastAsia" w:hAnsi="Cambria Math"/>
          </w:rPr>
          <m:t>G=</m:t>
        </m:r>
        <m:r>
          <w:rPr>
            <w:rFonts w:ascii="Cambria Math" w:eastAsiaTheme="minorEastAsia" w:hAnsi="Cambria Math"/>
          </w:rPr>
          <w:lastRenderedPageBreak/>
          <m:t>100×(</m:t>
        </m:r>
        <m:func>
          <m:funcPr>
            <m:ctrlPr>
              <w:rPr>
                <w:rFonts w:ascii="Cambria Math" w:eastAsiaTheme="minorEastAsia" w:hAnsi="Cambria Math"/>
                <w:iCs/>
              </w:rPr>
            </m:ctrlPr>
          </m:funcPr>
          <m:fName>
            <m:r>
              <m:rPr>
                <m:sty m:val="p"/>
              </m:rPr>
              <w:rPr>
                <w:rFonts w:ascii="Cambria Math" w:eastAsiaTheme="minorEastAsia" w:hAnsi="Cambria Math"/>
              </w:rPr>
              <m:t>log</m:t>
            </m:r>
            <m:ctrlPr>
              <w:rPr>
                <w:rFonts w:ascii="Cambria Math" w:eastAsiaTheme="minorEastAsia" w:hAnsi="Cambria Math"/>
                <w:i/>
              </w:rPr>
            </m:ctrlPr>
          </m:fName>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2</m:t>
                    </m:r>
                  </m:sub>
                </m:sSub>
              </m:e>
            </m:d>
          </m:e>
        </m:func>
        <m:r>
          <w:rPr>
            <w:rFonts w:ascii="Cambria Math" w:eastAsiaTheme="minorEastAsia" w:hAnsi="Cambria Math"/>
          </w:rPr>
          <m:t>-</m:t>
        </m:r>
        <m:func>
          <m:funcPr>
            <m:ctrlPr>
              <w:rPr>
                <w:rFonts w:ascii="Cambria Math" w:eastAsiaTheme="minorEastAsia" w:hAnsi="Cambria Math"/>
                <w:iCs/>
              </w:rPr>
            </m:ctrlPr>
          </m:funcPr>
          <m:fName>
            <m:r>
              <m:rPr>
                <m:sty m:val="p"/>
              </m:rPr>
              <w:rPr>
                <w:rFonts w:ascii="Cambria Math" w:eastAsiaTheme="minorEastAsia" w:hAnsi="Cambria Math"/>
              </w:rPr>
              <m:t>log</m:t>
            </m:r>
            <m:ctrlPr>
              <w:rPr>
                <w:rFonts w:ascii="Cambria Math" w:eastAsiaTheme="minorEastAsia" w:hAnsi="Cambria Math"/>
                <w:i/>
              </w:rPr>
            </m:ctrlPr>
          </m:fName>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1</m:t>
                    </m:r>
                  </m:sub>
                </m:sSub>
              </m:e>
            </m:d>
          </m:e>
        </m:func>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2</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1</m:t>
            </m:r>
          </m:sub>
        </m:sSub>
        <m:r>
          <w:rPr>
            <w:rFonts w:ascii="Cambria Math" w:eastAsiaTheme="minorEastAsia" w:hAnsi="Cambria Math"/>
          </w:rPr>
          <m:t>)</m:t>
        </m:r>
      </m:oMath>
      <w:r w:rsidR="00CA593C">
        <w:rPr>
          <w:rFonts w:eastAsiaTheme="minorEastAsia"/>
        </w:rPr>
        <w:t xml:space="preserve"> and </w:t>
      </w:r>
      <m:oMath>
        <m:r>
          <w:rPr>
            <w:rFonts w:ascii="Cambria Math" w:eastAsiaTheme="minorEastAsia" w:hAnsi="Cambria Math"/>
          </w:rPr>
          <m:t>L</m:t>
        </m:r>
      </m:oMath>
      <w:r w:rsidR="00CA593C">
        <w:rPr>
          <w:rFonts w:eastAsiaTheme="minorEastAsia"/>
        </w:rPr>
        <w:t xml:space="preserve"> is the geometric mean weight: </w:t>
      </w:r>
      <m:oMath>
        <m:r>
          <w:rPr>
            <w:rFonts w:ascii="Cambria Math" w:eastAsiaTheme="minorEastAsia" w:hAnsi="Cambria Math"/>
          </w:rPr>
          <m:t>L=</m:t>
        </m:r>
        <m:sSup>
          <m:sSupPr>
            <m:ctrlPr>
              <w:rPr>
                <w:rFonts w:ascii="Cambria Math" w:eastAsiaTheme="minorEastAsia" w:hAnsi="Cambria Math"/>
                <w:i/>
              </w:rPr>
            </m:ctrlPr>
          </m:sSupPr>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2</m:t>
                    </m:r>
                  </m:sub>
                </m:sSub>
              </m:e>
            </m:d>
            <m:ctrlPr>
              <w:rPr>
                <w:rFonts w:ascii="Cambria Math" w:hAnsi="Cambria Math"/>
                <w:i/>
              </w:rPr>
            </m:ctrlPr>
          </m:e>
          <m:sup>
            <m:r>
              <w:rPr>
                <w:rFonts w:ascii="Cambria Math" w:hAnsi="Cambria Math"/>
              </w:rPr>
              <m:t>0.5</m:t>
            </m:r>
          </m:sup>
        </m:sSup>
      </m:oMath>
      <w:r w:rsidR="00CA593C">
        <w:t xml:space="preserve">. </w:t>
      </w:r>
      <w:r w:rsidR="00752773">
        <w:t xml:space="preserve">Here we also used back-calculated </w:t>
      </w:r>
      <w:r w:rsidR="001F446D">
        <w:t>length-at-age, meaning multiple observations within individuals</w:t>
      </w:r>
      <w:r w:rsidR="004D4FA7">
        <w:t xml:space="preserve">. </w:t>
      </w:r>
      <w:r w:rsidR="00692756">
        <w:t xml:space="preserve">As with the VBGE model, </w:t>
      </w:r>
      <w:r w:rsidR="0072769A">
        <w:t>we dummy coded area</w:t>
      </w:r>
      <w:r w:rsidR="00A171F5">
        <w:t xml:space="preserve"> in order to compare models with </w:t>
      </w:r>
      <w:r w:rsidR="000C19B8">
        <w:t xml:space="preserve">different combinations of common and shared parameters. We assumed growth rates were </w:t>
      </w:r>
      <m:oMath>
        <m:r>
          <m:rPr>
            <m:sty m:val="p"/>
          </m:rPr>
          <w:rPr>
            <w:rFonts w:ascii="Cambria Math" w:eastAsiaTheme="minorEastAsia" w:hAnsi="Cambria Math"/>
          </w:rPr>
          <m:t>Student</m:t>
        </m:r>
        <m:r>
          <m:rPr>
            <m:nor/>
          </m:rPr>
          <w:rPr>
            <w:rFonts w:ascii="Cambria Math" w:eastAsiaTheme="minorEastAsia" w:hAnsi="Cambria Math"/>
            <w:iCs/>
          </w:rPr>
          <m:t>-</m:t>
        </m:r>
        <m:r>
          <w:rPr>
            <w:rFonts w:ascii="Cambria Math" w:eastAsiaTheme="minorEastAsia" w:hAnsi="Cambria Math"/>
          </w:rPr>
          <m:t>t</m:t>
        </m:r>
      </m:oMath>
      <w:r w:rsidR="00886B5C">
        <w:rPr>
          <w:rFonts w:eastAsiaTheme="minorEastAsia"/>
        </w:rPr>
        <w:t xml:space="preserve"> distribut</w:t>
      </w:r>
      <w:r w:rsidR="00F83FDD">
        <w:rPr>
          <w:rFonts w:eastAsiaTheme="minorEastAsia"/>
        </w:rPr>
        <w:t>ed</w:t>
      </w:r>
      <w:r w:rsidR="00225FD5">
        <w:rPr>
          <w:rFonts w:eastAsiaTheme="minorEastAsia"/>
        </w:rPr>
        <w:t xml:space="preserve">, and the full model </w:t>
      </w:r>
      <w:r w:rsidR="007467A3">
        <w:rPr>
          <w:rFonts w:eastAsiaTheme="minorEastAsia"/>
        </w:rPr>
        <w:t>can be written as</w:t>
      </w:r>
      <w:r w:rsidR="00574616">
        <w:rPr>
          <w:rFonts w:eastAsiaTheme="minorEastAsia"/>
        </w:rPr>
        <w:t>:</w:t>
      </w:r>
    </w:p>
    <w:p w14:paraId="16136B00" w14:textId="44F07468" w:rsidR="0055709F" w:rsidRDefault="00EC7F56" w:rsidP="0055709F">
      <w:pPr>
        <w:spacing w:line="480" w:lineRule="auto"/>
        <w:ind w:firstLine="284"/>
        <w:contextualSpacing/>
        <w:jc w:val="center"/>
      </w:pPr>
      <m:oMathPara>
        <m:oMath>
          <m:eqArr>
            <m:eqArrPr>
              <m:maxDist m:val="1"/>
              <m:ctrlPr>
                <w:rPr>
                  <w:rFonts w:ascii="Cambria Math" w:eastAsiaTheme="minorEastAsia" w:hAnsi="Cambria Math"/>
                  <w:i/>
                  <w:iCs/>
                </w:rPr>
              </m:ctrlPr>
            </m:eqArrPr>
            <m:e>
              <m:sSub>
                <m:sSubPr>
                  <m:ctrlPr>
                    <w:rPr>
                      <w:rFonts w:ascii="Cambria Math" w:eastAsiaTheme="minorEastAsia" w:hAnsi="Cambria Math"/>
                      <w:i/>
                    </w:rPr>
                  </m:ctrlPr>
                </m:sSubPr>
                <m:e>
                  <m:r>
                    <w:rPr>
                      <w:rFonts w:ascii="Cambria Math" w:hAnsi="Cambria Math"/>
                    </w:rPr>
                    <m:t>L</m:t>
                  </m:r>
                  <m:ctrlPr>
                    <w:rPr>
                      <w:rFonts w:ascii="Cambria Math" w:hAnsi="Cambria Math"/>
                      <w:i/>
                    </w:rPr>
                  </m:ctrlPr>
                </m:e>
                <m:sub>
                  <m:r>
                    <w:rPr>
                      <w:rFonts w:ascii="Cambria Math" w:eastAsiaTheme="minorEastAsia" w:hAnsi="Cambria Math"/>
                    </w:rPr>
                    <m:t>i</m:t>
                  </m:r>
                </m:sub>
              </m:sSub>
              <m:r>
                <w:rPr>
                  <w:rFonts w:ascii="Cambria Math" w:eastAsiaTheme="minorEastAsia" w:hAnsi="Cambria Math"/>
                </w:rPr>
                <m:t>~</m:t>
              </m:r>
              <m:r>
                <m:rPr>
                  <m:sty m:val="p"/>
                </m:rPr>
                <w:rPr>
                  <w:rFonts w:ascii="Cambria Math" w:eastAsiaTheme="minorEastAsia" w:hAnsi="Cambria Math"/>
                </w:rPr>
                <m:t>Student</m:t>
              </m:r>
              <m:r>
                <m:rPr>
                  <m:nor/>
                </m:rPr>
                <w:rPr>
                  <w:rFonts w:ascii="Cambria Math" w:eastAsiaTheme="minorEastAsia" w:hAnsi="Cambria Math"/>
                  <w:iCs/>
                </w:rPr>
                <m:t>-</m:t>
              </m:r>
              <m:r>
                <w:rPr>
                  <w:rFonts w:ascii="Cambria Math" w:eastAsiaTheme="minorEastAsia" w:hAnsi="Cambria Math"/>
                </w:rPr>
                <m:t>t</m:t>
              </m:r>
              <m:d>
                <m:dPr>
                  <m:ctrlPr>
                    <w:rPr>
                      <w:rFonts w:ascii="Cambria Math" w:eastAsiaTheme="minorEastAsia" w:hAnsi="Cambria Math"/>
                      <w:i/>
                      <w:iCs/>
                    </w:rPr>
                  </m:ctrlPr>
                </m:dPr>
                <m:e>
                  <m:r>
                    <w:rPr>
                      <w:rFonts w:ascii="Cambria Math" w:eastAsiaTheme="minorEastAsia" w:hAnsi="Cambria Math"/>
                    </w:rPr>
                    <m:t xml:space="preserve">υ, </m:t>
                  </m:r>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i</m:t>
                      </m:r>
                    </m:sub>
                  </m:sSub>
                  <m:r>
                    <w:rPr>
                      <w:rFonts w:ascii="Cambria Math" w:eastAsiaTheme="minorEastAsia" w:hAnsi="Cambria Math"/>
                    </w:rPr>
                    <m:t>,σ</m:t>
                  </m:r>
                </m:e>
              </m:d>
              <m:r>
                <w:rPr>
                  <w:rFonts w:ascii="Cambria Math" w:eastAsiaTheme="minorEastAsia" w:hAnsi="Cambria Math"/>
                </w:rPr>
                <m:t>#(4)</m:t>
              </m:r>
            </m:e>
          </m:eqArr>
        </m:oMath>
      </m:oMathPara>
    </w:p>
    <w:p w14:paraId="01FCA3CA" w14:textId="545B6DE6" w:rsidR="0055709F" w:rsidRPr="008F06C1" w:rsidRDefault="00EC7F56" w:rsidP="0055709F">
      <w:pPr>
        <w:spacing w:line="480" w:lineRule="auto"/>
        <w:ind w:firstLine="284"/>
        <w:contextualSpacing/>
        <w:jc w:val="both"/>
        <w:rPr>
          <w:rFonts w:eastAsiaTheme="minorEastAsia"/>
        </w:rPr>
      </w:pPr>
      <m:oMathPara>
        <m:oMath>
          <m:eqArr>
            <m:eqArrPr>
              <m:maxDist m:val="1"/>
              <m:ctrlPr>
                <w:rPr>
                  <w:rFonts w:ascii="Cambria Math" w:eastAsiaTheme="minorEastAsia" w:hAnsi="Cambria Math"/>
                  <w:i/>
                </w:rPr>
              </m:ctrlPr>
            </m:eqArrPr>
            <m:e>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C</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Cj</m:t>
                  </m:r>
                  <m:d>
                    <m:dPr>
                      <m:begChr m:val="["/>
                      <m:endChr m:val="]"/>
                      <m:ctrlPr>
                        <w:rPr>
                          <w:rFonts w:ascii="Cambria Math" w:eastAsiaTheme="minorEastAsia" w:hAnsi="Cambria Math"/>
                          <w:i/>
                        </w:rPr>
                      </m:ctrlPr>
                    </m:dPr>
                    <m:e>
                      <m:r>
                        <w:rPr>
                          <w:rFonts w:ascii="Cambria Math" w:eastAsiaTheme="minorEastAsia" w:hAnsi="Cambria Math"/>
                        </w:rPr>
                        <m:t>i</m:t>
                      </m:r>
                    </m:e>
                  </m:d>
                  <m:r>
                    <w:rPr>
                      <w:rFonts w:ascii="Cambria Math" w:eastAsiaTheme="minorEastAsia" w:hAnsi="Cambria Math"/>
                    </w:rPr>
                    <m:t>,k</m:t>
                  </m:r>
                  <m:d>
                    <m:dPr>
                      <m:begChr m:val="["/>
                      <m:endChr m:val="]"/>
                      <m:ctrlPr>
                        <w:rPr>
                          <w:rFonts w:ascii="Cambria Math" w:eastAsiaTheme="minorEastAsia" w:hAnsi="Cambria Math"/>
                          <w:i/>
                        </w:rPr>
                      </m:ctrlPr>
                    </m:dPr>
                    <m:e>
                      <m:r>
                        <w:rPr>
                          <w:rFonts w:ascii="Cambria Math" w:eastAsiaTheme="minorEastAsia" w:hAnsi="Cambria Math"/>
                        </w:rPr>
                        <m:t>i</m:t>
                      </m:r>
                    </m:e>
                  </m:d>
                </m:sub>
              </m:sSub>
              <m:sSup>
                <m:sSupPr>
                  <m:ctrlPr>
                    <w:rPr>
                      <w:rFonts w:ascii="Cambria Math" w:eastAsiaTheme="minorEastAsia" w:hAnsi="Cambria Math"/>
                      <w:i/>
                    </w:rPr>
                  </m:ctrlPr>
                </m:sSupPr>
                <m:e>
                  <m:r>
                    <w:rPr>
                      <w:rFonts w:ascii="Cambria Math" w:eastAsiaTheme="minorEastAsia" w:hAnsi="Cambria Math"/>
                    </w:rPr>
                    <m:t>L</m:t>
                  </m:r>
                </m:e>
                <m:sup>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C</m:t>
                      </m:r>
                    </m:sub>
                  </m:sSub>
                </m:sup>
              </m:sSup>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W</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Wj</m:t>
                  </m:r>
                  <m:d>
                    <m:dPr>
                      <m:begChr m:val="["/>
                      <m:endChr m:val="]"/>
                      <m:ctrlPr>
                        <w:rPr>
                          <w:rFonts w:ascii="Cambria Math" w:eastAsiaTheme="minorEastAsia" w:hAnsi="Cambria Math"/>
                          <w:i/>
                        </w:rPr>
                      </m:ctrlPr>
                    </m:dPr>
                    <m:e>
                      <m:r>
                        <w:rPr>
                          <w:rFonts w:ascii="Cambria Math" w:eastAsiaTheme="minorEastAsia" w:hAnsi="Cambria Math"/>
                        </w:rPr>
                        <m:t>i</m:t>
                      </m:r>
                    </m:e>
                  </m:d>
                  <m:r>
                    <w:rPr>
                      <w:rFonts w:ascii="Cambria Math" w:eastAsiaTheme="minorEastAsia" w:hAnsi="Cambria Math"/>
                    </w:rPr>
                    <m:t>,k</m:t>
                  </m:r>
                  <m:d>
                    <m:dPr>
                      <m:begChr m:val="["/>
                      <m:endChr m:val="]"/>
                      <m:ctrlPr>
                        <w:rPr>
                          <w:rFonts w:ascii="Cambria Math" w:eastAsiaTheme="minorEastAsia" w:hAnsi="Cambria Math"/>
                          <w:i/>
                        </w:rPr>
                      </m:ctrlPr>
                    </m:dPr>
                    <m:e>
                      <m:r>
                        <w:rPr>
                          <w:rFonts w:ascii="Cambria Math" w:eastAsiaTheme="minorEastAsia" w:hAnsi="Cambria Math"/>
                        </w:rPr>
                        <m:t>i</m:t>
                      </m:r>
                    </m:e>
                  </m:d>
                </m:sub>
              </m:sSub>
              <m:sSup>
                <m:sSupPr>
                  <m:ctrlPr>
                    <w:rPr>
                      <w:rFonts w:ascii="Cambria Math" w:eastAsiaTheme="minorEastAsia" w:hAnsi="Cambria Math"/>
                      <w:i/>
                    </w:rPr>
                  </m:ctrlPr>
                </m:sSupPr>
                <m:e>
                  <m:r>
                    <w:rPr>
                      <w:rFonts w:ascii="Cambria Math" w:eastAsiaTheme="minorEastAsia" w:hAnsi="Cambria Math"/>
                    </w:rPr>
                    <m:t>L</m:t>
                  </m:r>
                </m:e>
                <m:sup>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W</m:t>
                      </m:r>
                    </m:sub>
                  </m:sSub>
                </m:sup>
              </m:sSup>
              <m:r>
                <w:rPr>
                  <w:rFonts w:ascii="Cambria Math" w:eastAsiaTheme="minorEastAsia" w:hAnsi="Cambria Math"/>
                </w:rPr>
                <m:t>)#(5)</m:t>
              </m:r>
            </m:e>
          </m:eqArr>
        </m:oMath>
      </m:oMathPara>
    </w:p>
    <w:p w14:paraId="44EFAFDE" w14:textId="777B96BE" w:rsidR="00FF31EC" w:rsidRPr="001A4D2B" w:rsidRDefault="00EC7F56" w:rsidP="00FF31EC">
      <w:pPr>
        <w:spacing w:line="480" w:lineRule="auto"/>
        <w:ind w:firstLine="284"/>
        <w:contextualSpacing/>
        <w:jc w:val="both"/>
        <w:rPr>
          <w:rFonts w:eastAsiaTheme="minorEastAsia"/>
        </w:rPr>
      </w:pPr>
      <m:oMathPara>
        <m:oMath>
          <m:eqArr>
            <m:eqArrPr>
              <m:maxDist m:val="1"/>
              <m:ctrlPr>
                <w:rPr>
                  <w:rFonts w:ascii="Cambria Math" w:eastAsiaTheme="minorEastAsia" w:hAnsi="Cambria Math"/>
                  <w:i/>
                </w:rPr>
              </m:ctrlPr>
            </m:eqArrPr>
            <m:e>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CWj</m:t>
                  </m:r>
                </m:sub>
              </m:sSub>
              <m:r>
                <w:rPr>
                  <w:rFonts w:ascii="Cambria Math" w:eastAsiaTheme="minorEastAsia" w:hAnsi="Cambria Math"/>
                </w:rPr>
                <m:t>~</m:t>
              </m:r>
              <m:r>
                <m:rPr>
                  <m:sty m:val="p"/>
                </m:rPr>
                <w:rPr>
                  <w:rFonts w:ascii="Cambria Math" w:eastAsiaTheme="minorEastAsia" w:hAnsi="Cambria Math"/>
                </w:rPr>
                <m:t>N</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CWj</m:t>
                          </m:r>
                        </m:sub>
                      </m:sSub>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σ</m:t>
                      </m:r>
                    </m:e>
                    <m:sub>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CWj</m:t>
                          </m:r>
                        </m:sub>
                      </m:sSub>
                    </m:sub>
                  </m:sSub>
                </m:e>
              </m:d>
              <m:r>
                <w:rPr>
                  <w:rFonts w:ascii="Cambria Math" w:eastAsiaTheme="minorEastAsia" w:hAnsi="Cambria Math"/>
                </w:rPr>
                <m:t>,</m:t>
              </m:r>
              <m:r>
                <m:rPr>
                  <m:nor/>
                </m:rPr>
                <w:rPr>
                  <w:rFonts w:ascii="Cambria Math" w:eastAsiaTheme="minorEastAsia" w:hAnsi="Cambria Math"/>
                </w:rPr>
                <m:t xml:space="preserve"> for id:cohort </m:t>
              </m:r>
              <m:r>
                <w:rPr>
                  <w:rFonts w:ascii="Cambria Math" w:eastAsiaTheme="minorEastAsia" w:hAnsi="Cambria Math"/>
                </w:rPr>
                <m:t>j=1,…,J#(6)</m:t>
              </m:r>
            </m:e>
          </m:eqArr>
        </m:oMath>
      </m:oMathPara>
    </w:p>
    <w:p w14:paraId="24EA83CA" w14:textId="51B1CDBA" w:rsidR="001A4D2B" w:rsidRPr="00131987" w:rsidRDefault="00EC7F56" w:rsidP="00FF31EC">
      <w:pPr>
        <w:spacing w:line="480" w:lineRule="auto"/>
        <w:ind w:firstLine="284"/>
        <w:contextualSpacing/>
        <w:jc w:val="both"/>
        <w:rPr>
          <w:rFonts w:eastAsiaTheme="minorEastAsia"/>
        </w:rPr>
      </w:pPr>
      <m:oMathPara>
        <m:oMath>
          <m:eqArr>
            <m:eqArrPr>
              <m:maxDist m:val="1"/>
              <m:ctrlPr>
                <w:rPr>
                  <w:rFonts w:ascii="Cambria Math" w:eastAsiaTheme="minorEastAsia" w:hAnsi="Cambria Math"/>
                  <w:i/>
                </w:rPr>
              </m:ctrlPr>
            </m:eqArrPr>
            <m:e>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CWj</m:t>
                  </m:r>
                </m:sub>
              </m:sSub>
              <m:r>
                <w:rPr>
                  <w:rFonts w:ascii="Cambria Math" w:eastAsiaTheme="minorEastAsia" w:hAnsi="Cambria Math"/>
                </w:rPr>
                <m:t>~</m:t>
              </m:r>
              <m:r>
                <m:rPr>
                  <m:sty m:val="p"/>
                </m:rPr>
                <w:rPr>
                  <w:rFonts w:ascii="Cambria Math" w:eastAsiaTheme="minorEastAsia" w:hAnsi="Cambria Math"/>
                </w:rPr>
                <m:t>N</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CWj</m:t>
                          </m:r>
                        </m:sub>
                      </m:sSub>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σ</m:t>
                      </m:r>
                    </m:e>
                    <m:sub>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CWj</m:t>
                          </m:r>
                        </m:sub>
                      </m:sSub>
                    </m:sub>
                  </m:sSub>
                </m:e>
              </m:d>
              <m:r>
                <w:rPr>
                  <w:rFonts w:ascii="Cambria Math" w:eastAsiaTheme="minorEastAsia" w:hAnsi="Cambria Math"/>
                </w:rPr>
                <m:t>,</m:t>
              </m:r>
              <m:r>
                <m:rPr>
                  <m:nor/>
                </m:rPr>
                <w:rPr>
                  <w:rFonts w:ascii="Cambria Math" w:eastAsiaTheme="minorEastAsia" w:hAnsi="Cambria Math"/>
                </w:rPr>
                <m:t xml:space="preserve"> cohort </m:t>
              </m:r>
              <m:r>
                <w:rPr>
                  <w:rFonts w:ascii="Cambria Math" w:eastAsiaTheme="minorEastAsia" w:hAnsi="Cambria Math"/>
                </w:rPr>
                <m:t>k=1,…,K#</m:t>
              </m:r>
              <m:d>
                <m:dPr>
                  <m:ctrlPr>
                    <w:rPr>
                      <w:rFonts w:ascii="Cambria Math" w:eastAsiaTheme="minorEastAsia" w:hAnsi="Cambria Math"/>
                      <w:i/>
                    </w:rPr>
                  </m:ctrlPr>
                </m:dPr>
                <m:e>
                  <m:r>
                    <w:rPr>
                      <w:rFonts w:ascii="Cambria Math" w:eastAsiaTheme="minorEastAsia" w:hAnsi="Cambria Math"/>
                    </w:rPr>
                    <m:t>7</m:t>
                  </m:r>
                </m:e>
              </m:d>
            </m:e>
          </m:eqArr>
        </m:oMath>
      </m:oMathPara>
    </w:p>
    <w:p w14:paraId="6FD08D3A" w14:textId="123079D2" w:rsidR="0023170A" w:rsidRPr="001A4D2B" w:rsidRDefault="00EC7F56" w:rsidP="0023170A">
      <w:pPr>
        <w:spacing w:line="480" w:lineRule="auto"/>
        <w:ind w:firstLine="284"/>
        <w:contextualSpacing/>
        <w:jc w:val="both"/>
        <w:rPr>
          <w:rFonts w:eastAsiaTheme="minorEastAsia"/>
        </w:rPr>
      </w:pPr>
      <m:oMathPara>
        <m:oMath>
          <m:eqArr>
            <m:eqArrPr>
              <m:maxDist m:val="1"/>
              <m:ctrlPr>
                <w:rPr>
                  <w:rFonts w:ascii="Cambria Math" w:eastAsiaTheme="minorEastAsia" w:hAnsi="Cambria Math"/>
                  <w:i/>
                </w:rPr>
              </m:ctrlPr>
            </m:eqArrPr>
            <m:e>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CWj</m:t>
                  </m:r>
                </m:sub>
              </m:sSub>
              <m:r>
                <w:rPr>
                  <w:rFonts w:ascii="Cambria Math" w:eastAsiaTheme="minorEastAsia" w:hAnsi="Cambria Math"/>
                </w:rPr>
                <m:t>~</m:t>
              </m:r>
              <m:r>
                <m:rPr>
                  <m:sty m:val="p"/>
                </m:rPr>
                <w:rPr>
                  <w:rFonts w:ascii="Cambria Math" w:eastAsiaTheme="minorEastAsia" w:hAnsi="Cambria Math"/>
                </w:rPr>
                <m:t>N</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CWj</m:t>
                          </m:r>
                        </m:sub>
                      </m:sSub>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σ</m:t>
                      </m:r>
                    </m:e>
                    <m:sub>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CWj</m:t>
                          </m:r>
                        </m:sub>
                      </m:sSub>
                    </m:sub>
                  </m:sSub>
                </m:e>
              </m:d>
              <m:r>
                <w:rPr>
                  <w:rFonts w:ascii="Cambria Math" w:eastAsiaTheme="minorEastAsia" w:hAnsi="Cambria Math"/>
                </w:rPr>
                <m:t>,</m:t>
              </m:r>
              <m:r>
                <m:rPr>
                  <m:nor/>
                </m:rPr>
                <w:rPr>
                  <w:rFonts w:ascii="Cambria Math" w:eastAsiaTheme="minorEastAsia" w:hAnsi="Cambria Math"/>
                </w:rPr>
                <m:t xml:space="preserve"> for id:cohort </m:t>
              </m:r>
              <m:r>
                <w:rPr>
                  <w:rFonts w:ascii="Cambria Math" w:eastAsiaTheme="minorEastAsia" w:hAnsi="Cambria Math"/>
                </w:rPr>
                <m:t>j=1,…,J#(8)</m:t>
              </m:r>
            </m:e>
          </m:eqArr>
        </m:oMath>
      </m:oMathPara>
    </w:p>
    <w:p w14:paraId="2EC6EAE0" w14:textId="53853BBE" w:rsidR="0023170A" w:rsidRPr="00131987" w:rsidRDefault="00EC7F56" w:rsidP="0023170A">
      <w:pPr>
        <w:spacing w:line="480" w:lineRule="auto"/>
        <w:ind w:firstLine="284"/>
        <w:contextualSpacing/>
        <w:jc w:val="both"/>
        <w:rPr>
          <w:rFonts w:eastAsiaTheme="minorEastAsia"/>
        </w:rPr>
      </w:pPr>
      <m:oMathPara>
        <m:oMath>
          <m:eqArr>
            <m:eqArrPr>
              <m:maxDist m:val="1"/>
              <m:ctrlPr>
                <w:rPr>
                  <w:rFonts w:ascii="Cambria Math" w:eastAsiaTheme="minorEastAsia" w:hAnsi="Cambria Math"/>
                  <w:i/>
                </w:rPr>
              </m:ctrlPr>
            </m:eqArrPr>
            <m:e>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CWj</m:t>
                  </m:r>
                </m:sub>
              </m:sSub>
              <m:r>
                <w:rPr>
                  <w:rFonts w:ascii="Cambria Math" w:eastAsiaTheme="minorEastAsia" w:hAnsi="Cambria Math"/>
                </w:rPr>
                <m:t>~</m:t>
              </m:r>
              <m:r>
                <m:rPr>
                  <m:sty m:val="p"/>
                </m:rPr>
                <w:rPr>
                  <w:rFonts w:ascii="Cambria Math" w:eastAsiaTheme="minorEastAsia" w:hAnsi="Cambria Math"/>
                </w:rPr>
                <m:t>N</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CWj</m:t>
                          </m:r>
                        </m:sub>
                      </m:sSub>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σ</m:t>
                      </m:r>
                    </m:e>
                    <m:sub>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CWj</m:t>
                          </m:r>
                        </m:sub>
                      </m:sSub>
                    </m:sub>
                  </m:sSub>
                </m:e>
              </m:d>
              <m:r>
                <w:rPr>
                  <w:rFonts w:ascii="Cambria Math" w:eastAsiaTheme="minorEastAsia" w:hAnsi="Cambria Math"/>
                </w:rPr>
                <m:t>,</m:t>
              </m:r>
              <m:r>
                <m:rPr>
                  <m:nor/>
                </m:rPr>
                <w:rPr>
                  <w:rFonts w:ascii="Cambria Math" w:eastAsiaTheme="minorEastAsia" w:hAnsi="Cambria Math"/>
                </w:rPr>
                <m:t xml:space="preserve"> cohort </m:t>
              </m:r>
              <m:r>
                <w:rPr>
                  <w:rFonts w:ascii="Cambria Math" w:eastAsiaTheme="minorEastAsia" w:hAnsi="Cambria Math"/>
                </w:rPr>
                <m:t>k=1,…,K#</m:t>
              </m:r>
              <m:d>
                <m:dPr>
                  <m:ctrlPr>
                    <w:rPr>
                      <w:rFonts w:ascii="Cambria Math" w:eastAsiaTheme="minorEastAsia" w:hAnsi="Cambria Math"/>
                      <w:i/>
                    </w:rPr>
                  </m:ctrlPr>
                </m:dPr>
                <m:e>
                  <m:r>
                    <w:rPr>
                      <w:rFonts w:ascii="Cambria Math" w:eastAsiaTheme="minorEastAsia" w:hAnsi="Cambria Math"/>
                    </w:rPr>
                    <m:t>9</m:t>
                  </m:r>
                </m:e>
              </m:d>
            </m:e>
          </m:eqArr>
        </m:oMath>
      </m:oMathPara>
    </w:p>
    <w:p w14:paraId="7FC55EA0" w14:textId="3B85FDEA" w:rsidR="007609EA" w:rsidRDefault="008A48F5" w:rsidP="009C1607">
      <w:pPr>
        <w:spacing w:line="480" w:lineRule="auto"/>
        <w:contextualSpacing/>
        <w:jc w:val="both"/>
        <w:rPr>
          <w:rFonts w:eastAsiaTheme="minorEastAsia"/>
          <w:iCs/>
        </w:rPr>
      </w:pPr>
      <w:r>
        <w:rPr>
          <w:rFonts w:eastAsiaTheme="minorEastAsia"/>
        </w:rPr>
        <w:t xml:space="preserve">We assumed only </w:t>
      </w:r>
      <m:oMath>
        <m:r>
          <w:rPr>
            <w:rFonts w:ascii="Cambria Math" w:eastAsiaTheme="minorEastAsia" w:hAnsi="Cambria Math"/>
          </w:rPr>
          <m:t>α</m:t>
        </m:r>
      </m:oMath>
      <w:r w:rsidR="006337A2">
        <w:rPr>
          <w:rFonts w:eastAsiaTheme="minorEastAsia"/>
        </w:rPr>
        <w:t xml:space="preserve"> </w:t>
      </w:r>
      <w:r w:rsidR="00A174F5">
        <w:rPr>
          <w:rFonts w:eastAsiaTheme="minorEastAsia"/>
        </w:rPr>
        <w:t xml:space="preserve">varied </w:t>
      </w:r>
      <w:r w:rsidR="002F7853">
        <w:rPr>
          <w:rFonts w:eastAsiaTheme="minorEastAsia"/>
        </w:rPr>
        <w:t>across</w:t>
      </w:r>
      <w:r w:rsidR="00A174F5">
        <w:rPr>
          <w:rFonts w:eastAsiaTheme="minorEastAsia"/>
        </w:rPr>
        <w:t xml:space="preserve"> individual</w:t>
      </w:r>
      <w:r w:rsidR="002F7853">
        <w:rPr>
          <w:rFonts w:eastAsiaTheme="minorEastAsia"/>
        </w:rPr>
        <w:t>s</w:t>
      </w:r>
      <w:r w:rsidR="00A174F5">
        <w:rPr>
          <w:rFonts w:eastAsiaTheme="minorEastAsia"/>
        </w:rPr>
        <w:t xml:space="preserve"> and </w:t>
      </w:r>
      <w:r w:rsidR="00C0605D">
        <w:rPr>
          <w:rFonts w:eastAsiaTheme="minorEastAsia"/>
        </w:rPr>
        <w:t>cohort</w:t>
      </w:r>
      <w:r w:rsidR="00873AAF">
        <w:rPr>
          <w:rFonts w:eastAsiaTheme="minorEastAsia"/>
        </w:rPr>
        <w:t>s</w:t>
      </w:r>
      <w:r w:rsidR="00EA6267">
        <w:rPr>
          <w:rFonts w:eastAsiaTheme="minorEastAsia"/>
        </w:rPr>
        <w:t>,</w:t>
      </w:r>
      <w:r w:rsidR="00C0605D">
        <w:rPr>
          <w:rFonts w:eastAsiaTheme="minorEastAsia"/>
        </w:rPr>
        <w:t xml:space="preserve"> and</w:t>
      </w:r>
      <w:r w:rsidR="00B05B7B">
        <w:rPr>
          <w:rFonts w:eastAsiaTheme="minorEastAsia"/>
        </w:rPr>
        <w:t xml:space="preserve"> compared two models</w:t>
      </w:r>
      <w:r w:rsidR="00D45616">
        <w:rPr>
          <w:rFonts w:eastAsiaTheme="minorEastAsia"/>
        </w:rPr>
        <w:t>, one w</w:t>
      </w:r>
      <w:r w:rsidR="00B05B7B">
        <w:rPr>
          <w:rFonts w:eastAsiaTheme="minorEastAsia"/>
        </w:rPr>
        <w:t xml:space="preserve">ith a common </w:t>
      </w:r>
      <w:r w:rsidR="0057216D">
        <w:rPr>
          <w:rFonts w:eastAsiaTheme="minorEastAsia"/>
        </w:rPr>
        <w:t>and one with a</w:t>
      </w:r>
      <w:r w:rsidR="00D628F2">
        <w:rPr>
          <w:rFonts w:eastAsiaTheme="minorEastAsia"/>
        </w:rPr>
        <w:t>n</w:t>
      </w:r>
      <w:r w:rsidR="0057216D">
        <w:rPr>
          <w:rFonts w:eastAsiaTheme="minorEastAsia"/>
        </w:rPr>
        <w:t xml:space="preserve"> </w:t>
      </w:r>
      <w:r w:rsidR="00CF6F75">
        <w:rPr>
          <w:rFonts w:eastAsiaTheme="minorEastAsia"/>
        </w:rPr>
        <w:t xml:space="preserve">area-specific </w:t>
      </w:r>
      <m:oMath>
        <m:r>
          <w:rPr>
            <w:rFonts w:ascii="Cambria Math" w:eastAsiaTheme="minorEastAsia" w:hAnsi="Cambria Math"/>
          </w:rPr>
          <m:t>θ</m:t>
        </m:r>
      </m:oMath>
      <w:r w:rsidR="007467A3">
        <w:rPr>
          <w:rFonts w:eastAsiaTheme="minorEastAsia"/>
        </w:rPr>
        <w:t xml:space="preserve">. </w:t>
      </w:r>
      <w:r w:rsidR="00883866">
        <w:rPr>
          <w:rFonts w:eastAsiaTheme="minorEastAsia"/>
        </w:rPr>
        <w:t>We used the following priors</w:t>
      </w:r>
      <w:r w:rsidR="00783DFA">
        <w:rPr>
          <w:rFonts w:eastAsiaTheme="minorEastAsia"/>
        </w:rPr>
        <w:t>, after visual exploration of the prior predictive distribution</w:t>
      </w:r>
      <w:r w:rsidR="00CF25FB">
        <w:rPr>
          <w:rFonts w:eastAsiaTheme="minorEastAsia"/>
        </w:rPr>
        <w:t xml:space="preserve"> (</w:t>
      </w:r>
      <w:r w:rsidR="00863AA6" w:rsidRPr="00A70D39">
        <w:rPr>
          <w:rFonts w:eastAsiaTheme="minorEastAsia"/>
          <w:i/>
          <w:iCs/>
        </w:rPr>
        <w:t>Supporting Information</w:t>
      </w:r>
      <w:r w:rsidR="00863AA6">
        <w:rPr>
          <w:rFonts w:eastAsiaTheme="minorEastAsia"/>
        </w:rPr>
        <w:t>, Fig. S</w:t>
      </w:r>
      <w:r w:rsidR="0053698C">
        <w:rPr>
          <w:rFonts w:eastAsiaTheme="minorEastAsia"/>
        </w:rPr>
        <w:t>7</w:t>
      </w:r>
      <w:r w:rsidR="00811308">
        <w:rPr>
          <w:rFonts w:eastAsiaTheme="minorEastAsia"/>
        </w:rPr>
        <w:t>, S</w:t>
      </w:r>
      <w:r w:rsidR="00096EB7">
        <w:rPr>
          <w:rFonts w:eastAsiaTheme="minorEastAsia"/>
        </w:rPr>
        <w:t>9</w:t>
      </w:r>
      <w:r w:rsidR="00863AA6">
        <w:rPr>
          <w:rFonts w:eastAsiaTheme="minorEastAsia"/>
        </w:rPr>
        <w:t>)</w:t>
      </w:r>
      <w:r w:rsidR="00783DFA">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C,W</m:t>
            </m:r>
          </m:sub>
        </m:sSub>
        <m:r>
          <w:rPr>
            <w:rFonts w:ascii="Cambria Math" w:eastAsiaTheme="minorEastAsia" w:hAnsi="Cambria Math"/>
          </w:rPr>
          <m:t>~</m:t>
        </m:r>
        <m:r>
          <m:rPr>
            <m:sty m:val="p"/>
          </m:rPr>
          <w:rPr>
            <w:rFonts w:ascii="Cambria Math" w:eastAsiaTheme="minorEastAsia" w:hAnsi="Cambria Math"/>
          </w:rPr>
          <m:t>N</m:t>
        </m:r>
        <m:r>
          <w:rPr>
            <w:rFonts w:ascii="Cambria Math" w:eastAsiaTheme="minorEastAsia" w:hAnsi="Cambria Math"/>
          </w:rPr>
          <m:t>(500, 100)</m:t>
        </m:r>
      </m:oMath>
      <w:r w:rsidR="00A716E5">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C,W</m:t>
            </m:r>
          </m:sub>
        </m:sSub>
        <m:r>
          <w:rPr>
            <w:rFonts w:ascii="Cambria Math" w:eastAsiaTheme="minorEastAsia" w:hAnsi="Cambria Math"/>
          </w:rPr>
          <m:t>~</m:t>
        </m:r>
        <m:r>
          <m:rPr>
            <m:sty m:val="p"/>
          </m:rPr>
          <w:rPr>
            <w:rFonts w:ascii="Cambria Math" w:eastAsiaTheme="minorEastAsia" w:hAnsi="Cambria Math"/>
          </w:rPr>
          <m:t>N</m:t>
        </m:r>
        <m:r>
          <w:rPr>
            <w:rFonts w:ascii="Cambria Math" w:eastAsiaTheme="minorEastAsia" w:hAnsi="Cambria Math"/>
          </w:rPr>
          <m:t>(-1.2, 0.3)</m:t>
        </m:r>
      </m:oMath>
      <w:r w:rsidR="00BD437B">
        <w:rPr>
          <w:rFonts w:eastAsiaTheme="minorEastAsia"/>
        </w:rPr>
        <w:t xml:space="preserve"> and </w:t>
      </w:r>
      <m:oMath>
        <m:r>
          <w:rPr>
            <w:rFonts w:ascii="Cambria Math" w:eastAsiaTheme="minorEastAsia" w:hAnsi="Cambria Math"/>
          </w:rPr>
          <m:t>υ~</m:t>
        </m:r>
        <m:r>
          <m:rPr>
            <m:sty m:val="p"/>
          </m:rPr>
          <w:rPr>
            <w:rFonts w:ascii="Cambria Math" w:eastAsiaTheme="minorEastAsia" w:hAnsi="Cambria Math"/>
          </w:rPr>
          <m:t>gamma(2,0.1)</m:t>
        </m:r>
      </m:oMath>
      <w:r w:rsidR="00BD437B">
        <w:rPr>
          <w:rFonts w:eastAsiaTheme="minorEastAsia"/>
        </w:rPr>
        <w:t>.</w:t>
      </w:r>
      <w:r w:rsidR="003E7072">
        <w:rPr>
          <w:rFonts w:eastAsiaTheme="minorEastAsia"/>
        </w:rPr>
        <w:t xml:space="preserve"> </w:t>
      </w:r>
      <m:oMath>
        <m:r>
          <w:rPr>
            <w:rFonts w:ascii="Cambria Math" w:eastAsiaTheme="minorEastAsia" w:hAnsi="Cambria Math"/>
          </w:rPr>
          <m:t>σ</m:t>
        </m:r>
      </m:oMath>
      <w:r w:rsidR="009B2503">
        <w:rPr>
          <w:rFonts w:eastAsiaTheme="minorEastAsia"/>
        </w:rPr>
        <w:t xml:space="preserve">, </w:t>
      </w:r>
      <m:oMath>
        <m:sSub>
          <m:sSubPr>
            <m:ctrlPr>
              <w:rPr>
                <w:rFonts w:ascii="Cambria Math" w:eastAsiaTheme="minorEastAsia" w:hAnsi="Cambria Math"/>
                <w:i/>
                <w:iCs/>
              </w:rPr>
            </m:ctrlPr>
          </m:sSubPr>
          <m:e>
            <m:r>
              <w:rPr>
                <w:rFonts w:ascii="Cambria Math" w:eastAsiaTheme="minorEastAsia" w:hAnsi="Cambria Math"/>
              </w:rPr>
              <m:t>σ</m:t>
            </m:r>
          </m:e>
          <m:sub>
            <m:r>
              <w:rPr>
                <w:rFonts w:ascii="Cambria Math" w:eastAsiaTheme="minorEastAsia" w:hAnsi="Cambria Math"/>
              </w:rPr>
              <m:t>id:cohort</m:t>
            </m:r>
          </m:sub>
        </m:sSub>
      </m:oMath>
      <w:r w:rsidR="009B2503">
        <w:rPr>
          <w:rFonts w:eastAsiaTheme="minorEastAsia"/>
          <w:iCs/>
        </w:rPr>
        <w:t xml:space="preserve"> and </w:t>
      </w:r>
      <m:oMath>
        <m:sSub>
          <m:sSubPr>
            <m:ctrlPr>
              <w:rPr>
                <w:rFonts w:ascii="Cambria Math" w:eastAsiaTheme="minorEastAsia" w:hAnsi="Cambria Math"/>
                <w:i/>
                <w:iCs/>
              </w:rPr>
            </m:ctrlPr>
          </m:sSubPr>
          <m:e>
            <m:r>
              <w:rPr>
                <w:rFonts w:ascii="Cambria Math" w:eastAsiaTheme="minorEastAsia" w:hAnsi="Cambria Math"/>
              </w:rPr>
              <m:t>σ</m:t>
            </m:r>
          </m:e>
          <m:sub>
            <m:r>
              <w:rPr>
                <w:rFonts w:ascii="Cambria Math" w:eastAsiaTheme="minorEastAsia" w:hAnsi="Cambria Math"/>
              </w:rPr>
              <m:t>cohort</m:t>
            </m:r>
          </m:sub>
        </m:sSub>
      </m:oMath>
      <w:r w:rsidR="009B2503">
        <w:rPr>
          <w:rFonts w:eastAsiaTheme="minorEastAsia"/>
          <w:iCs/>
        </w:rPr>
        <w:t xml:space="preserve"> were all given a </w:t>
      </w:r>
      <m:oMath>
        <m:r>
          <m:rPr>
            <m:sty m:val="p"/>
          </m:rPr>
          <w:rPr>
            <w:rFonts w:ascii="Cambria Math" w:eastAsiaTheme="minorEastAsia" w:hAnsi="Cambria Math"/>
          </w:rPr>
          <m:t>Student</m:t>
        </m:r>
        <m:r>
          <m:rPr>
            <m:nor/>
          </m:rPr>
          <w:rPr>
            <w:rFonts w:ascii="Cambria Math" w:eastAsiaTheme="minorEastAsia" w:hAnsi="Cambria Math"/>
            <w:iCs/>
          </w:rPr>
          <m:t>-</m:t>
        </m:r>
        <m:r>
          <w:rPr>
            <w:rFonts w:ascii="Cambria Math" w:eastAsiaTheme="minorEastAsia" w:hAnsi="Cambria Math"/>
          </w:rPr>
          <m:t>t</m:t>
        </m:r>
        <m:d>
          <m:dPr>
            <m:ctrlPr>
              <w:rPr>
                <w:rFonts w:ascii="Cambria Math" w:eastAsiaTheme="minorEastAsia" w:hAnsi="Cambria Math"/>
                <w:i/>
                <w:iCs/>
              </w:rPr>
            </m:ctrlPr>
          </m:dPr>
          <m:e>
            <m:r>
              <w:rPr>
                <w:rFonts w:ascii="Cambria Math" w:eastAsiaTheme="minorEastAsia" w:hAnsi="Cambria Math"/>
              </w:rPr>
              <m:t>3,0,13.3</m:t>
            </m:r>
          </m:e>
        </m:d>
      </m:oMath>
      <w:r w:rsidR="009B2503">
        <w:rPr>
          <w:rFonts w:eastAsiaTheme="minorEastAsia"/>
          <w:iCs/>
        </w:rPr>
        <w:t xml:space="preserve"> prior.</w:t>
      </w:r>
      <w:r w:rsidR="00C6511E">
        <w:rPr>
          <w:rFonts w:eastAsiaTheme="minorEastAsia"/>
          <w:iCs/>
        </w:rPr>
        <w:t xml:space="preserve"> </w:t>
      </w:r>
    </w:p>
    <w:p w14:paraId="28614AB0" w14:textId="24B635DB" w:rsidR="005527CC" w:rsidRDefault="00CF7C64" w:rsidP="00956904">
      <w:pPr>
        <w:spacing w:line="480" w:lineRule="auto"/>
        <w:ind w:firstLine="284"/>
        <w:contextualSpacing/>
        <w:jc w:val="both"/>
        <w:rPr>
          <w:rFonts w:eastAsiaTheme="minorEastAsia"/>
        </w:rPr>
      </w:pPr>
      <w:r>
        <w:rPr>
          <w:rFonts w:eastAsiaTheme="minorEastAsia"/>
        </w:rPr>
        <w:t xml:space="preserve">We estimated total mortality </w:t>
      </w:r>
      <w:r w:rsidR="000D4419">
        <w:rPr>
          <w:rFonts w:eastAsiaTheme="minorEastAsia"/>
        </w:rPr>
        <w:t>by fitting linear models to</w:t>
      </w:r>
      <w:r w:rsidR="0077357D">
        <w:rPr>
          <w:rFonts w:eastAsiaTheme="minorEastAsia"/>
        </w:rPr>
        <w:t xml:space="preserve"> </w:t>
      </w:r>
      <w:r w:rsidR="007D5BD8">
        <w:rPr>
          <w:rFonts w:eastAsiaTheme="minorEastAsia"/>
        </w:rPr>
        <w:t>the natural log of catch (CPUE)</w:t>
      </w:r>
      <w:r w:rsidR="00150D3D">
        <w:rPr>
          <w:rFonts w:eastAsiaTheme="minorEastAsia"/>
        </w:rPr>
        <w:t xml:space="preserve"> as a function of age</w:t>
      </w:r>
      <w:r w:rsidR="007114E0">
        <w:rPr>
          <w:rFonts w:eastAsiaTheme="minorEastAsia"/>
        </w:rPr>
        <w:t xml:space="preserve"> (catch curve regression)</w:t>
      </w:r>
      <w:r w:rsidR="00150D3D">
        <w:rPr>
          <w:rFonts w:eastAsiaTheme="minorEastAsia"/>
        </w:rPr>
        <w:t xml:space="preserve">, under the assumption that </w:t>
      </w:r>
      <w:r w:rsidR="00086934">
        <w:rPr>
          <w:rFonts w:eastAsiaTheme="minorEastAsia"/>
        </w:rPr>
        <w:t>in a closed population</w:t>
      </w:r>
      <w:r w:rsidR="007649AB">
        <w:rPr>
          <w:rFonts w:eastAsiaTheme="minorEastAsia"/>
        </w:rPr>
        <w:t>,</w:t>
      </w:r>
      <w:r w:rsidR="00921EAE">
        <w:rPr>
          <w:rFonts w:eastAsiaTheme="minorEastAsia"/>
        </w:rPr>
        <w:t xml:space="preserve"> the</w:t>
      </w:r>
      <w:r w:rsidR="00E74C59">
        <w:rPr>
          <w:rFonts w:eastAsiaTheme="minorEastAsia"/>
        </w:rPr>
        <w:t xml:space="preserve"> exponential decline </w:t>
      </w:r>
      <w:r w:rsidR="004D4795">
        <w:rPr>
          <w:rFonts w:eastAsiaTheme="minorEastAsia"/>
        </w:rPr>
        <w:t xml:space="preserve">can be described </w:t>
      </w:r>
      <w:r w:rsidR="00921EAE">
        <w:rPr>
          <w:rFonts w:eastAsiaTheme="minorEastAsia"/>
        </w:rPr>
        <w:t>as</w:t>
      </w:r>
      <w:r w:rsidR="008E7C6A">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0</m:t>
            </m:r>
          </m:sub>
        </m:sSub>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Zt</m:t>
            </m:r>
          </m:sup>
        </m:sSup>
      </m:oMath>
      <w:r w:rsidR="008E7C6A">
        <w:rPr>
          <w:rFonts w:eastAsiaTheme="minorEastAsia"/>
        </w:rPr>
        <w:t xml:space="preserve">, where </w:t>
      </w:r>
      <m:oMath>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t</m:t>
            </m:r>
          </m:sub>
        </m:sSub>
      </m:oMath>
      <w:r w:rsidR="008E7C6A">
        <w:rPr>
          <w:rFonts w:eastAsiaTheme="minorEastAsia"/>
        </w:rPr>
        <w:t xml:space="preserve"> is the population at time </w:t>
      </w:r>
      <m:oMath>
        <m:r>
          <w:rPr>
            <w:rFonts w:ascii="Cambria Math" w:eastAsiaTheme="minorEastAsia" w:hAnsi="Cambria Math"/>
          </w:rPr>
          <m:t>t</m:t>
        </m:r>
      </m:oMath>
      <w:r w:rsidR="00893333">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0</m:t>
            </m:r>
          </m:sub>
        </m:sSub>
      </m:oMath>
      <w:r w:rsidR="00D65924">
        <w:rPr>
          <w:rFonts w:eastAsiaTheme="minorEastAsia"/>
        </w:rPr>
        <w:t xml:space="preserve"> is the initial population size</w:t>
      </w:r>
      <w:r w:rsidR="00591FD9">
        <w:rPr>
          <w:rFonts w:eastAsiaTheme="minorEastAsia"/>
        </w:rPr>
        <w:t xml:space="preserve"> and </w:t>
      </w:r>
      <m:oMath>
        <m:r>
          <w:rPr>
            <w:rFonts w:ascii="Cambria Math" w:eastAsiaTheme="minorEastAsia" w:hAnsi="Cambria Math"/>
          </w:rPr>
          <m:t>Z</m:t>
        </m:r>
      </m:oMath>
      <w:r w:rsidR="00591FD9">
        <w:rPr>
          <w:rFonts w:eastAsiaTheme="minorEastAsia"/>
        </w:rPr>
        <w:t xml:space="preserve"> is the instantaneous mortality</w:t>
      </w:r>
      <w:r w:rsidR="00615F03">
        <w:rPr>
          <w:rFonts w:eastAsiaTheme="minorEastAsia"/>
        </w:rPr>
        <w:t xml:space="preserve"> rate</w:t>
      </w:r>
      <w:r w:rsidR="00D65924">
        <w:rPr>
          <w:rFonts w:eastAsiaTheme="minorEastAsia"/>
        </w:rPr>
        <w:t>.</w:t>
      </w:r>
      <w:r w:rsidR="00DA4123">
        <w:rPr>
          <w:rFonts w:eastAsiaTheme="minorEastAsia"/>
        </w:rPr>
        <w:t xml:space="preserve"> This </w:t>
      </w:r>
      <w:r w:rsidR="007D74C1">
        <w:rPr>
          <w:rFonts w:eastAsiaTheme="minorEastAsia"/>
        </w:rPr>
        <w:t xml:space="preserve">equation </w:t>
      </w:r>
      <w:r w:rsidR="00DA4123">
        <w:rPr>
          <w:rFonts w:eastAsiaTheme="minorEastAsia"/>
        </w:rPr>
        <w:t xml:space="preserve">can be rewritten as a linear equation: </w:t>
      </w:r>
      <m:oMath>
        <m:func>
          <m:funcPr>
            <m:ctrlPr>
              <w:rPr>
                <w:rFonts w:ascii="Cambria Math" w:eastAsiaTheme="minorEastAsia" w:hAnsi="Cambria Math"/>
                <w:iCs/>
              </w:rPr>
            </m:ctrlPr>
          </m:funcPr>
          <m:fName>
            <m:r>
              <m:rPr>
                <m:sty m:val="p"/>
              </m:rPr>
              <w:rPr>
                <w:rFonts w:ascii="Cambria Math" w:eastAsiaTheme="minorEastAsia" w:hAnsi="Cambria Math"/>
              </w:rPr>
              <m:t>log</m:t>
            </m:r>
          </m:fName>
          <m:e>
            <m:d>
              <m:dPr>
                <m:ctrlPr>
                  <w:rPr>
                    <w:rFonts w:ascii="Cambria Math" w:eastAsiaTheme="minorEastAsia" w:hAnsi="Cambria Math"/>
                    <w:iCs/>
                  </w:rPr>
                </m:ctrlPr>
              </m:dPr>
              <m:e>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t</m:t>
                    </m:r>
                  </m:sub>
                </m:sSub>
                <m:ctrlPr>
                  <w:rPr>
                    <w:rFonts w:ascii="Cambria Math" w:eastAsiaTheme="minorEastAsia" w:hAnsi="Cambria Math"/>
                    <w:i/>
                  </w:rPr>
                </m:ctrlPr>
              </m:e>
            </m:d>
          </m:e>
        </m:func>
        <m:r>
          <w:rPr>
            <w:rFonts w:ascii="Cambria Math" w:eastAsiaTheme="minorEastAsia" w:hAnsi="Cambria Math"/>
          </w:rPr>
          <m:t>=</m:t>
        </m:r>
        <m:func>
          <m:funcPr>
            <m:ctrlPr>
              <w:rPr>
                <w:rFonts w:ascii="Cambria Math" w:eastAsiaTheme="minorEastAsia" w:hAnsi="Cambria Math"/>
              </w:rPr>
            </m:ctrlPr>
          </m:funcPr>
          <m:fName>
            <m:r>
              <m:rPr>
                <m:sty m:val="p"/>
              </m:rPr>
              <w:rPr>
                <w:rFonts w:ascii="Cambria Math" w:eastAsiaTheme="minorEastAsia" w:hAnsi="Cambria Math"/>
              </w:rPr>
              <m:t>log</m:t>
            </m:r>
          </m:fName>
          <m:e>
            <m:d>
              <m:dPr>
                <m:ctrlPr>
                  <w:rPr>
                    <w:rFonts w:ascii="Cambria Math" w:eastAsiaTheme="minorEastAsia" w:hAnsi="Cambria Math"/>
                    <w:i/>
                  </w:rPr>
                </m:ctrlPr>
              </m:dPr>
              <m:e>
                <m:r>
                  <w:rPr>
                    <w:rFonts w:ascii="Cambria Math" w:eastAsiaTheme="minorEastAsia" w:hAnsi="Cambria Math"/>
                  </w:rPr>
                  <m:t>v</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0</m:t>
                    </m:r>
                  </m:sub>
                </m:sSub>
              </m:e>
            </m:d>
          </m:e>
        </m:func>
        <m:r>
          <w:rPr>
            <w:rFonts w:ascii="Cambria Math" w:eastAsiaTheme="minorEastAsia" w:hAnsi="Cambria Math"/>
          </w:rPr>
          <m:t>-Zt</m:t>
        </m:r>
      </m:oMath>
      <w:r w:rsidR="00795CFD">
        <w:rPr>
          <w:rFonts w:eastAsiaTheme="minorEastAsia"/>
        </w:rPr>
        <w:t xml:space="preserve">, where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t</m:t>
            </m:r>
          </m:sub>
        </m:sSub>
      </m:oMath>
      <w:r w:rsidR="00795CFD">
        <w:rPr>
          <w:rFonts w:eastAsiaTheme="minorEastAsia"/>
        </w:rPr>
        <w:t xml:space="preserve"> is catch-at-age </w:t>
      </w:r>
      <m:oMath>
        <m:r>
          <w:rPr>
            <w:rFonts w:ascii="Cambria Math" w:eastAsiaTheme="minorEastAsia" w:hAnsi="Cambria Math"/>
          </w:rPr>
          <m:t>t</m:t>
        </m:r>
      </m:oMath>
      <w:r w:rsidR="00AE20A3">
        <w:rPr>
          <w:rFonts w:eastAsiaTheme="minorEastAsia"/>
        </w:rPr>
        <w:t>, if catch is assumed proportional to the number of fish (</w:t>
      </w:r>
      <w:r w:rsidR="009B4486">
        <w:rPr>
          <w:rFonts w:eastAsiaTheme="minorEastAsia"/>
        </w:rPr>
        <w:t xml:space="preserve">i.e.,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t</m:t>
            </m:r>
          </m:sub>
        </m:sSub>
        <m:r>
          <w:rPr>
            <w:rFonts w:ascii="Cambria Math" w:eastAsiaTheme="minorEastAsia" w:hAnsi="Cambria Math"/>
          </w:rPr>
          <m:t>=v</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t</m:t>
            </m:r>
          </m:sub>
        </m:sSub>
      </m:oMath>
      <w:r w:rsidR="00AE20A3">
        <w:rPr>
          <w:rFonts w:eastAsiaTheme="minorEastAsia"/>
        </w:rPr>
        <w:t>)</w:t>
      </w:r>
      <w:r w:rsidR="006279E1">
        <w:rPr>
          <w:rFonts w:eastAsiaTheme="minorEastAsia"/>
        </w:rPr>
        <w:t>.</w:t>
      </w:r>
      <w:r w:rsidR="00B31CEC">
        <w:rPr>
          <w:rFonts w:eastAsiaTheme="minorEastAsia"/>
        </w:rPr>
        <w:t xml:space="preserve"> </w:t>
      </w:r>
      <w:r w:rsidR="006D021C">
        <w:rPr>
          <w:rFonts w:eastAsiaTheme="minorEastAsia"/>
        </w:rPr>
        <w:t xml:space="preserve">Hence, </w:t>
      </w:r>
      <w:r w:rsidR="007C7BEB">
        <w:rPr>
          <w:rFonts w:eastAsiaTheme="minorEastAsia"/>
        </w:rPr>
        <w:t xml:space="preserve">the negative of the slope of the regression is </w:t>
      </w:r>
      <m:oMath>
        <m:r>
          <w:rPr>
            <w:rFonts w:ascii="Cambria Math" w:eastAsiaTheme="minorEastAsia" w:hAnsi="Cambria Math"/>
          </w:rPr>
          <m:t>Z</m:t>
        </m:r>
      </m:oMath>
      <w:r w:rsidR="007C7BEB">
        <w:rPr>
          <w:rFonts w:eastAsiaTheme="minorEastAsia"/>
        </w:rPr>
        <w:t xml:space="preserve">. </w:t>
      </w:r>
      <w:r w:rsidR="00BE71C6">
        <w:rPr>
          <w:rFonts w:eastAsiaTheme="minorEastAsia"/>
        </w:rPr>
        <w:t>To get catch-at-age data, w</w:t>
      </w:r>
      <w:r w:rsidR="00E2710C">
        <w:rPr>
          <w:rFonts w:eastAsiaTheme="minorEastAsia"/>
        </w:rPr>
        <w:t>e constructed</w:t>
      </w:r>
      <w:r w:rsidR="00FE1866">
        <w:rPr>
          <w:rFonts w:eastAsiaTheme="minorEastAsia"/>
        </w:rPr>
        <w:t xml:space="preserve"> area-specific </w:t>
      </w:r>
      <w:r w:rsidR="00E2710C">
        <w:rPr>
          <w:rFonts w:eastAsiaTheme="minorEastAsia"/>
        </w:rPr>
        <w:t xml:space="preserve">age-length </w:t>
      </w:r>
      <w:r w:rsidR="00A11DA6">
        <w:rPr>
          <w:rFonts w:eastAsiaTheme="minorEastAsia"/>
        </w:rPr>
        <w:t xml:space="preserve">keys </w:t>
      </w:r>
      <w:r w:rsidR="003B6210">
        <w:rPr>
          <w:rFonts w:eastAsiaTheme="minorEastAsia"/>
        </w:rPr>
        <w:t xml:space="preserve">from the sub-sample of the </w:t>
      </w:r>
      <w:r w:rsidR="00FE00A1">
        <w:rPr>
          <w:rFonts w:eastAsiaTheme="minorEastAsia"/>
        </w:rPr>
        <w:t xml:space="preserve">total </w:t>
      </w:r>
      <w:r w:rsidR="003B6210">
        <w:rPr>
          <w:rFonts w:eastAsiaTheme="minorEastAsia"/>
        </w:rPr>
        <w:t xml:space="preserve">catch </w:t>
      </w:r>
      <w:r w:rsidR="00217014">
        <w:rPr>
          <w:rFonts w:eastAsiaTheme="minorEastAsia"/>
        </w:rPr>
        <w:t>that was age-</w:t>
      </w:r>
      <w:r w:rsidR="004B5CA7">
        <w:rPr>
          <w:rFonts w:eastAsiaTheme="minorEastAsia"/>
        </w:rPr>
        <w:t>determined</w:t>
      </w:r>
      <w:r w:rsidR="00AD0551">
        <w:rPr>
          <w:rFonts w:eastAsiaTheme="minorEastAsia"/>
        </w:rPr>
        <w:t xml:space="preserve">. Age length-keys </w:t>
      </w:r>
      <w:r w:rsidR="00ED6EA4">
        <w:rPr>
          <w:rFonts w:eastAsiaTheme="minorEastAsia"/>
        </w:rPr>
        <w:t xml:space="preserve">describe the </w:t>
      </w:r>
      <w:r w:rsidR="00933164">
        <w:rPr>
          <w:rFonts w:eastAsiaTheme="minorEastAsia"/>
        </w:rPr>
        <w:lastRenderedPageBreak/>
        <w:t>age-</w:t>
      </w:r>
      <w:r w:rsidR="00712D3A">
        <w:rPr>
          <w:rFonts w:eastAsiaTheme="minorEastAsia"/>
        </w:rPr>
        <w:t>proportion</w:t>
      </w:r>
      <w:r w:rsidR="00933164">
        <w:rPr>
          <w:rFonts w:eastAsiaTheme="minorEastAsia"/>
        </w:rPr>
        <w:t>s</w:t>
      </w:r>
      <w:r w:rsidR="004C5B20">
        <w:rPr>
          <w:rFonts w:eastAsiaTheme="minorEastAsia"/>
        </w:rPr>
        <w:t xml:space="preserve"> </w:t>
      </w:r>
      <w:r w:rsidR="00FC58D6">
        <w:rPr>
          <w:rFonts w:eastAsiaTheme="minorEastAsia"/>
        </w:rPr>
        <w:t>of each length-category</w:t>
      </w:r>
      <w:r w:rsidR="00C433C1">
        <w:rPr>
          <w:rFonts w:eastAsiaTheme="minorEastAsia"/>
        </w:rPr>
        <w:t xml:space="preserve"> (i.e., a matrix with length category as row</w:t>
      </w:r>
      <w:r w:rsidR="00AE0CF8">
        <w:rPr>
          <w:rFonts w:eastAsiaTheme="minorEastAsia"/>
        </w:rPr>
        <w:t xml:space="preserve">s, ages as columns). </w:t>
      </w:r>
      <w:r w:rsidR="00EA7A5E">
        <w:rPr>
          <w:rFonts w:eastAsiaTheme="minorEastAsia"/>
        </w:rPr>
        <w:t>Age is then estimate</w:t>
      </w:r>
      <w:r w:rsidR="00B461C1">
        <w:rPr>
          <w:rFonts w:eastAsiaTheme="minorEastAsia"/>
        </w:rPr>
        <w:t xml:space="preserve">d </w:t>
      </w:r>
      <w:r w:rsidR="00110E6C">
        <w:rPr>
          <w:rFonts w:eastAsiaTheme="minorEastAsia"/>
        </w:rPr>
        <w:t xml:space="preserve">for the total catch </w:t>
      </w:r>
      <w:r w:rsidR="00C94B8A">
        <w:rPr>
          <w:rFonts w:eastAsiaTheme="minorEastAsia"/>
        </w:rPr>
        <w:t xml:space="preserve">based on the </w:t>
      </w:r>
      <w:r w:rsidR="002117A6">
        <w:rPr>
          <w:rFonts w:eastAsiaTheme="minorEastAsia"/>
        </w:rPr>
        <w:t xml:space="preserve">“probability” </w:t>
      </w:r>
      <w:r w:rsidR="005267AF">
        <w:rPr>
          <w:rFonts w:eastAsiaTheme="minorEastAsia"/>
        </w:rPr>
        <w:t xml:space="preserve">of fish </w:t>
      </w:r>
      <w:r w:rsidR="00736A8C">
        <w:rPr>
          <w:rFonts w:eastAsiaTheme="minorEastAsia"/>
        </w:rPr>
        <w:t>in each</w:t>
      </w:r>
      <w:r w:rsidR="005267AF">
        <w:rPr>
          <w:rFonts w:eastAsiaTheme="minorEastAsia"/>
        </w:rPr>
        <w:t xml:space="preserve"> length</w:t>
      </w:r>
      <w:r w:rsidR="00B40FBA">
        <w:rPr>
          <w:rFonts w:eastAsiaTheme="minorEastAsia"/>
        </w:rPr>
        <w:t>-</w:t>
      </w:r>
      <w:r w:rsidR="005267AF">
        <w:rPr>
          <w:rFonts w:eastAsiaTheme="minorEastAsia"/>
        </w:rPr>
        <w:t xml:space="preserve">category </w:t>
      </w:r>
      <w:r w:rsidR="00615315">
        <w:rPr>
          <w:rFonts w:eastAsiaTheme="minorEastAsia"/>
        </w:rPr>
        <w:t xml:space="preserve">being a certain age. </w:t>
      </w:r>
      <w:r w:rsidR="0035478F">
        <w:rPr>
          <w:rFonts w:eastAsiaTheme="minorEastAsia"/>
        </w:rPr>
        <w:t xml:space="preserve">With fit </w:t>
      </w:r>
      <w:r w:rsidR="00341789">
        <w:rPr>
          <w:rFonts w:eastAsiaTheme="minorEastAsia"/>
        </w:rPr>
        <w:t xml:space="preserve">this model with and without an </w:t>
      </w:r>
      <m:oMath>
        <m:r>
          <w:rPr>
            <w:rFonts w:ascii="Cambria Math" w:eastAsiaTheme="minorEastAsia" w:hAnsi="Cambria Math"/>
          </w:rPr>
          <m:t>age</m:t>
        </m:r>
      </m:oMath>
      <w:r w:rsidR="00D33F08">
        <w:rPr>
          <w:rFonts w:eastAsiaTheme="minorEastAsia"/>
        </w:rPr>
        <w:t>-</w:t>
      </w:r>
      <m:oMath>
        <m:r>
          <w:rPr>
            <w:rFonts w:ascii="Cambria Math" w:eastAsiaTheme="minorEastAsia" w:hAnsi="Cambria Math"/>
          </w:rPr>
          <m:t>area</m:t>
        </m:r>
      </m:oMath>
      <w:r w:rsidR="00341789">
        <w:rPr>
          <w:rFonts w:eastAsiaTheme="minorEastAsia"/>
        </w:rPr>
        <w:t>-interaction</w:t>
      </w:r>
      <w:r w:rsidR="00385400">
        <w:rPr>
          <w:rFonts w:eastAsiaTheme="minorEastAsia"/>
        </w:rPr>
        <w:t xml:space="preserve">, and the </w:t>
      </w:r>
      <w:r w:rsidR="00583F90">
        <w:rPr>
          <w:rFonts w:eastAsiaTheme="minorEastAsia"/>
        </w:rPr>
        <w:t xml:space="preserve">former </w:t>
      </w:r>
      <w:r w:rsidR="00206328">
        <w:rPr>
          <w:rFonts w:eastAsiaTheme="minorEastAsia"/>
        </w:rPr>
        <w:t xml:space="preserve">can be </w:t>
      </w:r>
      <w:r w:rsidR="00D52077">
        <w:rPr>
          <w:rFonts w:eastAsiaTheme="minorEastAsia"/>
        </w:rPr>
        <w:t>writte</w:t>
      </w:r>
      <w:r w:rsidR="00BB2938">
        <w:rPr>
          <w:rFonts w:eastAsiaTheme="minorEastAsia"/>
        </w:rPr>
        <w:t>n</w:t>
      </w:r>
      <w:r w:rsidR="00206328">
        <w:rPr>
          <w:rFonts w:eastAsiaTheme="minorEastAsia"/>
        </w:rPr>
        <w:t xml:space="preserve"> as:</w:t>
      </w:r>
    </w:p>
    <w:p w14:paraId="337C5AD0" w14:textId="4C96E652" w:rsidR="004A206B" w:rsidRDefault="00EC7F56" w:rsidP="004A206B">
      <w:pPr>
        <w:spacing w:line="480" w:lineRule="auto"/>
        <w:ind w:firstLine="284"/>
        <w:contextualSpacing/>
        <w:jc w:val="center"/>
      </w:pPr>
      <m:oMathPara>
        <m:oMath>
          <m:eqArr>
            <m:eqArrPr>
              <m:maxDist m:val="1"/>
              <m:ctrlPr>
                <w:rPr>
                  <w:rFonts w:ascii="Cambria Math" w:eastAsiaTheme="minorEastAsia" w:hAnsi="Cambria Math"/>
                  <w:i/>
                  <w:iCs/>
                </w:rPr>
              </m:ctrlPr>
            </m:eqArrPr>
            <m:e>
              <m:r>
                <m:rPr>
                  <m:sty m:val="p"/>
                </m:rPr>
                <w:rPr>
                  <w:rFonts w:ascii="Cambria Math" w:eastAsiaTheme="minorEastAsia" w:hAnsi="Cambria Math"/>
                </w:rPr>
                <m:t>log⁡</m:t>
              </m:r>
              <m:r>
                <w:rPr>
                  <w:rFonts w:ascii="Cambria Math" w:eastAsiaTheme="minorEastAsia" w:hAnsi="Cambria Math"/>
                </w:rPr>
                <m:t>(CPU</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i</m:t>
                  </m:r>
                </m:sub>
              </m:sSub>
              <m:r>
                <w:rPr>
                  <w:rFonts w:ascii="Cambria Math" w:eastAsiaTheme="minorEastAsia" w:hAnsi="Cambria Math"/>
                </w:rPr>
                <m:t>)~</m:t>
              </m:r>
              <m:r>
                <m:rPr>
                  <m:sty m:val="p"/>
                </m:rPr>
                <w:rPr>
                  <w:rFonts w:ascii="Cambria Math" w:eastAsiaTheme="minorEastAsia" w:hAnsi="Cambria Math"/>
                </w:rPr>
                <m:t>Student</m:t>
              </m:r>
              <m:r>
                <m:rPr>
                  <m:nor/>
                </m:rPr>
                <w:rPr>
                  <w:rFonts w:ascii="Cambria Math" w:eastAsiaTheme="minorEastAsia" w:hAnsi="Cambria Math"/>
                  <w:iCs/>
                </w:rPr>
                <m:t>-</m:t>
              </m:r>
              <m:r>
                <w:rPr>
                  <w:rFonts w:ascii="Cambria Math" w:eastAsiaTheme="minorEastAsia" w:hAnsi="Cambria Math"/>
                </w:rPr>
                <m:t>t</m:t>
              </m:r>
              <m:d>
                <m:dPr>
                  <m:ctrlPr>
                    <w:rPr>
                      <w:rFonts w:ascii="Cambria Math" w:eastAsiaTheme="minorEastAsia" w:hAnsi="Cambria Math"/>
                      <w:i/>
                      <w:iCs/>
                    </w:rPr>
                  </m:ctrlPr>
                </m:dPr>
                <m:e>
                  <m:r>
                    <w:rPr>
                      <w:rFonts w:ascii="Cambria Math" w:eastAsiaTheme="minorEastAsia" w:hAnsi="Cambria Math"/>
                    </w:rPr>
                    <m:t xml:space="preserve">υ, </m:t>
                  </m:r>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i</m:t>
                      </m:r>
                    </m:sub>
                  </m:sSub>
                  <m:r>
                    <w:rPr>
                      <w:rFonts w:ascii="Cambria Math" w:eastAsiaTheme="minorEastAsia" w:hAnsi="Cambria Math"/>
                    </w:rPr>
                    <m:t>,σ</m:t>
                  </m:r>
                </m:e>
              </m:d>
              <m:r>
                <w:rPr>
                  <w:rFonts w:ascii="Cambria Math" w:eastAsiaTheme="minorEastAsia" w:hAnsi="Cambria Math"/>
                </w:rPr>
                <m:t>#(10)</m:t>
              </m:r>
            </m:e>
          </m:eqArr>
        </m:oMath>
      </m:oMathPara>
    </w:p>
    <w:commentRangeStart w:id="15"/>
    <w:p w14:paraId="44B4B1A2" w14:textId="627A7BB6" w:rsidR="004A206B" w:rsidRPr="008F06C1" w:rsidRDefault="00EC7F56" w:rsidP="004A206B">
      <w:pPr>
        <w:spacing w:line="480" w:lineRule="auto"/>
        <w:ind w:firstLine="284"/>
        <w:contextualSpacing/>
        <w:jc w:val="both"/>
        <w:rPr>
          <w:rFonts w:eastAsiaTheme="minorEastAsia"/>
        </w:rPr>
      </w:pPr>
      <m:oMathPara>
        <m:oMath>
          <m:eqArr>
            <m:eqArrPr>
              <m:maxDist m:val="1"/>
              <m:ctrlPr>
                <w:rPr>
                  <w:rFonts w:ascii="Cambria Math" w:eastAsiaTheme="minorEastAsia" w:hAnsi="Cambria Math"/>
                  <w:i/>
                </w:rPr>
              </m:ctrlPr>
            </m:eqArrPr>
            <m:e>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0j</m:t>
                  </m:r>
                  <m:d>
                    <m:dPr>
                      <m:begChr m:val="["/>
                      <m:endChr m:val="]"/>
                      <m:ctrlPr>
                        <w:rPr>
                          <w:rFonts w:ascii="Cambria Math" w:eastAsiaTheme="minorEastAsia" w:hAnsi="Cambria Math"/>
                          <w:i/>
                        </w:rPr>
                      </m:ctrlPr>
                    </m:dPr>
                    <m:e>
                      <m:r>
                        <w:rPr>
                          <w:rFonts w:ascii="Cambria Math" w:eastAsiaTheme="minorEastAsia" w:hAnsi="Cambria Math"/>
                        </w:rPr>
                        <m:t>i</m:t>
                      </m:r>
                    </m:e>
                  </m:d>
                </m:sub>
              </m:sSub>
              <m:d>
                <m:dPr>
                  <m:ctrlPr>
                    <w:rPr>
                      <w:rFonts w:ascii="Cambria Math" w:eastAsiaTheme="minorEastAsia" w:hAnsi="Cambria Math"/>
                      <w:i/>
                    </w:rPr>
                  </m:ctrlPr>
                </m:dPr>
                <m:e>
                  <m:r>
                    <w:rPr>
                      <w:rFonts w:ascii="Cambria Math" w:eastAsiaTheme="minorEastAsia" w:hAnsi="Cambria Math"/>
                    </w:rPr>
                    <m:t>are</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C</m:t>
                      </m:r>
                    </m:sub>
                  </m:sSub>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1j</m:t>
                  </m:r>
                  <m:d>
                    <m:dPr>
                      <m:begChr m:val="["/>
                      <m:endChr m:val="]"/>
                      <m:ctrlPr>
                        <w:rPr>
                          <w:rFonts w:ascii="Cambria Math" w:eastAsiaTheme="minorEastAsia" w:hAnsi="Cambria Math"/>
                          <w:i/>
                        </w:rPr>
                      </m:ctrlPr>
                    </m:dPr>
                    <m:e>
                      <m:r>
                        <w:rPr>
                          <w:rFonts w:ascii="Cambria Math" w:eastAsiaTheme="minorEastAsia" w:hAnsi="Cambria Math"/>
                        </w:rPr>
                        <m:t>i</m:t>
                      </m:r>
                    </m:e>
                  </m:d>
                </m:sub>
              </m:sSub>
              <m:d>
                <m:dPr>
                  <m:ctrlPr>
                    <w:rPr>
                      <w:rFonts w:ascii="Cambria Math" w:eastAsiaTheme="minorEastAsia" w:hAnsi="Cambria Math"/>
                      <w:i/>
                    </w:rPr>
                  </m:ctrlPr>
                </m:dPr>
                <m:e>
                  <m:r>
                    <w:rPr>
                      <w:rFonts w:ascii="Cambria Math" w:eastAsiaTheme="minorEastAsia" w:hAnsi="Cambria Math"/>
                    </w:rPr>
                    <m:t>are</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W</m:t>
                      </m:r>
                    </m:sub>
                  </m:sSub>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2j</m:t>
                  </m:r>
                  <m:d>
                    <m:dPr>
                      <m:begChr m:val="["/>
                      <m:endChr m:val="]"/>
                      <m:ctrlPr>
                        <w:rPr>
                          <w:rFonts w:ascii="Cambria Math" w:eastAsiaTheme="minorEastAsia" w:hAnsi="Cambria Math"/>
                          <w:i/>
                        </w:rPr>
                      </m:ctrlPr>
                    </m:dPr>
                    <m:e>
                      <m:r>
                        <w:rPr>
                          <w:rFonts w:ascii="Cambria Math" w:eastAsiaTheme="minorEastAsia" w:hAnsi="Cambria Math"/>
                        </w:rPr>
                        <m:t>i</m:t>
                      </m:r>
                    </m:e>
                  </m:d>
                </m:sub>
              </m:sSub>
              <m:r>
                <w:rPr>
                  <w:rFonts w:ascii="Cambria Math" w:eastAsiaTheme="minorEastAsia" w:hAnsi="Cambria Math"/>
                </w:rPr>
                <m:t>age+</m:t>
              </m:r>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3j</m:t>
                  </m:r>
                  <m:d>
                    <m:dPr>
                      <m:begChr m:val="["/>
                      <m:endChr m:val="]"/>
                      <m:ctrlPr>
                        <w:rPr>
                          <w:rFonts w:ascii="Cambria Math" w:eastAsiaTheme="minorEastAsia" w:hAnsi="Cambria Math"/>
                          <w:i/>
                        </w:rPr>
                      </m:ctrlPr>
                    </m:dPr>
                    <m:e>
                      <m:r>
                        <w:rPr>
                          <w:rFonts w:ascii="Cambria Math" w:eastAsiaTheme="minorEastAsia" w:hAnsi="Cambria Math"/>
                        </w:rPr>
                        <m:t>i</m:t>
                      </m:r>
                    </m:e>
                  </m:d>
                </m:sub>
              </m:sSub>
              <m:r>
                <w:rPr>
                  <w:rFonts w:ascii="Cambria Math" w:eastAsiaTheme="minorEastAsia" w:hAnsi="Cambria Math"/>
                </w:rPr>
                <m:t>(age×are</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W</m:t>
                  </m:r>
                </m:sub>
              </m:sSub>
              <m:r>
                <w:rPr>
                  <w:rFonts w:ascii="Cambria Math" w:eastAsiaTheme="minorEastAsia" w:hAnsi="Cambria Math"/>
                </w:rPr>
                <m:t>)#(11)</m:t>
              </m:r>
            </m:e>
          </m:eqArr>
          <w:commentRangeEnd w:id="15"/>
          <m:r>
            <m:rPr>
              <m:sty m:val="p"/>
            </m:rPr>
            <w:rPr>
              <w:rStyle w:val="CommentReference"/>
            </w:rPr>
            <w:commentReference w:id="15"/>
          </m:r>
        </m:oMath>
      </m:oMathPara>
    </w:p>
    <w:p w14:paraId="630F660C" w14:textId="545F4060" w:rsidR="004A206B" w:rsidRPr="00894076" w:rsidRDefault="00EC7F56" w:rsidP="004A206B">
      <w:pPr>
        <w:spacing w:line="480" w:lineRule="auto"/>
        <w:contextualSpacing/>
        <w:jc w:val="both"/>
        <w:rPr>
          <w:rFonts w:eastAsiaTheme="minorEastAsia"/>
          <w:iCs/>
        </w:rPr>
      </w:pPr>
      <m:oMathPara>
        <m:oMath>
          <m:eqArr>
            <m:eqArrPr>
              <m:maxDist m:val="1"/>
              <m:ctrlPr>
                <w:rPr>
                  <w:rFonts w:ascii="Cambria Math" w:eastAsiaTheme="minorEastAsia" w:hAnsi="Cambria Math"/>
                  <w:i/>
                  <w:iCs/>
                </w:rPr>
              </m:ctrlPr>
            </m:eqArrPr>
            <m:e>
              <m:d>
                <m:dPr>
                  <m:begChr m:val="["/>
                  <m:endChr m:val="]"/>
                  <m:ctrlPr>
                    <w:rPr>
                      <w:rFonts w:ascii="Cambria Math" w:eastAsiaTheme="minorEastAsia" w:hAnsi="Cambria Math"/>
                      <w:i/>
                    </w:rPr>
                  </m:ctrlPr>
                </m:dPr>
                <m:e>
                  <m:m>
                    <m:mPr>
                      <m:mcs>
                        <m:mc>
                          <m:mcPr>
                            <m:count m:val="1"/>
                            <m:mcJc m:val="center"/>
                          </m:mcPr>
                        </m:mc>
                      </m:mcs>
                      <m:ctrlPr>
                        <w:rPr>
                          <w:rFonts w:ascii="Cambria Math" w:eastAsiaTheme="minorEastAsia" w:hAnsi="Cambria Math"/>
                          <w:i/>
                        </w:rPr>
                      </m:ctrlPr>
                    </m:mPr>
                    <m:mr>
                      <m:e>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0j</m:t>
                            </m:r>
                          </m:sub>
                        </m:sSub>
                      </m:e>
                    </m:mr>
                    <m:mr>
                      <m:e>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1j</m:t>
                            </m:r>
                          </m:sub>
                        </m:sSub>
                      </m:e>
                    </m:mr>
                    <m:mr>
                      <m:e>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2j</m:t>
                            </m:r>
                          </m:sub>
                        </m:sSub>
                        <m:ctrlPr>
                          <w:rPr>
                            <w:rFonts w:ascii="Cambria Math" w:eastAsia="Cambria Math" w:hAnsi="Cambria Math" w:cs="Cambria Math"/>
                            <w:i/>
                          </w:rPr>
                        </m:ctrlPr>
                      </m:e>
                    </m:mr>
                    <m:mr>
                      <m:e>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3j</m:t>
                            </m:r>
                          </m:sub>
                        </m:sSub>
                      </m:e>
                    </m:mr>
                  </m:m>
                </m:e>
              </m:d>
              <m:r>
                <w:rPr>
                  <w:rFonts w:ascii="Cambria Math" w:eastAsiaTheme="minorEastAsia" w:hAnsi="Cambria Math"/>
                </w:rPr>
                <m:t>~</m:t>
              </m:r>
              <m:r>
                <m:rPr>
                  <m:sty m:val="p"/>
                </m:rPr>
                <w:rPr>
                  <w:rFonts w:ascii="Cambria Math" w:eastAsiaTheme="minorEastAsia" w:hAnsi="Cambria Math"/>
                </w:rPr>
                <m:t>MVNormal</m:t>
              </m:r>
              <m:d>
                <m:dPr>
                  <m:ctrlPr>
                    <w:rPr>
                      <w:rFonts w:ascii="Cambria Math" w:eastAsiaTheme="minorEastAsia" w:hAnsi="Cambria Math"/>
                      <w:iCs/>
                    </w:rPr>
                  </m:ctrlPr>
                </m:dPr>
                <m:e>
                  <m:d>
                    <m:dPr>
                      <m:begChr m:val="["/>
                      <m:endChr m:val="]"/>
                      <m:ctrlPr>
                        <w:rPr>
                          <w:rFonts w:ascii="Cambria Math" w:eastAsiaTheme="minorEastAsia" w:hAnsi="Cambria Math"/>
                          <w:i/>
                          <w:iCs/>
                        </w:rPr>
                      </m:ctrlPr>
                    </m:dPr>
                    <m:e>
                      <m:m>
                        <m:mPr>
                          <m:mcs>
                            <m:mc>
                              <m:mcPr>
                                <m:count m:val="1"/>
                                <m:mcJc m:val="center"/>
                              </m:mcPr>
                            </m:mc>
                          </m:mcs>
                          <m:ctrlPr>
                            <w:rPr>
                              <w:rFonts w:ascii="Cambria Math" w:eastAsiaTheme="minorEastAsia" w:hAnsi="Cambria Math"/>
                              <w:i/>
                            </w:rPr>
                          </m:ctrlPr>
                        </m:mPr>
                        <m:mr>
                          <m:e>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0</m:t>
                                    </m:r>
                                  </m:sub>
                                </m:sSub>
                              </m:sub>
                            </m:sSub>
                          </m:e>
                        </m:mr>
                        <m:mr>
                          <m:e>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1</m:t>
                                    </m:r>
                                  </m:sub>
                                </m:sSub>
                              </m:sub>
                            </m:sSub>
                          </m:e>
                        </m:mr>
                        <m:mr>
                          <m:e>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2</m:t>
                                    </m:r>
                                  </m:sub>
                                </m:sSub>
                              </m:sub>
                            </m:sSub>
                            <m:ctrlPr>
                              <w:rPr>
                                <w:rFonts w:ascii="Cambria Math" w:eastAsia="Cambria Math" w:hAnsi="Cambria Math" w:cs="Cambria Math"/>
                                <w:i/>
                              </w:rPr>
                            </m:ctrlPr>
                          </m:e>
                        </m:mr>
                        <m:mr>
                          <m:e>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3</m:t>
                                    </m:r>
                                  </m:sub>
                                </m:sSub>
                              </m:sub>
                            </m:sSub>
                          </m:e>
                        </m:mr>
                      </m:m>
                    </m:e>
                  </m:d>
                  <m:r>
                    <w:rPr>
                      <w:rFonts w:ascii="Cambria Math" w:eastAsiaTheme="minorEastAsia" w:hAnsi="Cambria Math"/>
                    </w:rPr>
                    <m:t>,</m:t>
                  </m:r>
                  <m:d>
                    <m:dPr>
                      <m:begChr m:val="["/>
                      <m:endChr m:val="]"/>
                      <m:ctrlPr>
                        <w:rPr>
                          <w:rFonts w:ascii="Cambria Math" w:eastAsiaTheme="minorEastAsia" w:hAnsi="Cambria Math"/>
                          <w:i/>
                          <w:iCs/>
                        </w:rPr>
                      </m:ctrlPr>
                    </m:dPr>
                    <m:e>
                      <m:m>
                        <m:mPr>
                          <m:mcs>
                            <m:mc>
                              <m:mcPr>
                                <m:count m:val="4"/>
                                <m:mcJc m:val="center"/>
                              </m:mcPr>
                            </m:mc>
                          </m:mcs>
                          <m:ctrlPr>
                            <w:rPr>
                              <w:rFonts w:ascii="Cambria Math" w:eastAsiaTheme="minorEastAsia" w:hAnsi="Cambria Math"/>
                              <w:i/>
                              <w:iCs/>
                            </w:rPr>
                          </m:ctrlPr>
                        </m:mPr>
                        <m:mr>
                          <m:e>
                            <m:sSub>
                              <m:sSubPr>
                                <m:ctrlPr>
                                  <w:rPr>
                                    <w:rFonts w:ascii="Cambria Math" w:eastAsiaTheme="minorEastAsia" w:hAnsi="Cambria Math"/>
                                    <w:i/>
                                    <w:iCs/>
                                  </w:rPr>
                                </m:ctrlPr>
                              </m:sSubPr>
                              <m:e>
                                <m:r>
                                  <w:rPr>
                                    <w:rFonts w:ascii="Cambria Math" w:eastAsiaTheme="minorEastAsia" w:hAnsi="Cambria Math"/>
                                  </w:rPr>
                                  <m:t>σ</m:t>
                                </m:r>
                              </m:e>
                              <m:sub>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0</m:t>
                                    </m:r>
                                  </m:sub>
                                </m:sSub>
                              </m:sub>
                            </m:sSub>
                            <m:ctrlPr>
                              <w:rPr>
                                <w:rFonts w:ascii="Cambria Math" w:eastAsia="Cambria Math" w:hAnsi="Cambria Math" w:cs="Cambria Math"/>
                                <w:i/>
                                <w:iCs/>
                              </w:rPr>
                            </m:ctrlPr>
                          </m:e>
                          <m:e>
                            <m:r>
                              <w:rPr>
                                <w:rFonts w:ascii="Cambria Math" w:eastAsia="Cambria Math" w:hAnsi="Cambria Math" w:cs="Cambria Math"/>
                              </w:rPr>
                              <m:t>0</m:t>
                            </m:r>
                            <m:ctrlPr>
                              <w:rPr>
                                <w:rFonts w:ascii="Cambria Math" w:eastAsia="Cambria Math" w:hAnsi="Cambria Math" w:cs="Cambria Math"/>
                                <w:i/>
                                <w:iCs/>
                              </w:rPr>
                            </m:ctrlPr>
                          </m:e>
                          <m:e>
                            <m:r>
                              <w:rPr>
                                <w:rFonts w:ascii="Cambria Math" w:eastAsia="Cambria Math" w:hAnsi="Cambria Math" w:cs="Cambria Math"/>
                              </w:rPr>
                              <m:t>0</m:t>
                            </m:r>
                            <m:ctrlPr>
                              <w:rPr>
                                <w:rFonts w:ascii="Cambria Math" w:eastAsia="Cambria Math" w:hAnsi="Cambria Math" w:cs="Cambria Math"/>
                                <w:i/>
                                <w:iCs/>
                              </w:rPr>
                            </m:ctrlPr>
                          </m:e>
                          <m:e>
                            <m:r>
                              <w:rPr>
                                <w:rFonts w:ascii="Cambria Math" w:eastAsia="Cambria Math" w:hAnsi="Cambria Math" w:cs="Cambria Math"/>
                              </w:rPr>
                              <m:t>0</m:t>
                            </m:r>
                            <m:ctrlPr>
                              <w:rPr>
                                <w:rFonts w:ascii="Cambria Math" w:eastAsia="Cambria Math" w:hAnsi="Cambria Math" w:cs="Cambria Math"/>
                                <w:i/>
                                <w:iCs/>
                              </w:rPr>
                            </m:ctrlPr>
                          </m:e>
                        </m:mr>
                        <m:mr>
                          <m:e>
                            <m:r>
                              <w:rPr>
                                <w:rFonts w:ascii="Cambria Math" w:eastAsia="Cambria Math" w:hAnsi="Cambria Math" w:cs="Cambria Math"/>
                              </w:rPr>
                              <m:t>0</m:t>
                            </m:r>
                            <m:ctrlPr>
                              <w:rPr>
                                <w:rFonts w:ascii="Cambria Math" w:eastAsia="Cambria Math" w:hAnsi="Cambria Math" w:cs="Cambria Math"/>
                                <w:i/>
                                <w:iCs/>
                              </w:rPr>
                            </m:ctrlPr>
                          </m:e>
                          <m:e>
                            <m:sSub>
                              <m:sSubPr>
                                <m:ctrlPr>
                                  <w:rPr>
                                    <w:rFonts w:ascii="Cambria Math" w:eastAsiaTheme="minorEastAsia" w:hAnsi="Cambria Math"/>
                                    <w:i/>
                                    <w:iCs/>
                                  </w:rPr>
                                </m:ctrlPr>
                              </m:sSubPr>
                              <m:e>
                                <m:r>
                                  <w:rPr>
                                    <w:rFonts w:ascii="Cambria Math" w:eastAsiaTheme="minorEastAsia" w:hAnsi="Cambria Math"/>
                                  </w:rPr>
                                  <m:t>σ</m:t>
                                </m:r>
                              </m:e>
                              <m:sub>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1</m:t>
                                    </m:r>
                                  </m:sub>
                                </m:sSub>
                              </m:sub>
                            </m:sSub>
                          </m:e>
                          <m:e>
                            <m:r>
                              <w:rPr>
                                <w:rFonts w:ascii="Cambria Math" w:eastAsiaTheme="minorEastAsia" w:hAnsi="Cambria Math"/>
                              </w:rPr>
                              <m:t>0</m:t>
                            </m:r>
                          </m:e>
                          <m:e>
                            <m:r>
                              <w:rPr>
                                <w:rFonts w:ascii="Cambria Math" w:eastAsiaTheme="minorEastAsia" w:hAnsi="Cambria Math"/>
                              </w:rPr>
                              <m:t>0</m:t>
                            </m:r>
                          </m:e>
                        </m:mr>
                        <m:mr>
                          <m:e>
                            <m:r>
                              <w:rPr>
                                <w:rFonts w:ascii="Cambria Math" w:eastAsiaTheme="minorEastAsia" w:hAnsi="Cambria Math"/>
                              </w:rPr>
                              <m:t>0</m:t>
                            </m:r>
                            <m:ctrlPr>
                              <w:rPr>
                                <w:rFonts w:ascii="Cambria Math" w:eastAsia="Cambria Math" w:hAnsi="Cambria Math" w:cs="Cambria Math"/>
                                <w:i/>
                                <w:iCs/>
                              </w:rPr>
                            </m:ctrlPr>
                          </m:e>
                          <m:e>
                            <m:r>
                              <w:rPr>
                                <w:rFonts w:ascii="Cambria Math" w:eastAsia="Cambria Math" w:hAnsi="Cambria Math" w:cs="Cambria Math"/>
                              </w:rPr>
                              <m:t>0</m:t>
                            </m:r>
                          </m:e>
                          <m:e>
                            <m:sSub>
                              <m:sSubPr>
                                <m:ctrlPr>
                                  <w:rPr>
                                    <w:rFonts w:ascii="Cambria Math" w:eastAsiaTheme="minorEastAsia" w:hAnsi="Cambria Math"/>
                                    <w:i/>
                                  </w:rPr>
                                </m:ctrlPr>
                              </m:sSubPr>
                              <m:e>
                                <m:r>
                                  <w:rPr>
                                    <w:rFonts w:ascii="Cambria Math" w:eastAsiaTheme="minorEastAsia" w:hAnsi="Cambria Math"/>
                                  </w:rPr>
                                  <m:t>σ</m:t>
                                </m:r>
                              </m:e>
                              <m:sub>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2</m:t>
                                    </m:r>
                                  </m:sub>
                                </m:sSub>
                              </m:sub>
                            </m:sSub>
                          </m:e>
                          <m:e>
                            <m:r>
                              <w:rPr>
                                <w:rFonts w:ascii="Cambria Math" w:eastAsiaTheme="minorEastAsia" w:hAnsi="Cambria Math"/>
                              </w:rPr>
                              <m:t>0</m:t>
                            </m:r>
                          </m:e>
                        </m:mr>
                        <m:mr>
                          <m:e>
                            <m:r>
                              <w:rPr>
                                <w:rFonts w:ascii="Cambria Math" w:eastAsiaTheme="minorEastAsia" w:hAnsi="Cambria Math"/>
                              </w:rPr>
                              <m:t>0</m:t>
                            </m:r>
                            <m:ctrlPr>
                              <w:rPr>
                                <w:rFonts w:ascii="Cambria Math" w:eastAsia="Cambria Math" w:hAnsi="Cambria Math" w:cs="Cambria Math"/>
                                <w:i/>
                                <w:iCs/>
                              </w:rPr>
                            </m:ctrlPr>
                          </m:e>
                          <m:e>
                            <m:r>
                              <w:rPr>
                                <w:rFonts w:ascii="Cambria Math" w:eastAsia="Cambria Math" w:hAnsi="Cambria Math" w:cs="Cambria Math"/>
                              </w:rPr>
                              <m:t>0</m:t>
                            </m:r>
                          </m:e>
                          <m:e>
                            <m:r>
                              <w:rPr>
                                <w:rFonts w:ascii="Cambria Math" w:eastAsiaTheme="minorEastAsia" w:hAnsi="Cambria Math"/>
                              </w:rPr>
                              <m:t>0</m:t>
                            </m:r>
                          </m:e>
                          <m:e>
                            <m:sSub>
                              <m:sSubPr>
                                <m:ctrlPr>
                                  <w:rPr>
                                    <w:rFonts w:ascii="Cambria Math" w:eastAsiaTheme="minorEastAsia" w:hAnsi="Cambria Math"/>
                                    <w:i/>
                                  </w:rPr>
                                </m:ctrlPr>
                              </m:sSubPr>
                              <m:e>
                                <m:r>
                                  <w:rPr>
                                    <w:rFonts w:ascii="Cambria Math" w:eastAsiaTheme="minorEastAsia" w:hAnsi="Cambria Math"/>
                                  </w:rPr>
                                  <m:t>σ</m:t>
                                </m:r>
                              </m:e>
                              <m:sub>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3</m:t>
                                    </m:r>
                                  </m:sub>
                                </m:sSub>
                              </m:sub>
                            </m:sSub>
                          </m:e>
                        </m:mr>
                      </m:m>
                    </m:e>
                  </m:d>
                </m:e>
              </m:d>
              <m:r>
                <w:rPr>
                  <w:rFonts w:ascii="Cambria Math" w:eastAsiaTheme="minorEastAsia" w:hAnsi="Cambria Math"/>
                </w:rPr>
                <m:t>#(12)</m:t>
              </m:r>
            </m:e>
          </m:eqArr>
        </m:oMath>
      </m:oMathPara>
    </w:p>
    <w:p w14:paraId="530CD38F" w14:textId="38E53198" w:rsidR="00336FDB" w:rsidRDefault="009A2F1A" w:rsidP="009A2F1A">
      <w:pPr>
        <w:spacing w:line="480" w:lineRule="auto"/>
        <w:contextualSpacing/>
        <w:jc w:val="both"/>
        <w:rPr>
          <w:rFonts w:eastAsiaTheme="minorEastAsia"/>
        </w:rPr>
      </w:pPr>
      <w:r>
        <w:rPr>
          <w:rFonts w:eastAsiaTheme="minorEastAsia"/>
        </w:rPr>
        <w:t xml:space="preserve">where </w:t>
      </w:r>
      <m:oMath>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0j</m:t>
            </m:r>
          </m:sub>
        </m:sSub>
      </m:oMath>
      <w:r>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1j</m:t>
            </m:r>
          </m:sub>
        </m:sSub>
      </m:oMath>
      <w:r>
        <w:rPr>
          <w:rFonts w:eastAsiaTheme="minorEastAsia"/>
        </w:rPr>
        <w:t xml:space="preserve"> are the intercepts for the cold and warm areas, respectively, </w:t>
      </w:r>
      <m:oMath>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2j</m:t>
            </m:r>
          </m:sub>
        </m:sSub>
      </m:oMath>
      <w:r>
        <w:rPr>
          <w:rFonts w:eastAsiaTheme="minorEastAsia"/>
        </w:rPr>
        <w:t xml:space="preserve"> is the age slope </w:t>
      </w:r>
      <w:r w:rsidR="00085854">
        <w:rPr>
          <w:rFonts w:eastAsiaTheme="minorEastAsia"/>
        </w:rPr>
        <w:t>for the cold area</w:t>
      </w:r>
      <w:r w:rsidR="00872937">
        <w:rPr>
          <w:rFonts w:eastAsiaTheme="minorEastAsia"/>
        </w:rPr>
        <w:t xml:space="preserve"> </w:t>
      </w:r>
      <w:r>
        <w:rPr>
          <w:rFonts w:eastAsiaTheme="minorEastAsia"/>
        </w:rPr>
        <w:t xml:space="preserve">for the cold area </w:t>
      </w:r>
      <w:r w:rsidR="007A64B5">
        <w:rPr>
          <w:rFonts w:eastAsiaTheme="minorEastAsia"/>
        </w:rPr>
        <w:t xml:space="preserve">and </w:t>
      </w:r>
      <m:oMath>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3j</m:t>
            </m:r>
          </m:sub>
        </m:sSub>
      </m:oMath>
      <w:r w:rsidR="007A64B5">
        <w:rPr>
          <w:rFonts w:eastAsiaTheme="minorEastAsia"/>
        </w:rPr>
        <w:t xml:space="preserve"> is the interaction </w:t>
      </w:r>
      <w:r w:rsidR="00DA54F4">
        <w:rPr>
          <w:rFonts w:eastAsiaTheme="minorEastAsia"/>
        </w:rPr>
        <w:t xml:space="preserve">between </w:t>
      </w:r>
      <m:oMath>
        <m:r>
          <w:rPr>
            <w:rFonts w:ascii="Cambria Math" w:eastAsiaTheme="minorEastAsia" w:hAnsi="Cambria Math"/>
          </w:rPr>
          <m:t>age</m:t>
        </m:r>
      </m:oMath>
      <w:r w:rsidR="006C4FE4">
        <w:rPr>
          <w:rFonts w:eastAsiaTheme="minorEastAsia"/>
        </w:rPr>
        <w:t xml:space="preserve"> and </w:t>
      </w:r>
      <m:oMath>
        <m:r>
          <w:rPr>
            <w:rFonts w:ascii="Cambria Math" w:eastAsiaTheme="minorEastAsia" w:hAnsi="Cambria Math"/>
          </w:rPr>
          <m:t>area</m:t>
        </m:r>
      </m:oMath>
      <w:r w:rsidR="007413D7">
        <w:rPr>
          <w:rFonts w:eastAsiaTheme="minorEastAsia"/>
        </w:rPr>
        <w:t xml:space="preserve">. </w:t>
      </w:r>
      <w:r w:rsidR="00DD2257">
        <w:rPr>
          <w:rFonts w:eastAsiaTheme="minorEastAsia"/>
        </w:rPr>
        <w:t xml:space="preserve">All parameters vary by </w:t>
      </w:r>
      <w:r w:rsidR="00D9446A">
        <w:rPr>
          <w:rFonts w:eastAsiaTheme="minorEastAsia"/>
        </w:rPr>
        <w:t>cohort</w:t>
      </w:r>
      <w:r w:rsidR="00DD2257">
        <w:rPr>
          <w:rFonts w:eastAsiaTheme="minorEastAsia"/>
        </w:rPr>
        <w:t xml:space="preserve"> </w:t>
      </w:r>
      <w:r w:rsidR="00060EE4">
        <w:rPr>
          <w:rFonts w:eastAsiaTheme="minorEastAsia"/>
        </w:rPr>
        <w:t xml:space="preserve">(for </w:t>
      </w:r>
      <w:r w:rsidR="00014420">
        <w:rPr>
          <w:rFonts w:eastAsiaTheme="minorEastAsia"/>
        </w:rPr>
        <w:t>cohort</w:t>
      </w:r>
      <w:r w:rsidR="00060EE4">
        <w:rPr>
          <w:rFonts w:eastAsiaTheme="minorEastAsia"/>
        </w:rPr>
        <w:t xml:space="preserve"> </w:t>
      </w:r>
      <m:oMath>
        <m:r>
          <w:rPr>
            <w:rFonts w:ascii="Cambria Math" w:eastAsiaTheme="minorEastAsia" w:hAnsi="Cambria Math"/>
          </w:rPr>
          <m:t>j=1981,…, 2000</m:t>
        </m:r>
      </m:oMath>
      <w:r w:rsidR="00060EE4">
        <w:rPr>
          <w:rFonts w:eastAsiaTheme="minorEastAsia"/>
        </w:rPr>
        <w:t xml:space="preserve">) </w:t>
      </w:r>
      <w:r w:rsidR="00DD2257">
        <w:rPr>
          <w:rFonts w:eastAsiaTheme="minorEastAsia"/>
        </w:rPr>
        <w:t>and their correlation is set to 0</w:t>
      </w:r>
      <w:r w:rsidR="00A54780">
        <w:rPr>
          <w:rFonts w:eastAsiaTheme="minorEastAsia"/>
        </w:rPr>
        <w:t xml:space="preserve"> (Eq. 12)</w:t>
      </w:r>
      <w:r w:rsidR="00DD2257">
        <w:rPr>
          <w:rFonts w:eastAsiaTheme="minorEastAsia"/>
        </w:rPr>
        <w:t xml:space="preserve">. </w:t>
      </w:r>
      <w:r w:rsidR="00A22D7B">
        <w:rPr>
          <w:rFonts w:eastAsiaTheme="minorEastAsia"/>
        </w:rPr>
        <w:t xml:space="preserve">We use the following </w:t>
      </w:r>
      <w:r w:rsidR="0029095E">
        <w:rPr>
          <w:rFonts w:eastAsiaTheme="minorEastAsia"/>
        </w:rPr>
        <w:t>(vague) priors</w:t>
      </w:r>
      <w:r w:rsidR="00173A42">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0,…,3j</m:t>
                </m:r>
              </m:sub>
            </m:sSub>
          </m:sub>
        </m:sSub>
        <m:r>
          <w:rPr>
            <w:rFonts w:ascii="Cambria Math" w:eastAsiaTheme="minorEastAsia" w:hAnsi="Cambria Math"/>
          </w:rPr>
          <m:t>~</m:t>
        </m:r>
        <m:r>
          <m:rPr>
            <m:sty m:val="p"/>
          </m:rPr>
          <w:rPr>
            <w:rFonts w:ascii="Cambria Math" w:eastAsiaTheme="minorEastAsia" w:hAnsi="Cambria Math"/>
          </w:rPr>
          <m:t>N</m:t>
        </m:r>
        <m:d>
          <m:dPr>
            <m:ctrlPr>
              <w:rPr>
                <w:rFonts w:ascii="Cambria Math" w:eastAsiaTheme="minorEastAsia" w:hAnsi="Cambria Math"/>
                <w:i/>
                <w:iCs/>
              </w:rPr>
            </m:ctrlPr>
          </m:dPr>
          <m:e>
            <m:r>
              <m:rPr>
                <m:sty m:val="p"/>
              </m:rPr>
              <w:rPr>
                <w:rFonts w:ascii="Cambria Math" w:eastAsiaTheme="minorEastAsia" w:hAnsi="Cambria Math"/>
              </w:rPr>
              <m:t>0, 10</m:t>
            </m:r>
          </m:e>
        </m:d>
      </m:oMath>
      <w:r w:rsidR="00D241B7">
        <w:rPr>
          <w:rFonts w:eastAsiaTheme="minorEastAsia"/>
        </w:rPr>
        <w:t xml:space="preserve"> </w:t>
      </w:r>
      <w:r w:rsidR="007173B2">
        <w:rPr>
          <w:rFonts w:eastAsiaTheme="minorEastAsia"/>
        </w:rPr>
        <w:t>(</w:t>
      </w:r>
      <w:r w:rsidR="00231654">
        <w:rPr>
          <w:rFonts w:eastAsiaTheme="minorEastAsia"/>
        </w:rPr>
        <w:t xml:space="preserve">where </w:t>
      </w:r>
      <m:oMath>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2</m:t>
                </m:r>
              </m:sub>
            </m:sSub>
          </m:sub>
        </m:sSub>
      </m:oMath>
      <w:r w:rsidR="00231654">
        <w:rPr>
          <w:rFonts w:eastAsiaTheme="minorEastAsia"/>
        </w:rPr>
        <w:t xml:space="preserve"> is the population-level estimate for </w:t>
      </w:r>
      <m:oMath>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cold</m:t>
            </m:r>
          </m:sub>
        </m:sSub>
      </m:oMath>
      <w:r w:rsidR="00231654">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2</m:t>
                </m:r>
              </m:sub>
            </m:sSub>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3</m:t>
                </m:r>
              </m:sub>
            </m:sSub>
          </m:sub>
        </m:sSub>
      </m:oMath>
      <w:r w:rsidR="007C4CB7">
        <w:rPr>
          <w:rFonts w:eastAsiaTheme="minorEastAsia"/>
        </w:rPr>
        <w:t xml:space="preserve"> is the </w:t>
      </w:r>
      <w:r w:rsidR="006A2ED2">
        <w:rPr>
          <w:rFonts w:eastAsiaTheme="minorEastAsia"/>
        </w:rPr>
        <w:t xml:space="preserve">population-level estimate for </w:t>
      </w:r>
      <m:oMath>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warm</m:t>
            </m:r>
          </m:sub>
        </m:sSub>
      </m:oMath>
      <w:r w:rsidR="007173B2">
        <w:rPr>
          <w:rFonts w:eastAsiaTheme="minorEastAsia"/>
        </w:rPr>
        <w:t xml:space="preserve">) </w:t>
      </w:r>
      <w:r w:rsidR="00207E30">
        <w:rPr>
          <w:rFonts w:eastAsiaTheme="minorEastAsia"/>
        </w:rPr>
        <w:t xml:space="preserve">and </w:t>
      </w:r>
      <m:oMath>
        <m:r>
          <w:rPr>
            <w:rFonts w:ascii="Cambria Math" w:eastAsiaTheme="minorEastAsia" w:hAnsi="Cambria Math"/>
          </w:rPr>
          <m:t>υ~</m:t>
        </m:r>
        <m:r>
          <m:rPr>
            <m:sty m:val="p"/>
          </m:rPr>
          <w:rPr>
            <w:rFonts w:ascii="Cambria Math" w:eastAsiaTheme="minorEastAsia" w:hAnsi="Cambria Math"/>
          </w:rPr>
          <m:t>gamma(2,0.1)</m:t>
        </m:r>
      </m:oMath>
      <w:r w:rsidR="00207E30">
        <w:rPr>
          <w:rFonts w:eastAsiaTheme="minorEastAsia"/>
        </w:rPr>
        <w:t xml:space="preserve">. </w:t>
      </w:r>
      <m:oMath>
        <m:r>
          <w:rPr>
            <w:rFonts w:ascii="Cambria Math" w:eastAsiaTheme="minorEastAsia" w:hAnsi="Cambria Math"/>
          </w:rPr>
          <m:t>σ</m:t>
        </m:r>
      </m:oMath>
      <w:r w:rsidR="00207E30">
        <w:rPr>
          <w:rFonts w:eastAsiaTheme="minorEastAsia"/>
        </w:rPr>
        <w:t xml:space="preserve"> and </w:t>
      </w:r>
      <m:oMath>
        <m:sSub>
          <m:sSubPr>
            <m:ctrlPr>
              <w:rPr>
                <w:rFonts w:ascii="Cambria Math" w:eastAsiaTheme="minorEastAsia" w:hAnsi="Cambria Math"/>
                <w:i/>
                <w:iCs/>
              </w:rPr>
            </m:ctrlPr>
          </m:sSubPr>
          <m:e>
            <m:r>
              <w:rPr>
                <w:rFonts w:ascii="Cambria Math" w:eastAsiaTheme="minorEastAsia" w:hAnsi="Cambria Math"/>
              </w:rPr>
              <m:t>σ</m:t>
            </m:r>
          </m:e>
          <m:sub>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0,…,3</m:t>
                </m:r>
              </m:sub>
            </m:sSub>
          </m:sub>
        </m:sSub>
      </m:oMath>
      <w:r w:rsidR="00207E30">
        <w:rPr>
          <w:rFonts w:eastAsiaTheme="minorEastAsia"/>
          <w:iCs/>
        </w:rPr>
        <w:t xml:space="preserve"> were given </w:t>
      </w:r>
      <w:r w:rsidR="008B5657">
        <w:rPr>
          <w:rFonts w:eastAsiaTheme="minorEastAsia"/>
          <w:iCs/>
        </w:rPr>
        <w:t xml:space="preserve">a </w:t>
      </w:r>
      <m:oMath>
        <m:r>
          <m:rPr>
            <m:sty m:val="p"/>
          </m:rPr>
          <w:rPr>
            <w:rFonts w:ascii="Cambria Math" w:eastAsiaTheme="minorEastAsia" w:hAnsi="Cambria Math"/>
          </w:rPr>
          <m:t>Student</m:t>
        </m:r>
        <m:r>
          <m:rPr>
            <m:nor/>
          </m:rPr>
          <w:rPr>
            <w:rFonts w:ascii="Cambria Math" w:eastAsiaTheme="minorEastAsia" w:hAnsi="Cambria Math"/>
            <w:iCs/>
          </w:rPr>
          <m:t>-</m:t>
        </m:r>
        <m:r>
          <w:rPr>
            <w:rFonts w:ascii="Cambria Math" w:eastAsiaTheme="minorEastAsia" w:hAnsi="Cambria Math"/>
          </w:rPr>
          <m:t>t(3,0,2.5)</m:t>
        </m:r>
      </m:oMath>
      <w:r w:rsidR="008B5657">
        <w:rPr>
          <w:rFonts w:eastAsiaTheme="minorEastAsia"/>
        </w:rPr>
        <w:t xml:space="preserve"> prior.</w:t>
      </w:r>
    </w:p>
    <w:p w14:paraId="2AE1CE0B" w14:textId="223443DF" w:rsidR="00913B22" w:rsidRDefault="007B4517" w:rsidP="00913B22">
      <w:pPr>
        <w:spacing w:line="480" w:lineRule="auto"/>
        <w:ind w:firstLine="284"/>
        <w:contextualSpacing/>
        <w:jc w:val="both"/>
        <w:rPr>
          <w:rFonts w:eastAsiaTheme="minorEastAsia"/>
        </w:rPr>
      </w:pPr>
      <w:r>
        <w:rPr>
          <w:rFonts w:eastAsiaTheme="minorEastAsia"/>
        </w:rPr>
        <w:t xml:space="preserve">Lastly, we </w:t>
      </w:r>
      <w:r w:rsidR="001B0F89">
        <w:rPr>
          <w:rFonts w:eastAsiaTheme="minorEastAsia"/>
        </w:rPr>
        <w:t xml:space="preserve">quantified differences </w:t>
      </w:r>
      <w:r w:rsidR="00951FE1">
        <w:rPr>
          <w:rFonts w:eastAsiaTheme="minorEastAsia"/>
        </w:rPr>
        <w:t>in the size-distributions between the areas</w:t>
      </w:r>
      <w:r w:rsidR="00D7521C">
        <w:rPr>
          <w:rFonts w:eastAsiaTheme="minorEastAsia"/>
        </w:rPr>
        <w:t xml:space="preserve"> using size-spectrum slopes</w:t>
      </w:r>
      <w:r w:rsidR="00635068">
        <w:rPr>
          <w:rFonts w:eastAsiaTheme="minorEastAsia"/>
        </w:rPr>
        <w:t>.</w:t>
      </w:r>
      <w:r w:rsidR="000E3AA6">
        <w:rPr>
          <w:rFonts w:eastAsiaTheme="minorEastAsia"/>
        </w:rPr>
        <w:t xml:space="preserve"> </w:t>
      </w:r>
      <w:r w:rsidR="00D14EBA">
        <w:rPr>
          <w:rFonts w:eastAsiaTheme="minorEastAsia"/>
        </w:rPr>
        <w:t xml:space="preserve">We follow </w:t>
      </w:r>
      <w:r w:rsidR="00D14EBA">
        <w:rPr>
          <w:rFonts w:eastAsiaTheme="minorEastAsia"/>
        </w:rPr>
        <w:fldChar w:fldCharType="begin"/>
      </w:r>
      <w:r w:rsidR="00D14EBA">
        <w:rPr>
          <w:rFonts w:eastAsiaTheme="minorEastAsia"/>
        </w:rPr>
        <w:instrText xml:space="preserve"> ADDIN ZOTERO_ITEM CSL_CITATION {"citationID":"tAv8KlhL","properties":{"formattedCitation":"(Edwards {\\i{}et al.} 2017, 2020)","plainCitation":"(Edwards et al. 2017, 2020)","noteIndex":0},"citationItems":[{"id":2155,"uris":["http://zotero.org/users/6116610/items/AND3T26Y"],"uri":["http://zotero.org/users/6116610/items/AND3T26Y"],"itemData":{"id":2155,"type":"article-journal","abstract":"The size spectrum of an ecological community characterizes how a property, such as abundance or biomass, varies with body size. Size spectra are often used as ecosystem indicators of marine systems. They have been fitted to data from various sources, including groundfish trawl surveys, visual surveys of fish in kelp forests and coral reefs, sediment samples of benthic invertebrates and satellite remote sensing of chlorophyll. Over the past decades, several methods have been used to fit size spectra to data. We document eight such methods, demonstrating their commonalities and differences. Seven methods use linear regression (of which six require binning of data), while the eighth uses maximum likelihood estimation. We test the accuracy of the methods on simulated data. We demonstrate that estimated size-spectrum slopes are not always comparable between the seven regression-based methods because such methods are not estimating the same parameter. We find that four of the eight tested methods can sometimes give reasonably accurate estimates of the exponent of the individual size distribution (which is related to the slope of the size spectrum). However, sensitivity analyses find that maximum likelihood estimation is the only method that is consistently accurate, and the only one that yields reliable confidence intervals for the exponent. We therefore recommend the use of maximum likelihood estimation when fitting size spectra. To facilitate this, we provide documented R code for fitting and plotting results. This should provide consistency in future studies and improve the quality of any resulting advice to ecosystem managers. In particular, the calculation of reliable confidence intervals will allow proper consideration of uncertainty when making management decisions.","container-title":"Methods in Ecology and Evolution","DOI":"10.1111/2041-210X.12641","ISSN":"2041-210X","issue":"1","language":"en","note":"_eprint: https://besjournals.onlinelibrary.wiley.com/doi/pdf/10.1111/2041-210X.12641","page":"57-67","source":"Wiley Online Library","title":"Testing and recommending methods for fitting size spectra to data","volume":"8","author":[{"family":"Edwards","given":"Andrew M."},{"family":"Robinson","given":"James P. W."},{"family":"Plank","given":"Michael J."},{"family":"Baum","given":"Julia K."},{"family":"Blanchard","given":"Julia L."}],"issued":{"date-parts":[["2017"]]}}},{"id":2156,"uris":["http://zotero.org/users/6116610/items/RULATYGJ"],"uri":["http://zotero.org/users/6116610/items/RULATYGJ"],"itemData":{"id":2156,"type":"article-journal","abstract":"Size spectra are recommended tools for detecting the response of marine communities to fishing or to management measures. A size spectrum succinctly describes how a property, such as abundance or biomass, varies with body size in a community. Required data are often collected in binned form, such as numbers of individuals in 1 cm length bins. Numerous methods have been employed to fit size spectra, but most give biased estimates when tested on simulated data, and none account for the data’s bin structure (breakpoints of bins). Here, we used 8 methods to fit an annual size-spectrum exponent, b, to an example data set (30 yr of the North Sea International Bottom Trawl Survey). The methods gave conflicting conclusions regarding b declining (the size spectrum steepening) through time, and so any resulting advice to ecosystem managers will be highly dependent upon the method used. Using simulated data, we showed that ignoring the bin structure gives biased estimates of b, even for high-resolution data. However, our extended likelihood method, which explicitly accounts for the bin structure, accurately estimated b and its confidence intervals, even for coarsely collected data. We developed a novel visualisation method that accounts for the bin structure and associated uncertainty, provide recommendations concerning different data types and have created an R package (sizeSpectra) to reproduce all results and encourage use of our methods. This work is also relevant to wider applications where a power-law distribution (the underlying distribution for a size spectrum) is fitted to binned data.","container-title":"Marine Ecology Progress Series","DOI":"10.3354/meps13230","ISSN":"0171-8630, 1616-1599","language":"en","page":"19-33","source":"www.int-res.com","title":"Accounting for the bin structure of data removes bias when fitting size spectra","volume":"636","author":[{"family":"Edwards","given":"Andrew M."},{"family":"Robinson","given":"James P. W."},{"family":"Blanchard","given":"Julia L."},{"family":"Baum","given":"Julia K."},{"family":"Plank","given":"Michael J."}],"issued":{"date-parts":[["2020",2,20]]}}}],"schema":"https://github.com/citation-style-language/schema/raw/master/csl-citation.json"} </w:instrText>
      </w:r>
      <w:r w:rsidR="00D14EBA">
        <w:rPr>
          <w:rFonts w:eastAsiaTheme="minorEastAsia"/>
        </w:rPr>
        <w:fldChar w:fldCharType="separate"/>
      </w:r>
      <w:r w:rsidR="00D14EBA" w:rsidRPr="00A54A6E">
        <w:rPr>
          <w:lang w:val="en-GB"/>
        </w:rPr>
        <w:t xml:space="preserve">(Edwards </w:t>
      </w:r>
      <w:r w:rsidR="00D14EBA" w:rsidRPr="00A54A6E">
        <w:rPr>
          <w:i/>
          <w:iCs/>
          <w:lang w:val="en-GB"/>
        </w:rPr>
        <w:t>et al.</w:t>
      </w:r>
      <w:r w:rsidR="00D14EBA" w:rsidRPr="00A54A6E">
        <w:rPr>
          <w:lang w:val="en-GB"/>
        </w:rPr>
        <w:t xml:space="preserve"> 2017, 2020)</w:t>
      </w:r>
      <w:r w:rsidR="00D14EBA">
        <w:rPr>
          <w:rFonts w:eastAsiaTheme="minorEastAsia"/>
        </w:rPr>
        <w:fldChar w:fldCharType="end"/>
      </w:r>
      <w:r w:rsidR="00D14EBA">
        <w:rPr>
          <w:rFonts w:eastAsiaTheme="minorEastAsia"/>
        </w:rPr>
        <w:t xml:space="preserve"> </w:t>
      </w:r>
      <w:r w:rsidR="0021106F">
        <w:rPr>
          <w:rFonts w:eastAsiaTheme="minorEastAsia"/>
        </w:rPr>
        <w:t xml:space="preserve">and estimate </w:t>
      </w:r>
      <m:oMath>
        <m:r>
          <w:rPr>
            <w:rFonts w:ascii="Cambria Math" w:eastAsiaTheme="minorEastAsia" w:hAnsi="Cambria Math"/>
          </w:rPr>
          <m:t>γ</m:t>
        </m:r>
      </m:oMath>
      <w:r w:rsidR="00593457">
        <w:rPr>
          <w:rFonts w:eastAsiaTheme="minorEastAsia"/>
        </w:rPr>
        <w:t xml:space="preserve"> </w:t>
      </w:r>
      <w:r w:rsidR="00302139">
        <w:rPr>
          <w:rFonts w:eastAsiaTheme="minorEastAsia"/>
        </w:rPr>
        <w:t xml:space="preserve">for each year and area </w:t>
      </w:r>
      <w:r w:rsidR="0021106F">
        <w:rPr>
          <w:rFonts w:eastAsiaTheme="minorEastAsia"/>
        </w:rPr>
        <w:t xml:space="preserve">using their </w:t>
      </w:r>
      <w:r w:rsidR="00584F86">
        <w:rPr>
          <w:rFonts w:eastAsiaTheme="minorEastAsia"/>
        </w:rPr>
        <w:t>likelihood approach</w:t>
      </w:r>
      <w:r w:rsidR="00447B09">
        <w:rPr>
          <w:rFonts w:eastAsiaTheme="minorEastAsia"/>
        </w:rPr>
        <w:t xml:space="preserve"> for binned data</w:t>
      </w:r>
      <w:r w:rsidR="00641CAF">
        <w:rPr>
          <w:rFonts w:eastAsiaTheme="minorEastAsia"/>
        </w:rPr>
        <w:t xml:space="preserve">, </w:t>
      </w:r>
      <w:r w:rsidR="003C2B4B">
        <w:rPr>
          <w:rFonts w:eastAsiaTheme="minorEastAsia"/>
        </w:rPr>
        <w:t xml:space="preserve">i.e., </w:t>
      </w:r>
      <w:r w:rsidR="00641CAF">
        <w:rPr>
          <w:rFonts w:eastAsiaTheme="minorEastAsia"/>
        </w:rPr>
        <w:t xml:space="preserve">the </w:t>
      </w:r>
      <w:r w:rsidR="00641CAF" w:rsidRPr="00144942">
        <w:rPr>
          <w:rFonts w:eastAsiaTheme="minorEastAsia"/>
          <w:i/>
          <w:iCs/>
        </w:rPr>
        <w:t>MLEbin</w:t>
      </w:r>
      <w:r w:rsidR="00641CAF">
        <w:rPr>
          <w:rFonts w:eastAsiaTheme="minorEastAsia"/>
        </w:rPr>
        <w:t xml:space="preserve"> method in the </w:t>
      </w:r>
      <w:r w:rsidR="00641CAF" w:rsidRPr="00C22E96">
        <w:rPr>
          <w:rFonts w:eastAsiaTheme="minorEastAsia"/>
        </w:rPr>
        <w:t>R</w:t>
      </w:r>
      <w:r w:rsidR="00641CAF">
        <w:rPr>
          <w:rFonts w:eastAsiaTheme="minorEastAsia"/>
        </w:rPr>
        <w:t xml:space="preserve"> package </w:t>
      </w:r>
      <w:r w:rsidR="00641CAF" w:rsidRPr="005105BD">
        <w:rPr>
          <w:rFonts w:eastAsiaTheme="minorEastAsia"/>
          <w:i/>
          <w:iCs/>
        </w:rPr>
        <w:t>sizeSpectra</w:t>
      </w:r>
      <w:r w:rsidR="00641CAF">
        <w:rPr>
          <w:rFonts w:eastAsiaTheme="minorEastAsia"/>
        </w:rPr>
        <w:t xml:space="preserve"> </w:t>
      </w:r>
      <w:r w:rsidR="00641CAF">
        <w:rPr>
          <w:rFonts w:eastAsiaTheme="minorEastAsia"/>
        </w:rPr>
        <w:fldChar w:fldCharType="begin"/>
      </w:r>
      <w:r w:rsidR="00641CAF">
        <w:rPr>
          <w:rFonts w:eastAsiaTheme="minorEastAsia"/>
        </w:rPr>
        <w:instrText xml:space="preserve"> ADDIN ZOTERO_ITEM CSL_CITATION {"citationID":"qPX8EtA7","properties":{"formattedCitation":"(Edwards 2020)","plainCitation":"(Edwards 2020)","noteIndex":0},"citationItems":[{"id":2869,"uris":["http://zotero.org/users/6116610/items/44B22KNF"],"uri":["http://zotero.org/users/6116610/items/44B22KNF"],"itemData":{"id":2869,"type":"book","title":"sizeSpectra: Fitting Size Spectra to Ecological Data Using Maximum Likelihood","URL":"https://github.com/andrew-edwards/sizeSpectra","version":"R package version 1.0.0.0","author":[{"family":"Edwards","given":"Andrew"}],"issued":{"date-parts":[["2020"]]}}}],"schema":"https://github.com/citation-style-language/schema/raw/master/csl-citation.json"} </w:instrText>
      </w:r>
      <w:r w:rsidR="00641CAF">
        <w:rPr>
          <w:rFonts w:eastAsiaTheme="minorEastAsia"/>
        </w:rPr>
        <w:fldChar w:fldCharType="separate"/>
      </w:r>
      <w:r w:rsidR="00641CAF">
        <w:rPr>
          <w:rFonts w:eastAsiaTheme="minorEastAsia"/>
          <w:noProof/>
        </w:rPr>
        <w:t>(Edwards 2020)</w:t>
      </w:r>
      <w:r w:rsidR="00641CAF">
        <w:rPr>
          <w:rFonts w:eastAsiaTheme="minorEastAsia"/>
        </w:rPr>
        <w:fldChar w:fldCharType="end"/>
      </w:r>
      <w:r w:rsidR="003C2B4B">
        <w:rPr>
          <w:rFonts w:eastAsiaTheme="minorEastAsia"/>
        </w:rPr>
        <w:t xml:space="preserve">. </w:t>
      </w:r>
      <w:r w:rsidR="00F92CF5">
        <w:rPr>
          <w:rFonts w:eastAsiaTheme="minorEastAsia"/>
        </w:rPr>
        <w:t xml:space="preserve">This </w:t>
      </w:r>
      <w:r w:rsidR="004A1573">
        <w:rPr>
          <w:rFonts w:eastAsiaTheme="minorEastAsia"/>
        </w:rPr>
        <w:t xml:space="preserve">method </w:t>
      </w:r>
      <w:r w:rsidR="00F96B51">
        <w:rPr>
          <w:rFonts w:eastAsiaTheme="minorEastAsia"/>
        </w:rPr>
        <w:t>explicitly account</w:t>
      </w:r>
      <w:r w:rsidR="001B223E">
        <w:rPr>
          <w:rFonts w:eastAsiaTheme="minorEastAsia"/>
        </w:rPr>
        <w:t>s</w:t>
      </w:r>
      <w:r w:rsidR="00F96B51">
        <w:rPr>
          <w:rFonts w:eastAsiaTheme="minorEastAsia"/>
        </w:rPr>
        <w:t xml:space="preserve"> for uncertainty in body masses </w:t>
      </w:r>
      <w:r w:rsidR="00F96B51">
        <w:rPr>
          <w:rFonts w:eastAsiaTheme="minorEastAsia"/>
          <w:i/>
          <w:iCs/>
        </w:rPr>
        <w:t xml:space="preserve">within </w:t>
      </w:r>
      <w:r w:rsidR="00F96B51">
        <w:rPr>
          <w:rFonts w:eastAsiaTheme="minorEastAsia"/>
        </w:rPr>
        <w:t>size-classes (bins)</w:t>
      </w:r>
      <w:r w:rsidR="00373841">
        <w:rPr>
          <w:rFonts w:eastAsiaTheme="minorEastAsia"/>
        </w:rPr>
        <w:t xml:space="preserve"> </w:t>
      </w:r>
      <w:r w:rsidR="00584F86">
        <w:rPr>
          <w:rFonts w:eastAsiaTheme="minorEastAsia"/>
        </w:rPr>
        <w:t>in the data</w:t>
      </w:r>
      <w:r w:rsidR="001C774A">
        <w:rPr>
          <w:rFonts w:eastAsiaTheme="minorEastAsia"/>
        </w:rPr>
        <w:t xml:space="preserve"> and has been shown to </w:t>
      </w:r>
      <w:r w:rsidR="009D5446">
        <w:rPr>
          <w:rFonts w:eastAsiaTheme="minorEastAsia"/>
        </w:rPr>
        <w:t>be less biased</w:t>
      </w:r>
      <w:r w:rsidR="00143C8B">
        <w:rPr>
          <w:rFonts w:eastAsiaTheme="minorEastAsia"/>
        </w:rPr>
        <w:t xml:space="preserve"> than </w:t>
      </w:r>
      <w:r w:rsidR="000972FE">
        <w:rPr>
          <w:rFonts w:eastAsiaTheme="minorEastAsia"/>
        </w:rPr>
        <w:t>regression-based</w:t>
      </w:r>
      <w:r w:rsidR="00A23119">
        <w:rPr>
          <w:rFonts w:eastAsiaTheme="minorEastAsia"/>
        </w:rPr>
        <w:t xml:space="preserve"> </w:t>
      </w:r>
      <w:r w:rsidR="000972FE">
        <w:rPr>
          <w:rFonts w:eastAsiaTheme="minorEastAsia"/>
        </w:rPr>
        <w:t xml:space="preserve">methods or the likelihood method based on bin-midpoints </w:t>
      </w:r>
      <w:r w:rsidR="00CD3DF8">
        <w:rPr>
          <w:rFonts w:eastAsiaTheme="minorEastAsia"/>
        </w:rPr>
        <w:fldChar w:fldCharType="begin"/>
      </w:r>
      <w:r w:rsidR="00925F78">
        <w:rPr>
          <w:rFonts w:eastAsiaTheme="minorEastAsia"/>
        </w:rPr>
        <w:instrText xml:space="preserve"> ADDIN ZOTERO_ITEM CSL_CITATION {"citationID":"kLV4VLBb","properties":{"formattedCitation":"(Edwards {\\i{}et al.} 2020)","plainCitation":"(Edwards et al. 2020)","noteIndex":0},"citationItems":[{"id":2156,"uris":["http://zotero.org/users/6116610/items/RULATYGJ"],"uri":["http://zotero.org/users/6116610/items/RULATYGJ"],"itemData":{"id":2156,"type":"article-journal","abstract":"Size spectra are recommended tools for detecting the response of marine communities to fishing or to management measures. A size spectrum succinctly describes how a property, such as abundance or biomass, varies with body size in a community. Required data are often collected in binned form, such as numbers of individuals in 1 cm length bins. Numerous methods have been employed to fit size spectra, but most give biased estimates when tested on simulated data, and none account for the data’s bin structure (breakpoints of bins). Here, we used 8 methods to fit an annual size-spectrum exponent, b, to an example data set (30 yr of the North Sea International Bottom Trawl Survey). The methods gave conflicting conclusions regarding b declining (the size spectrum steepening) through time, and so any resulting advice to ecosystem managers will be highly dependent upon the method used. Using simulated data, we showed that ignoring the bin structure gives biased estimates of b, even for high-resolution data. However, our extended likelihood method, which explicitly accounts for the bin structure, accurately estimated b and its confidence intervals, even for coarsely collected data. We developed a novel visualisation method that accounts for the bin structure and associated uncertainty, provide recommendations concerning different data types and have created an R package (sizeSpectra) to reproduce all results and encourage use of our methods. This work is also relevant to wider applications where a power-law distribution (the underlying distribution for a size spectrum) is fitted to binned data.","container-title":"Marine Ecology Progress Series","DOI":"10.3354/meps13230","ISSN":"0171-8630, 1616-1599","language":"en","page":"19-33","source":"www.int-res.com","title":"Accounting for the bin structure of data removes bias when fitting size spectra","volume":"636","author":[{"family":"Edwards","given":"Andrew M."},{"family":"Robinson","given":"James P. W."},{"family":"Blanchard","given":"Julia L."},{"family":"Baum","given":"Julia K."},{"family":"Plank","given":"Michael J."}],"issued":{"date-parts":[["2020",2,20]]}}}],"schema":"https://github.com/citation-style-language/schema/raw/master/csl-citation.json"} </w:instrText>
      </w:r>
      <w:r w:rsidR="00CD3DF8">
        <w:rPr>
          <w:rFonts w:eastAsiaTheme="minorEastAsia"/>
        </w:rPr>
        <w:fldChar w:fldCharType="separate"/>
      </w:r>
      <w:r w:rsidR="00925F78" w:rsidRPr="00925F78">
        <w:rPr>
          <w:lang w:val="en-GB"/>
        </w:rPr>
        <w:t xml:space="preserve">(Edwards </w:t>
      </w:r>
      <w:r w:rsidR="00925F78" w:rsidRPr="00925F78">
        <w:rPr>
          <w:i/>
          <w:iCs/>
          <w:lang w:val="en-GB"/>
        </w:rPr>
        <w:t>et al.</w:t>
      </w:r>
      <w:r w:rsidR="00925F78" w:rsidRPr="00925F78">
        <w:rPr>
          <w:lang w:val="en-GB"/>
        </w:rPr>
        <w:t xml:space="preserve"> 2020)</w:t>
      </w:r>
      <w:r w:rsidR="00CD3DF8">
        <w:rPr>
          <w:rFonts w:eastAsiaTheme="minorEastAsia"/>
        </w:rPr>
        <w:fldChar w:fldCharType="end"/>
      </w:r>
      <w:r w:rsidR="00183126">
        <w:rPr>
          <w:rFonts w:eastAsiaTheme="minorEastAsia"/>
        </w:rPr>
        <w:t>.</w:t>
      </w:r>
      <w:r w:rsidR="00AB16C4">
        <w:rPr>
          <w:rFonts w:eastAsiaTheme="minorEastAsia"/>
        </w:rPr>
        <w:t xml:space="preserve"> </w:t>
      </w:r>
      <w:r w:rsidR="00D310C5">
        <w:rPr>
          <w:rFonts w:eastAsiaTheme="minorEastAsia"/>
        </w:rPr>
        <w:t>We then fit a linear model of the size-spectrum slopes</w:t>
      </w:r>
      <w:r w:rsidR="000D5EC8">
        <w:rPr>
          <w:rFonts w:eastAsiaTheme="minorEastAsia"/>
        </w:rPr>
        <w:t xml:space="preserve"> </w:t>
      </w:r>
      <w:r w:rsidR="005D168D">
        <w:rPr>
          <w:rFonts w:eastAsiaTheme="minorEastAsia"/>
        </w:rPr>
        <w:t xml:space="preserve">with </w:t>
      </w:r>
      <m:oMath>
        <m:r>
          <w:rPr>
            <w:rFonts w:ascii="Cambria Math" w:eastAsiaTheme="minorEastAsia" w:hAnsi="Cambria Math"/>
          </w:rPr>
          <m:t>year</m:t>
        </m:r>
      </m:oMath>
      <w:r w:rsidR="00C12BDD">
        <w:rPr>
          <w:rFonts w:eastAsiaTheme="minorEastAsia"/>
        </w:rPr>
        <w:t xml:space="preserve"> and </w:t>
      </w:r>
      <m:oMath>
        <m:r>
          <w:rPr>
            <w:rFonts w:ascii="Cambria Math" w:eastAsiaTheme="minorEastAsia" w:hAnsi="Cambria Math"/>
          </w:rPr>
          <m:t>area</m:t>
        </m:r>
      </m:oMath>
      <w:r w:rsidR="00EF5790">
        <w:rPr>
          <w:rFonts w:eastAsiaTheme="minorEastAsia"/>
        </w:rPr>
        <w:t xml:space="preserve"> (and their interaction)</w:t>
      </w:r>
      <w:r w:rsidR="00F207B1">
        <w:rPr>
          <w:rFonts w:eastAsiaTheme="minorEastAsia"/>
        </w:rPr>
        <w:t xml:space="preserve"> as predictors</w:t>
      </w:r>
      <w:r w:rsidR="00FC747C">
        <w:rPr>
          <w:rFonts w:eastAsiaTheme="minorEastAsia"/>
        </w:rPr>
        <w:t xml:space="preserve">, after initial exploration revealed </w:t>
      </w:r>
      <w:r w:rsidR="00DF2276">
        <w:rPr>
          <w:rFonts w:eastAsiaTheme="minorEastAsia"/>
        </w:rPr>
        <w:t xml:space="preserve">clear trends over time. The model </w:t>
      </w:r>
      <w:r w:rsidR="002C1AEF">
        <w:rPr>
          <w:rFonts w:eastAsiaTheme="minorEastAsia"/>
        </w:rPr>
        <w:t xml:space="preserve">with the </w:t>
      </w:r>
      <m:oMath>
        <m:r>
          <w:rPr>
            <w:rFonts w:ascii="Cambria Math" w:eastAsiaTheme="minorEastAsia" w:hAnsi="Cambria Math"/>
          </w:rPr>
          <m:t>year</m:t>
        </m:r>
      </m:oMath>
      <w:r w:rsidR="002C1AEF">
        <w:rPr>
          <w:rFonts w:eastAsiaTheme="minorEastAsia"/>
        </w:rPr>
        <w:t>-</w:t>
      </w:r>
      <m:oMath>
        <m:r>
          <w:rPr>
            <w:rFonts w:ascii="Cambria Math" w:eastAsiaTheme="minorEastAsia" w:hAnsi="Cambria Math"/>
          </w:rPr>
          <m:t>area</m:t>
        </m:r>
      </m:oMath>
      <w:r w:rsidR="002C1AEF">
        <w:rPr>
          <w:rFonts w:eastAsiaTheme="minorEastAsia"/>
        </w:rPr>
        <w:t xml:space="preserve"> interaction </w:t>
      </w:r>
      <w:r w:rsidR="00661798">
        <w:rPr>
          <w:rFonts w:eastAsiaTheme="minorEastAsia"/>
        </w:rPr>
        <w:t>for the size-spectrum slopes can be written as</w:t>
      </w:r>
      <w:r w:rsidR="00DF2276">
        <w:rPr>
          <w:rFonts w:eastAsiaTheme="minorEastAsia"/>
        </w:rPr>
        <w:t>:</w:t>
      </w:r>
    </w:p>
    <w:p w14:paraId="254F2626" w14:textId="29BE9E25" w:rsidR="006C0FB2" w:rsidRDefault="00EC7F56" w:rsidP="00913B22">
      <w:pPr>
        <w:spacing w:line="480" w:lineRule="auto"/>
        <w:ind w:firstLine="284"/>
        <w:contextualSpacing/>
        <w:jc w:val="both"/>
      </w:pPr>
      <m:oMathPara>
        <m:oMath>
          <m:eqArr>
            <m:eqArrPr>
              <m:maxDist m:val="1"/>
              <m:ctrlPr>
                <w:rPr>
                  <w:rFonts w:ascii="Cambria Math" w:eastAsiaTheme="minorEastAsia" w:hAnsi="Cambria Math"/>
                  <w:i/>
                  <w:iCs/>
                </w:rPr>
              </m:ctrlPr>
            </m:eqArrPr>
            <m:e>
              <m:sSub>
                <m:sSubPr>
                  <m:ctrlPr>
                    <w:rPr>
                      <w:rFonts w:ascii="Cambria Math" w:eastAsiaTheme="minorEastAsia" w:hAnsi="Cambria Math"/>
                      <w:i/>
                    </w:rPr>
                  </m:ctrlPr>
                </m:sSubPr>
                <m:e>
                  <m:r>
                    <w:rPr>
                      <w:rFonts w:ascii="Cambria Math" w:eastAsiaTheme="minorEastAsia" w:hAnsi="Cambria Math"/>
                    </w:rPr>
                    <m:t>γ</m:t>
                  </m:r>
                  <m:ctrlPr>
                    <w:rPr>
                      <w:rFonts w:ascii="Cambria Math" w:hAnsi="Cambria Math"/>
                      <w:i/>
                    </w:rPr>
                  </m:ctrlPr>
                </m:e>
                <m:sub>
                  <m:r>
                    <w:rPr>
                      <w:rFonts w:ascii="Cambria Math" w:eastAsiaTheme="minorEastAsia" w:hAnsi="Cambria Math"/>
                    </w:rPr>
                    <m:t>i</m:t>
                  </m:r>
                </m:sub>
              </m:sSub>
              <m:r>
                <w:rPr>
                  <w:rFonts w:ascii="Cambria Math" w:eastAsiaTheme="minorEastAsia" w:hAnsi="Cambria Math"/>
                </w:rPr>
                <m:t>~</m:t>
              </m:r>
              <m:r>
                <m:rPr>
                  <m:sty m:val="p"/>
                </m:rPr>
                <w:rPr>
                  <w:rFonts w:ascii="Cambria Math" w:eastAsiaTheme="minorEastAsia" w:hAnsi="Cambria Math"/>
                </w:rPr>
                <m:t>N</m:t>
              </m:r>
              <m:d>
                <m:dPr>
                  <m:ctrlPr>
                    <w:rPr>
                      <w:rFonts w:ascii="Cambria Math" w:eastAsiaTheme="minorEastAsia" w:hAnsi="Cambria Math"/>
                      <w:i/>
                      <w:iCs/>
                    </w:rPr>
                  </m:ctrlPr>
                </m:dPr>
                <m:e>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i</m:t>
                      </m:r>
                    </m:sub>
                  </m:sSub>
                  <m:r>
                    <w:rPr>
                      <w:rFonts w:ascii="Cambria Math" w:eastAsiaTheme="minorEastAsia" w:hAnsi="Cambria Math"/>
                    </w:rPr>
                    <m:t>,σ</m:t>
                  </m:r>
                </m:e>
              </m:d>
              <m:r>
                <w:rPr>
                  <w:rFonts w:ascii="Cambria Math" w:eastAsiaTheme="minorEastAsia" w:hAnsi="Cambria Math"/>
                </w:rPr>
                <m:t>#(13)</m:t>
              </m:r>
            </m:e>
          </m:eqArr>
        </m:oMath>
      </m:oMathPara>
    </w:p>
    <w:p w14:paraId="6877542C" w14:textId="18038921" w:rsidR="006C0FB2" w:rsidRPr="008F06C1" w:rsidRDefault="00EC7F56" w:rsidP="006C0FB2">
      <w:pPr>
        <w:spacing w:line="480" w:lineRule="auto"/>
        <w:ind w:firstLine="284"/>
        <w:contextualSpacing/>
        <w:jc w:val="both"/>
        <w:rPr>
          <w:rFonts w:eastAsiaTheme="minorEastAsia"/>
        </w:rPr>
      </w:pPr>
      <m:oMathPara>
        <m:oMath>
          <m:eqArr>
            <m:eqArrPr>
              <m:maxDist m:val="1"/>
              <m:ctrlPr>
                <w:rPr>
                  <w:rFonts w:ascii="Cambria Math" w:eastAsiaTheme="minorEastAsia" w:hAnsi="Cambria Math"/>
                  <w:i/>
                </w:rPr>
              </m:ctrlPr>
            </m:eqArrPr>
            <m:e>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0</m:t>
                  </m:r>
                </m:sub>
              </m:sSub>
              <m:d>
                <m:dPr>
                  <m:ctrlPr>
                    <w:rPr>
                      <w:rFonts w:ascii="Cambria Math" w:eastAsiaTheme="minorEastAsia" w:hAnsi="Cambria Math"/>
                      <w:i/>
                    </w:rPr>
                  </m:ctrlPr>
                </m:dPr>
                <m:e>
                  <m:r>
                    <w:rPr>
                      <w:rFonts w:ascii="Cambria Math" w:eastAsiaTheme="minorEastAsia" w:hAnsi="Cambria Math"/>
                    </w:rPr>
                    <m:t>are</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C</m:t>
                      </m:r>
                    </m:sub>
                  </m:sSub>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1</m:t>
                  </m:r>
                </m:sub>
              </m:sSub>
              <m:d>
                <m:dPr>
                  <m:ctrlPr>
                    <w:rPr>
                      <w:rFonts w:ascii="Cambria Math" w:eastAsiaTheme="minorEastAsia" w:hAnsi="Cambria Math"/>
                      <w:i/>
                    </w:rPr>
                  </m:ctrlPr>
                </m:dPr>
                <m:e>
                  <m:r>
                    <w:rPr>
                      <w:rFonts w:ascii="Cambria Math" w:eastAsiaTheme="minorEastAsia" w:hAnsi="Cambria Math"/>
                    </w:rPr>
                    <m:t>are</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W</m:t>
                      </m:r>
                    </m:sub>
                  </m:sSub>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2</m:t>
                  </m:r>
                </m:sub>
              </m:sSub>
              <m:r>
                <w:rPr>
                  <w:rFonts w:ascii="Cambria Math" w:eastAsiaTheme="minorEastAsia" w:hAnsi="Cambria Math"/>
                </w:rPr>
                <m:t>(year)+</m:t>
              </m:r>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3</m:t>
                  </m:r>
                </m:sub>
              </m:sSub>
              <m:r>
                <w:rPr>
                  <w:rFonts w:ascii="Cambria Math" w:eastAsiaTheme="minorEastAsia" w:hAnsi="Cambria Math"/>
                </w:rPr>
                <m:t>(year×are</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W</m:t>
                  </m:r>
                </m:sub>
              </m:sSub>
              <m:r>
                <w:rPr>
                  <w:rFonts w:ascii="Cambria Math" w:eastAsiaTheme="minorEastAsia" w:hAnsi="Cambria Math"/>
                </w:rPr>
                <m:t>)#(14)</m:t>
              </m:r>
            </m:e>
          </m:eqArr>
        </m:oMath>
      </m:oMathPara>
    </w:p>
    <w:p w14:paraId="3712D60F" w14:textId="1BB98124" w:rsidR="00F7529F" w:rsidRDefault="00E046F7" w:rsidP="00AA5803">
      <w:pPr>
        <w:spacing w:line="480" w:lineRule="auto"/>
        <w:contextualSpacing/>
        <w:jc w:val="both"/>
      </w:pPr>
      <w:r>
        <w:t xml:space="preserve">where </w:t>
      </w:r>
      <w:r w:rsidR="00466815">
        <w:t xml:space="preserve">the response is assumed to be normally distributed, </w:t>
      </w:r>
      <m:oMath>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0</m:t>
            </m:r>
          </m:sub>
        </m:sSub>
      </m:oMath>
      <w:r w:rsidR="00150381">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1</m:t>
            </m:r>
          </m:sub>
        </m:sSub>
      </m:oMath>
      <w:r w:rsidR="00150381">
        <w:rPr>
          <w:rFonts w:eastAsiaTheme="minorEastAsia"/>
        </w:rPr>
        <w:t xml:space="preserve"> represent each areas’ intercept</w:t>
      </w:r>
      <w:r w:rsidR="00581EF4">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2</m:t>
            </m:r>
          </m:sub>
        </m:sSub>
      </m:oMath>
      <w:r w:rsidR="00581EF4">
        <w:rPr>
          <w:rFonts w:eastAsiaTheme="minorEastAsia"/>
        </w:rPr>
        <w:t xml:space="preserve"> is the year effect fo</w:t>
      </w:r>
      <w:r w:rsidR="009E56DD">
        <w:rPr>
          <w:rFonts w:eastAsiaTheme="minorEastAsia"/>
        </w:rPr>
        <w:t xml:space="preserve">r </w:t>
      </w:r>
      <w:r w:rsidR="000B6DC9">
        <w:rPr>
          <w:rFonts w:eastAsiaTheme="minorEastAsia"/>
        </w:rPr>
        <w:t xml:space="preserve">the cold area and </w:t>
      </w:r>
      <m:oMath>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3</m:t>
            </m:r>
          </m:sub>
        </m:sSub>
      </m:oMath>
      <w:r w:rsidR="00C3039A">
        <w:rPr>
          <w:rFonts w:eastAsiaTheme="minorEastAsia"/>
        </w:rPr>
        <w:t xml:space="preserve"> is the difference in slope between the cold and the warm area.</w:t>
      </w:r>
      <w:r w:rsidR="00552499">
        <w:rPr>
          <w:rFonts w:eastAsiaTheme="minorEastAsia"/>
        </w:rPr>
        <w:t xml:space="preserve"> We </w:t>
      </w:r>
      <w:r w:rsidR="003C240A">
        <w:rPr>
          <w:rFonts w:eastAsiaTheme="minorEastAsia"/>
        </w:rPr>
        <w:t xml:space="preserve">use a </w:t>
      </w:r>
      <m:oMath>
        <m:r>
          <m:rPr>
            <m:sty m:val="p"/>
          </m:rPr>
          <w:rPr>
            <w:rFonts w:ascii="Cambria Math" w:eastAsiaTheme="minorEastAsia" w:hAnsi="Cambria Math"/>
          </w:rPr>
          <m:t>N(</m:t>
        </m:r>
        <m:r>
          <w:rPr>
            <w:rFonts w:ascii="Cambria Math" w:eastAsiaTheme="minorEastAsia" w:hAnsi="Cambria Math"/>
          </w:rPr>
          <m:t>-2, 10</m:t>
        </m:r>
        <m:r>
          <m:rPr>
            <m:sty m:val="p"/>
          </m:rPr>
          <w:rPr>
            <w:rFonts w:ascii="Cambria Math" w:eastAsiaTheme="minorEastAsia" w:hAnsi="Cambria Math"/>
          </w:rPr>
          <m:t>)</m:t>
        </m:r>
      </m:oMath>
      <w:r w:rsidR="00680175">
        <w:rPr>
          <w:rFonts w:eastAsiaTheme="minorEastAsia"/>
          <w:iCs/>
        </w:rPr>
        <w:t xml:space="preserve"> prior for the intercepts</w:t>
      </w:r>
      <w:r w:rsidR="00741B10">
        <w:rPr>
          <w:rFonts w:eastAsiaTheme="minorEastAsia"/>
          <w:iCs/>
        </w:rPr>
        <w:t xml:space="preserve"> </w:t>
      </w:r>
      <m:oMath>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0</m:t>
            </m:r>
          </m:sub>
        </m:sSub>
      </m:oMath>
      <w:r w:rsidR="00741B10">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1</m:t>
            </m:r>
          </m:sub>
        </m:sSub>
      </m:oMath>
      <w:r w:rsidR="00680175">
        <w:rPr>
          <w:rFonts w:eastAsiaTheme="minorEastAsia"/>
          <w:iCs/>
        </w:rPr>
        <w:t xml:space="preserve">, which </w:t>
      </w:r>
      <w:r w:rsidR="00190C62">
        <w:rPr>
          <w:rFonts w:eastAsiaTheme="minorEastAsia"/>
          <w:iCs/>
        </w:rPr>
        <w:t xml:space="preserve">in this model represent </w:t>
      </w:r>
      <w:r w:rsidR="00680175">
        <w:rPr>
          <w:rFonts w:eastAsiaTheme="minorEastAsia"/>
          <w:iCs/>
        </w:rPr>
        <w:t>the size-spectrum slopes at the beginning of the time series.</w:t>
      </w:r>
      <w:r w:rsidR="00FA69DB">
        <w:rPr>
          <w:rFonts w:eastAsiaTheme="minorEastAsia"/>
          <w:iCs/>
        </w:rPr>
        <w:t xml:space="preserve"> </w:t>
      </w:r>
      <m:oMath>
        <m:r>
          <w:rPr>
            <w:rFonts w:ascii="Cambria Math" w:eastAsiaTheme="minorEastAsia" w:hAnsi="Cambria Math"/>
          </w:rPr>
          <m:t>-2</m:t>
        </m:r>
      </m:oMath>
      <w:r w:rsidR="003F043F">
        <w:rPr>
          <w:rFonts w:eastAsiaTheme="minorEastAsia"/>
          <w:iCs/>
        </w:rPr>
        <w:t xml:space="preserve"> </w:t>
      </w:r>
      <w:r w:rsidR="00516FCE">
        <w:rPr>
          <w:rFonts w:eastAsiaTheme="minorEastAsia"/>
          <w:iCs/>
        </w:rPr>
        <w:t xml:space="preserve">is the </w:t>
      </w:r>
      <w:r w:rsidR="00C13D90">
        <w:rPr>
          <w:rFonts w:eastAsiaTheme="minorEastAsia"/>
          <w:iCs/>
        </w:rPr>
        <w:t>size-spectrum slope</w:t>
      </w:r>
      <w:r w:rsidR="0064602D">
        <w:rPr>
          <w:rFonts w:eastAsiaTheme="minorEastAsia"/>
          <w:iCs/>
        </w:rPr>
        <w:t xml:space="preserve"> predicted by </w:t>
      </w:r>
      <w:r w:rsidR="0016445E">
        <w:rPr>
          <w:rFonts w:eastAsiaTheme="minorEastAsia"/>
          <w:iCs/>
        </w:rPr>
        <w:fldChar w:fldCharType="begin"/>
      </w:r>
      <w:r w:rsidR="0016445E">
        <w:rPr>
          <w:rFonts w:eastAsiaTheme="minorEastAsia"/>
          <w:iCs/>
        </w:rPr>
        <w:instrText xml:space="preserve"> ADDIN ZOTERO_ITEM CSL_CITATION {"citationID":"vfkMLQNM","properties":{"formattedCitation":"(Andersen &amp; Beyer 2006)","plainCitation":"(Andersen &amp; Beyer 2006)","noteIndex":0},"citationItems":[{"id":909,"uris":["http://zotero.org/users/6116610/items/4ZAL4EMW"],"uri":["http://zotero.org/users/6116610/items/4ZAL4EMW"],"itemData":{"id":909,"type":"article-journal","abstract":"The majority of higher organisms in the marine environment display indeterminate growth; that is, they continue to grow throughout their life, limited by an asymptotic size. We derive the abundance of species as a function of their asymptotic size. The derivation is based on size-spectrum theory, where population structure is derived from physiology and simple arguments regarding the predator-prey interaction. Using a hypothesis of constant satiation, which states that the average degree of satiation is independent of the size of an organism, the number of individuals with a given size is found to be proportional to the weight raised to the power Ϫ2.05, independent of the predator/prey size ratio. This is the ﬁrst time the spectrum exponent has been derived solely on the basis of processes at the individual level. The theory furthermore predicts that the parameters in the von Bertalanffy growth function are related as K </w:instrText>
      </w:r>
      <w:r w:rsidR="0016445E">
        <w:rPr>
          <w:rFonts w:ascii="Cambria Math" w:eastAsiaTheme="minorEastAsia" w:hAnsi="Cambria Math" w:cs="Cambria Math"/>
          <w:iCs/>
        </w:rPr>
        <w:instrText>∝</w:instrText>
      </w:r>
      <w:r w:rsidR="0016445E">
        <w:rPr>
          <w:rFonts w:eastAsiaTheme="minorEastAsia"/>
          <w:iCs/>
        </w:rPr>
        <w:instrText xml:space="preserve"> LϪϱ1.","container-title":"The American Naturalist","issue":"1","language":"en","page":"8","source":"Zotero","title":"Asymptotic Size Determines Species Abundance in the Marine Size Spectrum.","volume":"168","author":[{"family":"Andersen","given":"K H"},{"family":"Beyer","given":"J E"}],"issued":{"date-parts":[["2006"]]}}}],"schema":"https://github.com/citation-style-language/schema/raw/master/csl-citation.json"} </w:instrText>
      </w:r>
      <w:r w:rsidR="0016445E">
        <w:rPr>
          <w:rFonts w:eastAsiaTheme="minorEastAsia"/>
          <w:iCs/>
        </w:rPr>
        <w:fldChar w:fldCharType="separate"/>
      </w:r>
      <w:r w:rsidR="0016445E">
        <w:rPr>
          <w:rFonts w:eastAsiaTheme="minorEastAsia"/>
          <w:iCs/>
          <w:noProof/>
        </w:rPr>
        <w:t>(Andersen &amp; Beyer 2006)</w:t>
      </w:r>
      <w:r w:rsidR="0016445E">
        <w:rPr>
          <w:rFonts w:eastAsiaTheme="minorEastAsia"/>
          <w:iCs/>
        </w:rPr>
        <w:fldChar w:fldCharType="end"/>
      </w:r>
      <w:r w:rsidR="00D0024F">
        <w:rPr>
          <w:rFonts w:eastAsiaTheme="minorEastAsia"/>
          <w:iCs/>
        </w:rPr>
        <w:t xml:space="preserve"> based on individual-level processes under the assumption of size-independent average satiation levels.</w:t>
      </w:r>
      <w:r w:rsidR="008457DB">
        <w:rPr>
          <w:rFonts w:eastAsiaTheme="minorEastAsia"/>
          <w:iCs/>
        </w:rPr>
        <w:t xml:space="preserve"> T</w:t>
      </w:r>
      <w:r w:rsidR="00D54A32">
        <w:rPr>
          <w:rFonts w:eastAsiaTheme="minorEastAsia"/>
          <w:iCs/>
        </w:rPr>
        <w:t>o include uncertainty around this average we use a large standard deviation</w:t>
      </w:r>
      <w:r w:rsidR="002A58CC">
        <w:rPr>
          <w:rFonts w:eastAsiaTheme="minorEastAsia"/>
          <w:iCs/>
        </w:rPr>
        <w:t>.</w:t>
      </w:r>
      <w:r w:rsidR="001D445C">
        <w:rPr>
          <w:rFonts w:eastAsiaTheme="minorEastAsia"/>
          <w:iCs/>
        </w:rPr>
        <w:t xml:space="preserve"> </w:t>
      </w:r>
      <w:r w:rsidR="00164609">
        <w:rPr>
          <w:rFonts w:eastAsiaTheme="minorEastAsia"/>
          <w:iCs/>
        </w:rPr>
        <w:t xml:space="preserve">We use a </w:t>
      </w:r>
      <m:oMath>
        <m:r>
          <m:rPr>
            <m:sty m:val="p"/>
          </m:rPr>
          <w:rPr>
            <w:rFonts w:ascii="Cambria Math" w:eastAsiaTheme="minorEastAsia" w:hAnsi="Cambria Math"/>
          </w:rPr>
          <m:t>Student</m:t>
        </m:r>
        <m:r>
          <m:rPr>
            <m:nor/>
          </m:rPr>
          <w:rPr>
            <w:rFonts w:ascii="Cambria Math" w:eastAsiaTheme="minorEastAsia" w:hAnsi="Cambria Math"/>
            <w:iCs/>
          </w:rPr>
          <m:t>-</m:t>
        </m:r>
        <m:r>
          <w:rPr>
            <w:rFonts w:ascii="Cambria Math" w:eastAsiaTheme="minorEastAsia" w:hAnsi="Cambria Math"/>
          </w:rPr>
          <m:t>t(3,0,2.5)</m:t>
        </m:r>
      </m:oMath>
      <w:r w:rsidR="00BC0AFD">
        <w:rPr>
          <w:rFonts w:eastAsiaTheme="minorEastAsia"/>
        </w:rPr>
        <w:t xml:space="preserve"> </w:t>
      </w:r>
      <w:r w:rsidR="00164609">
        <w:rPr>
          <w:rFonts w:eastAsiaTheme="minorEastAsia"/>
        </w:rPr>
        <w:t xml:space="preserve">prior for </w:t>
      </w:r>
      <m:oMath>
        <m:r>
          <w:rPr>
            <w:rFonts w:ascii="Cambria Math" w:eastAsiaTheme="minorEastAsia" w:hAnsi="Cambria Math"/>
          </w:rPr>
          <m:t>σ</m:t>
        </m:r>
      </m:oMath>
      <w:r w:rsidR="00164609">
        <w:rPr>
          <w:rFonts w:eastAsiaTheme="minorEastAsia"/>
        </w:rPr>
        <w:t xml:space="preserve"> </w:t>
      </w:r>
      <w:r w:rsidR="00BC0AFD">
        <w:rPr>
          <w:rFonts w:eastAsiaTheme="minorEastAsia"/>
        </w:rPr>
        <w:t>a</w:t>
      </w:r>
      <w:r w:rsidR="001E28F0">
        <w:rPr>
          <w:rFonts w:eastAsiaTheme="minorEastAsia"/>
        </w:rPr>
        <w:t xml:space="preserve">nd </w:t>
      </w:r>
      <w:r w:rsidR="00CE04A0">
        <w:rPr>
          <w:rFonts w:eastAsiaTheme="minorEastAsia"/>
        </w:rPr>
        <w:t xml:space="preserve">a </w:t>
      </w:r>
      <m:oMath>
        <m:r>
          <m:rPr>
            <m:sty m:val="p"/>
          </m:rPr>
          <w:rPr>
            <w:rFonts w:ascii="Cambria Math" w:eastAsiaTheme="minorEastAsia" w:hAnsi="Cambria Math"/>
          </w:rPr>
          <m:t>N(</m:t>
        </m:r>
        <m:r>
          <w:rPr>
            <w:rFonts w:ascii="Cambria Math" w:eastAsiaTheme="minorEastAsia" w:hAnsi="Cambria Math"/>
          </w:rPr>
          <m:t>0, 10</m:t>
        </m:r>
        <m:r>
          <m:rPr>
            <m:sty m:val="p"/>
          </m:rPr>
          <w:rPr>
            <w:rFonts w:ascii="Cambria Math" w:eastAsiaTheme="minorEastAsia" w:hAnsi="Cambria Math"/>
          </w:rPr>
          <m:t>)</m:t>
        </m:r>
      </m:oMath>
      <w:r w:rsidR="00CE04A0">
        <w:rPr>
          <w:rFonts w:eastAsiaTheme="minorEastAsia"/>
          <w:iCs/>
        </w:rPr>
        <w:t xml:space="preserve"> prior for </w:t>
      </w:r>
      <m:oMath>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2</m:t>
            </m:r>
          </m:sub>
        </m:sSub>
      </m:oMath>
      <w:r w:rsidR="00CE04A0">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3</m:t>
            </m:r>
          </m:sub>
        </m:sSub>
      </m:oMath>
      <w:r w:rsidR="00CE04A0">
        <w:rPr>
          <w:rFonts w:eastAsiaTheme="minorEastAsia"/>
        </w:rPr>
        <w:t>.</w:t>
      </w:r>
    </w:p>
    <w:p w14:paraId="7EFB1D9B" w14:textId="7503A8B9" w:rsidR="002A3AF7" w:rsidRPr="0064590A" w:rsidRDefault="00021BDA" w:rsidP="00630F83">
      <w:pPr>
        <w:spacing w:line="480" w:lineRule="auto"/>
        <w:ind w:firstLine="284"/>
        <w:contextualSpacing/>
        <w:jc w:val="both"/>
        <w:rPr>
          <w:i/>
          <w:iCs/>
        </w:rPr>
      </w:pPr>
      <w:r>
        <w:t xml:space="preserve">All analyses were done using </w:t>
      </w:r>
      <w:r w:rsidR="00D27C50" w:rsidRPr="00C22E96">
        <w:t>R</w:t>
      </w:r>
      <w:r w:rsidR="00F713D0">
        <w:t xml:space="preserve"> </w:t>
      </w:r>
      <w:r w:rsidR="009C6C83">
        <w:fldChar w:fldCharType="begin"/>
      </w:r>
      <w:r w:rsidR="009C6C83">
        <w:instrText xml:space="preserve"> ADDIN ZOTERO_ITEM CSL_CITATION {"citationID":"25fDhF1d","properties":{"formattedCitation":"(R Core Team 2020)","plainCitation":"(R Core Team 2020)","noteIndex":0},"citationItems":[{"id":620,"uris":["http://zotero.org/users/6116610/items/6PCYIS59"],"uri":["http://zotero.org/users/6116610/items/6PCYIS59"],"itemData":{"id":620,"type":"book","event-place":"Vienna, Austria","publisher-place":"Vienna, Austria","title":"R: A Language and Environment for Statistical Computing. R Foundation for Statistical Computing","URL":"https://www.R-project.org/","author":[{"family":"R Core Team","given":""}],"issued":{"date-parts":[["2020",6,22]]}}}],"schema":"https://github.com/citation-style-language/schema/raw/master/csl-citation.json"} </w:instrText>
      </w:r>
      <w:r w:rsidR="009C6C83">
        <w:fldChar w:fldCharType="separate"/>
      </w:r>
      <w:r w:rsidR="009C6C83">
        <w:rPr>
          <w:noProof/>
        </w:rPr>
        <w:t>(R Core Team 2020)</w:t>
      </w:r>
      <w:r w:rsidR="009C6C83">
        <w:fldChar w:fldCharType="end"/>
      </w:r>
      <w:r w:rsidR="009C6C83">
        <w:t xml:space="preserve"> version </w:t>
      </w:r>
      <w:r w:rsidR="00356B9D">
        <w:t>4.0.2</w:t>
      </w:r>
      <w:r w:rsidR="003E4379">
        <w:t>.</w:t>
      </w:r>
      <w:r>
        <w:t xml:space="preserve"> </w:t>
      </w:r>
      <w:r w:rsidR="000D6291">
        <w:t>The packages</w:t>
      </w:r>
      <w:r w:rsidR="00FE52B8">
        <w:t xml:space="preserve"> </w:t>
      </w:r>
      <w:r w:rsidR="000D6291">
        <w:t>withi</w:t>
      </w:r>
      <w:r w:rsidR="00FE52B8">
        <w:t>n</w:t>
      </w:r>
      <w:r w:rsidR="000D6291">
        <w:t xml:space="preserve"> the </w:t>
      </w:r>
      <w:r w:rsidR="000D6291" w:rsidRPr="000D6291">
        <w:rPr>
          <w:i/>
          <w:iCs/>
        </w:rPr>
        <w:t>tidyverse</w:t>
      </w:r>
      <w:r w:rsidR="000D6291">
        <w:t xml:space="preserve"> </w:t>
      </w:r>
      <w:r w:rsidR="009D35C6">
        <w:fldChar w:fldCharType="begin"/>
      </w:r>
      <w:r w:rsidR="009D35C6">
        <w:instrText xml:space="preserve"> ADDIN ZOTERO_ITEM CSL_CITATION {"citationID":"WgwkE8wo","properties":{"formattedCitation":"(Wickham {\\i{}et al.} 2019)","plainCitation":"(Wickham et al. 2019)","noteIndex":0},"citationItems":[{"id":842,"uris":["http://zotero.org/users/6116610/items/VF9SB64E"],"uri":["http://zotero.org/users/6116610/items/VF9SB64E"],"itemData":{"id":842,"type":"article-journal","DOI":"https://doi.org/10.21105/joss.01686","journalAbbreviation":"Journal of Open Source Software","page":"1686","title":"Welcome to the tidyverse","author":[{"family":"Wickham","given":"Hadley"},{"family":"Averick","given":"Mara"},{"family":"Bryan","given":"Jennifer"},{"family":"Chang","given":"Winston"},{"family":"D'Agostino McGowan","given":"Lucy"},{"family":"François","given":"Romain"},{"family":"Grolemund","given":"Garrett"},{"family":"Alex","given":"Hayes"}],"issued":{"date-parts":[["2019"]]}}}],"schema":"https://github.com/citation-style-language/schema/raw/master/csl-citation.json"} </w:instrText>
      </w:r>
      <w:r w:rsidR="009D35C6">
        <w:fldChar w:fldCharType="separate"/>
      </w:r>
      <w:r w:rsidR="009D35C6" w:rsidRPr="009D35C6">
        <w:rPr>
          <w:lang w:val="en-GB"/>
        </w:rPr>
        <w:t xml:space="preserve">(Wickham </w:t>
      </w:r>
      <w:r w:rsidR="009D35C6" w:rsidRPr="009D35C6">
        <w:rPr>
          <w:i/>
          <w:iCs/>
          <w:lang w:val="en-GB"/>
        </w:rPr>
        <w:t>et al.</w:t>
      </w:r>
      <w:r w:rsidR="009D35C6" w:rsidRPr="009D35C6">
        <w:rPr>
          <w:lang w:val="en-GB"/>
        </w:rPr>
        <w:t xml:space="preserve"> 2019)</w:t>
      </w:r>
      <w:r w:rsidR="009D35C6">
        <w:fldChar w:fldCharType="end"/>
      </w:r>
      <w:r w:rsidR="00906E31">
        <w:t xml:space="preserve"> </w:t>
      </w:r>
      <w:r w:rsidR="007D4362">
        <w:t xml:space="preserve">collection </w:t>
      </w:r>
      <w:r w:rsidR="00F751EA">
        <w:t>were used</w:t>
      </w:r>
      <w:r w:rsidR="00A30AB1">
        <w:t xml:space="preserve"> </w:t>
      </w:r>
      <w:r w:rsidR="00E93264">
        <w:t>to processes and visualize data</w:t>
      </w:r>
      <w:r w:rsidR="0030699A">
        <w:t>. Models where fit using the R</w:t>
      </w:r>
      <w:r w:rsidR="00E93C33">
        <w:t xml:space="preserve"> </w:t>
      </w:r>
      <w:r w:rsidR="0030699A">
        <w:t xml:space="preserve">package </w:t>
      </w:r>
      <w:r w:rsidR="0030699A" w:rsidRPr="004F7897">
        <w:rPr>
          <w:i/>
          <w:iCs/>
        </w:rPr>
        <w:t>brms</w:t>
      </w:r>
      <w:r w:rsidR="00263C32">
        <w:rPr>
          <w:i/>
          <w:iCs/>
        </w:rPr>
        <w:t xml:space="preserve"> </w:t>
      </w:r>
      <w:r w:rsidR="0030699A">
        <w:rPr>
          <w:i/>
          <w:iCs/>
        </w:rPr>
        <w:fldChar w:fldCharType="begin"/>
      </w:r>
      <w:r w:rsidR="0030699A">
        <w:rPr>
          <w:i/>
          <w:iCs/>
        </w:rPr>
        <w:instrText xml:space="preserve"> ADDIN ZOTERO_ITEM CSL_CITATION {"citationID":"pFEwhpU0","properties":{"formattedCitation":"(B\\uc0\\u252{}rkner 2017)","plainCitation":"(Bürkner 2017)","noteIndex":0},"citationItems":[{"id":813,"uris":["http://zotero.org/users/6116610/items/PAQIC972"],"uri":["http://zotero.org/users/6116610/items/PAQIC972"],"itemData":{"id":813,"type":"article-journal","abstract":"The brms package implements Bayesian multilevel models in R using the probabilistic programming language Stan. A wide range of distributions and link functions are supported, allowing users to ﬁt – among others – linear, robust linear, binomial, Poisson, survival, ordinal, zero-inﬂated, hurdle, and even non-linear models all in a multilevel context. Further modeling options include autocorrelation of the response variable, user deﬁned covariance structures, censored data, as well as meta-analytic standard errors. Prior speciﬁcations are ﬂexible and explicitly encourage users to apply prior distributions that actually reﬂect their beliefs. In addition, model ﬁt can easily be assessed and compared with the Watanabe-Akaike information criterion and leave-one-out cross-validation.","container-title":"Journal of Statistical Software","DOI":"10.18637/jss.v080.i01","ISSN":"1548-7660","issue":"1","language":"en","source":"Crossref","title":"&lt;b&gt;brms&lt;/b&gt; : An &lt;i&gt;R&lt;/i&gt; Package for Bayesian Multilevel Models Using &lt;i&gt;Stan&lt;/i&gt;","title-short":"&lt;b&gt;brms&lt;/b&gt;","URL":"http://www.jstatsoft.org/v80/i01/","volume":"80","author":[{"family":"Bürkner","given":"Paul-Christian"}],"accessed":{"date-parts":[["2019",9,27]]},"issued":{"date-parts":[["2017"]]}}}],"schema":"https://github.com/citation-style-language/schema/raw/master/csl-citation.json"} </w:instrText>
      </w:r>
      <w:r w:rsidR="0030699A">
        <w:rPr>
          <w:i/>
          <w:iCs/>
        </w:rPr>
        <w:fldChar w:fldCharType="separate"/>
      </w:r>
      <w:r w:rsidR="0030699A" w:rsidRPr="00507072">
        <w:rPr>
          <w:lang w:val="en-GB"/>
        </w:rPr>
        <w:t>(Bürkner 2017)</w:t>
      </w:r>
      <w:r w:rsidR="0030699A">
        <w:rPr>
          <w:i/>
          <w:iCs/>
        </w:rPr>
        <w:fldChar w:fldCharType="end"/>
      </w:r>
      <w:r w:rsidR="0030699A">
        <w:rPr>
          <w:i/>
          <w:iCs/>
        </w:rPr>
        <w:t>.</w:t>
      </w:r>
      <w:r w:rsidR="009A3A42">
        <w:t xml:space="preserve"> </w:t>
      </w:r>
      <w:r w:rsidR="008E443D">
        <w:t xml:space="preserve">When priors </w:t>
      </w:r>
      <w:r w:rsidR="00F52100">
        <w:t xml:space="preserve">were not chosen based on the prior predictive distributions, we used the default </w:t>
      </w:r>
      <w:r w:rsidR="00E247C9">
        <w:t xml:space="preserve">priors from </w:t>
      </w:r>
      <w:r w:rsidR="00E247C9" w:rsidRPr="00E247C9">
        <w:rPr>
          <w:i/>
          <w:iCs/>
        </w:rPr>
        <w:t>brms</w:t>
      </w:r>
      <w:r w:rsidR="00C76B4C">
        <w:t xml:space="preserve"> as written above</w:t>
      </w:r>
      <w:r w:rsidR="00E247C9">
        <w:t xml:space="preserve">. </w:t>
      </w:r>
      <w:r w:rsidR="00852E2C">
        <w:t>We used 3 chains</w:t>
      </w:r>
      <w:r w:rsidR="003E5277">
        <w:t xml:space="preserve"> and 4000 iteration</w:t>
      </w:r>
      <w:r w:rsidR="00B91C89">
        <w:t>s in total per chain.</w:t>
      </w:r>
      <w:r w:rsidR="001C5A98">
        <w:t xml:space="preserve"> </w:t>
      </w:r>
      <w:r w:rsidR="00361183">
        <w:t>M</w:t>
      </w:r>
      <w:r w:rsidR="00CC0B42">
        <w:t>odels</w:t>
      </w:r>
      <w:r w:rsidR="00EF52C9">
        <w:t xml:space="preserve"> </w:t>
      </w:r>
      <w:r w:rsidR="00A94996">
        <w:t xml:space="preserve">were compared </w:t>
      </w:r>
      <w:r w:rsidR="0081432B">
        <w:t>by evaluating</w:t>
      </w:r>
      <w:r w:rsidR="00D40F0F">
        <w:t xml:space="preserve"> their </w:t>
      </w:r>
      <w:r w:rsidR="001154C3" w:rsidRPr="001154C3">
        <w:t xml:space="preserve">expected predictive accuracy </w:t>
      </w:r>
      <w:r w:rsidR="00D75A25">
        <w:t>(</w:t>
      </w:r>
      <w:r w:rsidR="00D75A25" w:rsidRPr="00D75A25">
        <w:t>expected log pointwise predictive density</w:t>
      </w:r>
      <w:r w:rsidR="00D75A25">
        <w:t>)</w:t>
      </w:r>
      <w:r w:rsidR="003B3756">
        <w:t xml:space="preserve"> </w:t>
      </w:r>
      <w:r w:rsidR="007C2A9D">
        <w:t xml:space="preserve">using </w:t>
      </w:r>
      <w:r w:rsidR="003D3AC3" w:rsidRPr="003D3AC3">
        <w:t>leave-one-out cross-validation</w:t>
      </w:r>
      <w:r w:rsidR="00DD4D5A">
        <w:t xml:space="preserve"> (LOO-CV)</w:t>
      </w:r>
      <w:r w:rsidR="005C6EAE" w:rsidRPr="005C6EAE">
        <w:rPr>
          <w:i/>
          <w:iCs/>
        </w:rPr>
        <w:t xml:space="preserve"> </w:t>
      </w:r>
      <w:r w:rsidR="005C6EAE">
        <w:rPr>
          <w:i/>
          <w:iCs/>
        </w:rPr>
        <w:fldChar w:fldCharType="begin"/>
      </w:r>
      <w:r w:rsidR="005C6EAE">
        <w:rPr>
          <w:i/>
          <w:iCs/>
        </w:rPr>
        <w:instrText xml:space="preserve"> ADDIN ZOTERO_ITEM CSL_CITATION {"citationID":"lEYpEogn","properties":{"formattedCitation":"(Vehtari {\\i{}et al.} 2017)","plainCitation":"(Vehtari et al. 2017)","noteIndex":0},"citationItems":[{"id":2793,"uris":["http://zotero.org/users/6116610/items/V6EYLCQ5"],"uri":["http://zotero.org/users/6116610/items/V6EYLCQ5"],"itemData":{"id":2793,"type":"article-journal","abstract":"Leave-one-out cross-validation (LOO) and the widely applicable information criterion (WAIC) are methods for estimating pointwise out-of-sample prediction accuracy from a fitted Bayesian model using the log-likelihood evaluated at the posterior simulations of the parameter values. LOO and WAIC have various advantages over simpler estimates of predictive error such as AIC and DIC but are less used in practice because they involve additional computational steps. Here we lay out fast and stable computations for LOO and WAIC that can be performed using existing simulation draws. We introduce an efficient computation of LOO using Pareto-smoothed importance sampling (PSIS), a new procedure for regularizing importance weights. Although WAIC is asymptotically equal to LOO, we demonstrate that PSIS-LOO is more robust in the finite case with weak priors or influential observations. As a byproduct of our calculations, we also obtain approximate standard errors for estimated predictive errors and for comparison of predictive errors between two models. We implement the computations in an R package called loo and demonstrate using models fit with the Bayesian inference package Stan.","container-title":"Statistics and Computing","DOI":"10.1007/s11222-016-9696-4","ISSN":"1573-1375","issue":"5","journalAbbreviation":"Stat Comput","language":"en","page":"1413-1432","source":"Springer Link","title":"Practical Bayesian model evaluation using leave-one-out cross-validation and WAIC","volume":"27","author":[{"family":"Vehtari","given":"Aki"},{"family":"Gelman","given":"Andrew"},{"family":"Gabry","given":"Jonah"}],"issued":{"date-parts":[["2017",9,1]]}}}],"schema":"https://github.com/citation-style-language/schema/raw/master/csl-citation.json"} </w:instrText>
      </w:r>
      <w:r w:rsidR="005C6EAE">
        <w:rPr>
          <w:i/>
          <w:iCs/>
        </w:rPr>
        <w:fldChar w:fldCharType="separate"/>
      </w:r>
      <w:r w:rsidR="005C6EAE" w:rsidRPr="00981CD0">
        <w:rPr>
          <w:lang w:val="en-GB"/>
        </w:rPr>
        <w:t xml:space="preserve">(Vehtari </w:t>
      </w:r>
      <w:r w:rsidR="005C6EAE" w:rsidRPr="00981CD0">
        <w:rPr>
          <w:i/>
          <w:iCs/>
          <w:lang w:val="en-GB"/>
        </w:rPr>
        <w:t>et al.</w:t>
      </w:r>
      <w:r w:rsidR="005C6EAE" w:rsidRPr="00981CD0">
        <w:rPr>
          <w:lang w:val="en-GB"/>
        </w:rPr>
        <w:t xml:space="preserve"> 2017)</w:t>
      </w:r>
      <w:r w:rsidR="005C6EAE">
        <w:rPr>
          <w:i/>
          <w:iCs/>
        </w:rPr>
        <w:fldChar w:fldCharType="end"/>
      </w:r>
      <w:r w:rsidR="004B3101" w:rsidRPr="004B3101">
        <w:t xml:space="preserve"> whi</w:t>
      </w:r>
      <w:r w:rsidR="004B3101">
        <w:t xml:space="preserve">le ensuring </w:t>
      </w:r>
      <w:r w:rsidR="00291C69">
        <w:t>pareto</w:t>
      </w:r>
      <w:r w:rsidR="00335BC0">
        <w:t xml:space="preserve"> </w:t>
      </w:r>
      <m:oMath>
        <m:r>
          <w:rPr>
            <w:rFonts w:ascii="Cambria Math" w:hAnsi="Cambria Math"/>
          </w:rPr>
          <m:t>k</m:t>
        </m:r>
      </m:oMath>
      <w:r w:rsidR="00291C69">
        <w:t xml:space="preserve"> values &lt; 0.7</w:t>
      </w:r>
      <w:r w:rsidR="006F0C5B">
        <w:t xml:space="preserve">, </w:t>
      </w:r>
      <w:r w:rsidR="00382099">
        <w:t>in the R</w:t>
      </w:r>
      <w:r w:rsidR="00D22D1D">
        <w:t xml:space="preserve"> </w:t>
      </w:r>
      <w:r w:rsidR="00382099">
        <w:t xml:space="preserve">package </w:t>
      </w:r>
      <w:r w:rsidR="00382099" w:rsidRPr="00382099">
        <w:rPr>
          <w:i/>
          <w:iCs/>
        </w:rPr>
        <w:t>loo</w:t>
      </w:r>
      <w:r w:rsidR="00BE13AD">
        <w:rPr>
          <w:i/>
          <w:iCs/>
        </w:rPr>
        <w:t xml:space="preserve"> </w:t>
      </w:r>
      <w:r w:rsidR="00B276BD">
        <w:rPr>
          <w:i/>
          <w:iCs/>
        </w:rPr>
        <w:fldChar w:fldCharType="begin"/>
      </w:r>
      <w:r w:rsidR="00B276BD">
        <w:rPr>
          <w:i/>
          <w:iCs/>
        </w:rPr>
        <w:instrText xml:space="preserve"> ADDIN ZOTERO_ITEM CSL_CITATION {"citationID":"ZXf0A97d","properties":{"formattedCitation":"(Vehtari {\\i{}et al.} 2020)","plainCitation":"(Vehtari et al. 2020)","noteIndex":0},"citationItems":[{"id":2856,"uris":["http://zotero.org/users/6116610/items/5G6GTKRJ"],"uri":["http://zotero.org/users/6116610/items/5G6GTKRJ"],"itemData":{"id":2856,"type":"book","title":"loo: Efficient leave-one-out cross-validation and WAIC for Bayesian models.","URL":"https://mc-stan.org/loo","version":"R package version 2.3.1","author":[{"family":"Vehtari","given":"A"},{"family":"Gabry","given":"J"},{"family":"Magnusson","given":"M"},{"family":"Yao","given":"Y"},{"family":"Bürkner","given":"P"},{"family":"Paananen","given":"T"},{"family":"Gelman","given":"A"}],"issued":{"date-parts":[["2020"]]}}}],"schema":"https://github.com/citation-style-language/schema/raw/master/csl-citation.json"} </w:instrText>
      </w:r>
      <w:r w:rsidR="00B276BD">
        <w:rPr>
          <w:i/>
          <w:iCs/>
        </w:rPr>
        <w:fldChar w:fldCharType="separate"/>
      </w:r>
      <w:r w:rsidR="00B276BD" w:rsidRPr="00B276BD">
        <w:rPr>
          <w:lang w:val="en-GB"/>
        </w:rPr>
        <w:t xml:space="preserve">(Vehtari </w:t>
      </w:r>
      <w:r w:rsidR="00B276BD" w:rsidRPr="00B276BD">
        <w:rPr>
          <w:i/>
          <w:iCs/>
          <w:lang w:val="en-GB"/>
        </w:rPr>
        <w:t>et al.</w:t>
      </w:r>
      <w:r w:rsidR="00B276BD" w:rsidRPr="00B276BD">
        <w:rPr>
          <w:lang w:val="en-GB"/>
        </w:rPr>
        <w:t xml:space="preserve"> 2020)</w:t>
      </w:r>
      <w:r w:rsidR="00B276BD">
        <w:rPr>
          <w:i/>
          <w:iCs/>
        </w:rPr>
        <w:fldChar w:fldCharType="end"/>
      </w:r>
      <w:r w:rsidR="008B6417">
        <w:rPr>
          <w:i/>
          <w:iCs/>
        </w:rPr>
        <w:t>.</w:t>
      </w:r>
      <w:r w:rsidR="006B63D6" w:rsidRPr="006B63D6">
        <w:t xml:space="preserve"> Res</w:t>
      </w:r>
      <w:r w:rsidR="006B63D6">
        <w:t xml:space="preserve">ults of the model comparison can be found in the </w:t>
      </w:r>
      <w:r w:rsidR="006B63D6" w:rsidRPr="006B63D6">
        <w:rPr>
          <w:i/>
          <w:iCs/>
        </w:rPr>
        <w:t>Supporting Information</w:t>
      </w:r>
      <w:r w:rsidR="00100057">
        <w:t>, Table S1-</w:t>
      </w:r>
      <w:r w:rsidR="008C2ABF">
        <w:t>S</w:t>
      </w:r>
      <w:r w:rsidR="00100057">
        <w:t>4</w:t>
      </w:r>
      <w:r w:rsidR="006B63D6">
        <w:t>.</w:t>
      </w:r>
      <w:r w:rsidR="008B6417">
        <w:rPr>
          <w:i/>
          <w:iCs/>
        </w:rPr>
        <w:t xml:space="preserve"> </w:t>
      </w:r>
      <w:r w:rsidR="00691272" w:rsidRPr="003C4104">
        <w:rPr>
          <w:i/>
          <w:iCs/>
        </w:rPr>
        <w:t>bayesplot</w:t>
      </w:r>
      <w:r w:rsidR="00691272">
        <w:t xml:space="preserve"> </w:t>
      </w:r>
      <w:r w:rsidR="00691272">
        <w:fldChar w:fldCharType="begin"/>
      </w:r>
      <w:r w:rsidR="00691272">
        <w:instrText xml:space="preserve"> ADDIN ZOTERO_ITEM CSL_CITATION {"citationID":"USZ9QNhD","properties":{"formattedCitation":"(Gabry {\\i{}et al.} 2019)","plainCitation":"(Gabry et al. 2019)","noteIndex":0},"citationItems":[{"id":993,"uris":["http://zotero.org/users/6116610/items/D45YW53S"],"uri":["http://zotero.org/users/6116610/items/D45YW53S"],"itemData":{"id":993,"type":"article-journal","abstract":"Bayesian data analysis is about more than just computing a posterior distribution, and Bayesian visualization is about more than trace plots of Markov chains. Practical Bayesian data analysis, like all data analysis, is an iterative process of model building, inference, model checking and evaluation, and model expansion. Visualization is helpful in each of these stages of the Bayesian workflow and it is indispensable when drawing inferences from the types of modern, high-dimensional models that are used by applied researchers.","container-title":"Journal of the Royal Statistical Society: Series A (Statistics in Society)","DOI":"10.1111/rssa.12378","ISSN":"09641998","issue":"2","journalAbbreviation":"J. R. Stat. Soc. A","note":"arXiv: 1709.01449","page":"389-402","source":"arXiv.org","title":"Visualization in Bayesian workflow","volume":"182","author":[{"family":"Gabry","given":"Jonah"},{"family":"Simpson","given":"Daniel"},{"family":"Vehtari","given":"Aki"},{"family":"Betancourt","given":"Michael"},{"family":"Gelman","given":"Andrew"}],"issued":{"date-parts":[["2019",2]]}}}],"schema":"https://github.com/citation-style-language/schema/raw/master/csl-citation.json"} </w:instrText>
      </w:r>
      <w:r w:rsidR="00691272">
        <w:fldChar w:fldCharType="separate"/>
      </w:r>
      <w:r w:rsidR="00691272" w:rsidRPr="00DD0265">
        <w:rPr>
          <w:lang w:val="en-GB"/>
        </w:rPr>
        <w:t xml:space="preserve">(Gabry </w:t>
      </w:r>
      <w:r w:rsidR="00691272" w:rsidRPr="00DD0265">
        <w:rPr>
          <w:i/>
          <w:iCs/>
          <w:lang w:val="en-GB"/>
        </w:rPr>
        <w:t>et al.</w:t>
      </w:r>
      <w:r w:rsidR="00691272" w:rsidRPr="00DD0265">
        <w:rPr>
          <w:lang w:val="en-GB"/>
        </w:rPr>
        <w:t xml:space="preserve"> 2019)</w:t>
      </w:r>
      <w:r w:rsidR="00691272">
        <w:fldChar w:fldCharType="end"/>
      </w:r>
      <w:r w:rsidR="00691272">
        <w:t xml:space="preserve"> and </w:t>
      </w:r>
      <w:r w:rsidR="00691272" w:rsidRPr="003C4104">
        <w:rPr>
          <w:i/>
          <w:iCs/>
        </w:rPr>
        <w:t>tidybayes</w:t>
      </w:r>
      <w:r w:rsidR="00691272">
        <w:t xml:space="preserve"> </w:t>
      </w:r>
      <w:r w:rsidR="00691272">
        <w:fldChar w:fldCharType="begin"/>
      </w:r>
      <w:r w:rsidR="00691272">
        <w:instrText xml:space="preserve"> ADDIN ZOTERO_ITEM CSL_CITATION {"citationID":"b3u8ACYT","properties":{"formattedCitation":"(Kay 2019)","plainCitation":"(Kay 2019)","noteIndex":0},"citationItems":[{"id":840,"uris":["http://zotero.org/users/6116610/items/RCMQ5BKR"],"uri":["http://zotero.org/users/6116610/items/RCMQ5BKR"],"itemData":{"id":840,"type":"book","title":"tidybayes: Tidy Data and Geoms for Bayesian Models","URL":"http://doi.org/10.5281/zenodo.1308151","version":"R package version 1.1.0","author":[{"family":"Kay","given":"M"}],"issued":{"date-parts":[["2019"]]}}}],"schema":"https://github.com/citation-style-language/schema/raw/master/csl-citation.json"} </w:instrText>
      </w:r>
      <w:r w:rsidR="00691272">
        <w:fldChar w:fldCharType="separate"/>
      </w:r>
      <w:r w:rsidR="00691272">
        <w:rPr>
          <w:noProof/>
        </w:rPr>
        <w:t>(Kay 2019)</w:t>
      </w:r>
      <w:r w:rsidR="00691272">
        <w:fldChar w:fldCharType="end"/>
      </w:r>
      <w:r w:rsidR="00691272">
        <w:t xml:space="preserve"> </w:t>
      </w:r>
      <w:r w:rsidR="00651DAA">
        <w:t xml:space="preserve">were </w:t>
      </w:r>
      <w:r w:rsidR="00246D9B">
        <w:t xml:space="preserve">used </w:t>
      </w:r>
      <w:r w:rsidR="00691272">
        <w:t>to process and visualize model diagnostics and posteriors.</w:t>
      </w:r>
      <w:r w:rsidR="004D4594">
        <w:t xml:space="preserve"> </w:t>
      </w:r>
      <w:r w:rsidR="006E065E" w:rsidRPr="00B37A74">
        <w:rPr>
          <w:rFonts w:eastAsiaTheme="minorEastAsia"/>
        </w:rPr>
        <w:t>Model convergence</w:t>
      </w:r>
      <w:r w:rsidR="00DA49A2">
        <w:rPr>
          <w:rFonts w:eastAsiaTheme="minorEastAsia"/>
        </w:rPr>
        <w:t xml:space="preserve"> and fit</w:t>
      </w:r>
      <w:r w:rsidR="006E065E" w:rsidRPr="00B37A74">
        <w:rPr>
          <w:rFonts w:eastAsiaTheme="minorEastAsia"/>
        </w:rPr>
        <w:t xml:space="preserve"> was assessed by </w:t>
      </w:r>
      <w:r w:rsidR="00F24DCA">
        <w:rPr>
          <w:rFonts w:eastAsiaTheme="minorEastAsia"/>
        </w:rPr>
        <w:t xml:space="preserve">ensuring </w:t>
      </w:r>
      <w:r w:rsidR="006E065E" w:rsidRPr="00B37A74">
        <w:rPr>
          <w:rFonts w:eastAsiaTheme="minorEastAsia"/>
        </w:rPr>
        <w:t>potential scale reduction factors (</w:t>
      </w:r>
      <m:oMath>
        <m:acc>
          <m:accPr>
            <m:ctrlPr>
              <w:rPr>
                <w:rFonts w:ascii="Cambria Math" w:eastAsiaTheme="minorEastAsia" w:hAnsi="Cambria Math"/>
                <w:i/>
              </w:rPr>
            </m:ctrlPr>
          </m:accPr>
          <m:e>
            <m:r>
              <w:rPr>
                <w:rFonts w:ascii="Cambria Math" w:eastAsiaTheme="minorEastAsia" w:hAnsi="Cambria Math"/>
              </w:rPr>
              <m:t>R</m:t>
            </m:r>
          </m:e>
        </m:acc>
      </m:oMath>
      <w:r w:rsidR="006E065E" w:rsidRPr="00B37A74">
        <w:rPr>
          <w:rFonts w:eastAsiaTheme="minorEastAsia"/>
        </w:rPr>
        <w:t>)</w:t>
      </w:r>
      <w:r w:rsidR="004947A1">
        <w:rPr>
          <w:rFonts w:eastAsiaTheme="minorEastAsia"/>
        </w:rPr>
        <w:t xml:space="preserve"> where </w:t>
      </w:r>
      <w:r w:rsidR="004947A1" w:rsidRPr="00B37A74">
        <w:rPr>
          <w:rFonts w:eastAsiaTheme="minorEastAsia"/>
        </w:rPr>
        <w:t>&lt;1</w:t>
      </w:r>
      <w:r w:rsidR="00BF7B68">
        <w:rPr>
          <w:rFonts w:eastAsiaTheme="minorEastAsia"/>
        </w:rPr>
        <w:t>.1</w:t>
      </w:r>
      <w:r w:rsidR="00366747">
        <w:rPr>
          <w:rFonts w:eastAsiaTheme="minorEastAsia"/>
        </w:rPr>
        <w:t xml:space="preserve"> (</w:t>
      </w:r>
      <w:r w:rsidR="004947A1" w:rsidRPr="00B37A74">
        <w:rPr>
          <w:rFonts w:eastAsiaTheme="minorEastAsia"/>
        </w:rPr>
        <w:t>suggest</w:t>
      </w:r>
      <w:r w:rsidR="00366747">
        <w:rPr>
          <w:rFonts w:eastAsiaTheme="minorEastAsia"/>
        </w:rPr>
        <w:t xml:space="preserve">ing </w:t>
      </w:r>
      <w:r w:rsidR="004947A1" w:rsidRPr="00B37A74">
        <w:rPr>
          <w:rFonts w:eastAsiaTheme="minorEastAsia"/>
        </w:rPr>
        <w:t>all three</w:t>
      </w:r>
      <w:r w:rsidR="00DB1D6D">
        <w:rPr>
          <w:rFonts w:eastAsiaTheme="minorEastAsia"/>
        </w:rPr>
        <w:t xml:space="preserve"> </w:t>
      </w:r>
      <w:r w:rsidR="00D075E7">
        <w:rPr>
          <w:rFonts w:eastAsiaTheme="minorEastAsia"/>
        </w:rPr>
        <w:t>chains converged to a common distribut</w:t>
      </w:r>
      <w:r w:rsidR="004F5E94">
        <w:rPr>
          <w:rFonts w:eastAsiaTheme="minorEastAsia"/>
        </w:rPr>
        <w:t>ion</w:t>
      </w:r>
      <w:r w:rsidR="00D075E7">
        <w:rPr>
          <w:rFonts w:eastAsiaTheme="minorEastAsia"/>
        </w:rPr>
        <w:t>)</w:t>
      </w:r>
      <w:r w:rsidR="004F5E94">
        <w:rPr>
          <w:rFonts w:eastAsiaTheme="minorEastAsia"/>
        </w:rPr>
        <w:t xml:space="preserve"> </w:t>
      </w:r>
      <w:r w:rsidR="00C932DD">
        <w:rPr>
          <w:rFonts w:eastAsiaTheme="minorEastAsia"/>
        </w:rPr>
        <w:fldChar w:fldCharType="begin"/>
      </w:r>
      <w:r w:rsidR="00C932DD">
        <w:rPr>
          <w:rFonts w:eastAsiaTheme="minorEastAsia"/>
        </w:rPr>
        <w:instrText xml:space="preserve"> ADDIN ZOTERO_ITEM CSL_CITATION {"citationID":"r5W7qbkY","properties":{"formattedCitation":"(Gelman {\\i{}et al.} 2003)","plainCitation":"(Gelman et al. 2003)","noteIndex":0},"citationItems":[{"id":752,"uris":["http://zotero.org/users/6116610/items/AFQSL9UE"],"uri":["http://zotero.org/users/6116610/items/AFQSL9UE"],"itemData":{"id":752,"type":"book","event-place":"Boca Raton","publisher":"Chapman and Hall/CRC","publisher-place":"Boca Raton","title":"Bayesian Data Analysis. 2nd edition","author":[{"family":"Gelman","given":"A"},{"family":"Carlin","given":"JB"},{"family":"Stern","given":"HS"},{"family":"Rubin","given":"DB"}],"issued":{"date-parts":[["2003"]]}}}],"schema":"https://github.com/citation-style-language/schema/raw/master/csl-citation.json"} </w:instrText>
      </w:r>
      <w:r w:rsidR="00C932DD">
        <w:rPr>
          <w:rFonts w:eastAsiaTheme="minorEastAsia"/>
        </w:rPr>
        <w:fldChar w:fldCharType="separate"/>
      </w:r>
      <w:r w:rsidR="00C932DD" w:rsidRPr="00C932DD">
        <w:rPr>
          <w:lang w:val="en-GB"/>
        </w:rPr>
        <w:t xml:space="preserve">(Gelman </w:t>
      </w:r>
      <w:r w:rsidR="00C932DD" w:rsidRPr="00C932DD">
        <w:rPr>
          <w:i/>
          <w:iCs/>
          <w:lang w:val="en-GB"/>
        </w:rPr>
        <w:t>et al.</w:t>
      </w:r>
      <w:r w:rsidR="00C932DD" w:rsidRPr="00C932DD">
        <w:rPr>
          <w:lang w:val="en-GB"/>
        </w:rPr>
        <w:t xml:space="preserve"> 2003)</w:t>
      </w:r>
      <w:r w:rsidR="00C932DD">
        <w:rPr>
          <w:rFonts w:eastAsiaTheme="minorEastAsia"/>
        </w:rPr>
        <w:fldChar w:fldCharType="end"/>
      </w:r>
      <w:r w:rsidR="004947A1">
        <w:rPr>
          <w:rFonts w:eastAsiaTheme="minorEastAsia"/>
        </w:rPr>
        <w:t xml:space="preserve">, and by </w:t>
      </w:r>
      <w:r w:rsidR="004947A1" w:rsidRPr="00B37A74">
        <w:rPr>
          <w:rFonts w:eastAsiaTheme="minorEastAsia"/>
        </w:rPr>
        <w:t>visually inspecting trace plots</w:t>
      </w:r>
      <w:r w:rsidR="00CD37FA">
        <w:rPr>
          <w:rFonts w:eastAsiaTheme="minorEastAsia"/>
        </w:rPr>
        <w:t xml:space="preserve">, residuals </w:t>
      </w:r>
      <w:r w:rsidR="0012502E">
        <w:rPr>
          <w:rFonts w:eastAsiaTheme="minorEastAsia"/>
        </w:rPr>
        <w:t xml:space="preserve">QQ-plots </w:t>
      </w:r>
      <w:r w:rsidR="00C3349B">
        <w:rPr>
          <w:rFonts w:eastAsiaTheme="minorEastAsia"/>
        </w:rPr>
        <w:t xml:space="preserve">and </w:t>
      </w:r>
      <w:r w:rsidR="009F11D8">
        <w:rPr>
          <w:rFonts w:eastAsiaTheme="minorEastAsia"/>
        </w:rPr>
        <w:t xml:space="preserve">with </w:t>
      </w:r>
      <w:r w:rsidR="00D42437">
        <w:rPr>
          <w:rFonts w:eastAsiaTheme="minorEastAsia"/>
        </w:rPr>
        <w:t>posterior predictive checks</w:t>
      </w:r>
      <w:r w:rsidR="00A758AA">
        <w:rPr>
          <w:rFonts w:eastAsiaTheme="minorEastAsia"/>
        </w:rPr>
        <w:t xml:space="preserve"> (</w:t>
      </w:r>
      <w:r w:rsidR="00A758AA" w:rsidRPr="008C4255">
        <w:rPr>
          <w:rFonts w:eastAsiaTheme="minorEastAsia"/>
          <w:i/>
          <w:iCs/>
        </w:rPr>
        <w:t xml:space="preserve">Supporting </w:t>
      </w:r>
      <w:r w:rsidR="008C4255" w:rsidRPr="008C4255">
        <w:rPr>
          <w:rFonts w:eastAsiaTheme="minorEastAsia"/>
          <w:i/>
          <w:iCs/>
        </w:rPr>
        <w:t>Information</w:t>
      </w:r>
      <w:r w:rsidR="00E33CEE" w:rsidRPr="00E33CEE">
        <w:rPr>
          <w:rFonts w:eastAsiaTheme="minorEastAsia"/>
        </w:rPr>
        <w:t xml:space="preserve">, </w:t>
      </w:r>
      <w:r w:rsidR="00E33CEE" w:rsidRPr="000A6DE9">
        <w:rPr>
          <w:rFonts w:eastAsiaTheme="minorEastAsia"/>
        </w:rPr>
        <w:t>Fig. S</w:t>
      </w:r>
      <w:r w:rsidR="003B5572">
        <w:rPr>
          <w:rFonts w:eastAsiaTheme="minorEastAsia"/>
        </w:rPr>
        <w:t>2, S</w:t>
      </w:r>
      <w:r w:rsidR="006E7EFE">
        <w:rPr>
          <w:rFonts w:eastAsiaTheme="minorEastAsia"/>
        </w:rPr>
        <w:t>8</w:t>
      </w:r>
      <w:r w:rsidR="008C54B1">
        <w:rPr>
          <w:rFonts w:eastAsiaTheme="minorEastAsia"/>
        </w:rPr>
        <w:t>, S10</w:t>
      </w:r>
      <w:r w:rsidR="00694EA5">
        <w:rPr>
          <w:rFonts w:eastAsiaTheme="minorEastAsia"/>
        </w:rPr>
        <w:t>, S12</w:t>
      </w:r>
      <w:r w:rsidR="008C4255" w:rsidRPr="000A6DE9">
        <w:rPr>
          <w:rFonts w:eastAsiaTheme="minorEastAsia"/>
        </w:rPr>
        <w:t>)</w:t>
      </w:r>
      <w:r w:rsidR="00A758AA" w:rsidRPr="000A6DE9">
        <w:rPr>
          <w:rFonts w:eastAsiaTheme="minorEastAsia"/>
        </w:rPr>
        <w:t>.</w:t>
      </w:r>
    </w:p>
    <w:p w14:paraId="07FCEBEC" w14:textId="428DDBB9" w:rsidR="000600C1" w:rsidRDefault="000600C1" w:rsidP="008F1650">
      <w:pPr>
        <w:spacing w:line="480" w:lineRule="auto"/>
        <w:contextualSpacing/>
        <w:jc w:val="both"/>
      </w:pPr>
    </w:p>
    <w:p w14:paraId="5ECDC21E" w14:textId="77777777" w:rsidR="00AC03E6" w:rsidRPr="005740FE" w:rsidRDefault="00AC03E6" w:rsidP="00AC03E6">
      <w:pPr>
        <w:spacing w:line="480" w:lineRule="auto"/>
        <w:contextualSpacing/>
        <w:jc w:val="both"/>
        <w:rPr>
          <w:sz w:val="28"/>
          <w:szCs w:val="28"/>
        </w:rPr>
      </w:pPr>
      <w:r w:rsidRPr="005740FE">
        <w:rPr>
          <w:sz w:val="28"/>
          <w:szCs w:val="28"/>
        </w:rPr>
        <w:t>Acknowledgements</w:t>
      </w:r>
    </w:p>
    <w:p w14:paraId="169CE0D4" w14:textId="77777777" w:rsidR="00AC03E6" w:rsidRPr="005740FE" w:rsidRDefault="00AC03E6" w:rsidP="00AC03E6">
      <w:pPr>
        <w:spacing w:line="480" w:lineRule="auto"/>
        <w:contextualSpacing/>
        <w:jc w:val="both"/>
      </w:pPr>
      <w:r>
        <w:lastRenderedPageBreak/>
        <w:t>We thank all staff involved in data collection.</w:t>
      </w:r>
    </w:p>
    <w:p w14:paraId="57331C33" w14:textId="77777777" w:rsidR="00AC03E6" w:rsidRPr="005740FE" w:rsidRDefault="00AC03E6" w:rsidP="008F1650">
      <w:pPr>
        <w:spacing w:line="480" w:lineRule="auto"/>
        <w:contextualSpacing/>
        <w:jc w:val="both"/>
      </w:pPr>
    </w:p>
    <w:p w14:paraId="52E7340F" w14:textId="0B816BFD" w:rsidR="00586A4A" w:rsidRPr="005740FE" w:rsidRDefault="00A13BB9" w:rsidP="008F1650">
      <w:pPr>
        <w:spacing w:line="480" w:lineRule="auto"/>
        <w:contextualSpacing/>
        <w:jc w:val="both"/>
        <w:rPr>
          <w:sz w:val="28"/>
          <w:szCs w:val="28"/>
        </w:rPr>
      </w:pPr>
      <w:r w:rsidRPr="005740FE">
        <w:rPr>
          <w:sz w:val="28"/>
          <w:szCs w:val="28"/>
        </w:rPr>
        <w:t xml:space="preserve">Code and </w:t>
      </w:r>
      <w:r w:rsidR="003577B4" w:rsidRPr="005740FE">
        <w:rPr>
          <w:sz w:val="28"/>
          <w:szCs w:val="28"/>
        </w:rPr>
        <w:t>Data Availability</w:t>
      </w:r>
    </w:p>
    <w:p w14:paraId="698B3215" w14:textId="19C845AD" w:rsidR="00CB744B" w:rsidRDefault="00CB744B" w:rsidP="008F1650">
      <w:pPr>
        <w:spacing w:line="480" w:lineRule="auto"/>
        <w:contextualSpacing/>
        <w:jc w:val="both"/>
        <w:rPr>
          <w:rFonts w:eastAsiaTheme="minorEastAsia"/>
        </w:rPr>
      </w:pPr>
      <w:r w:rsidRPr="005740FE">
        <w:rPr>
          <w:rFonts w:eastAsiaTheme="minorEastAsia"/>
        </w:rPr>
        <w:t xml:space="preserve">All </w:t>
      </w:r>
      <w:commentRangeStart w:id="16"/>
      <w:r w:rsidRPr="005740FE">
        <w:rPr>
          <w:rFonts w:eastAsiaTheme="minorEastAsia"/>
        </w:rPr>
        <w:t xml:space="preserve">data </w:t>
      </w:r>
      <w:commentRangeEnd w:id="16"/>
      <w:r w:rsidR="00126B9A">
        <w:rPr>
          <w:rStyle w:val="CommentReference"/>
        </w:rPr>
        <w:commentReference w:id="16"/>
      </w:r>
      <w:r w:rsidRPr="005740FE">
        <w:rPr>
          <w:rFonts w:eastAsiaTheme="minorEastAsia"/>
        </w:rPr>
        <w:t xml:space="preserve">and </w:t>
      </w:r>
      <w:r w:rsidRPr="007659F3">
        <w:rPr>
          <w:rFonts w:eastAsiaTheme="minorEastAsia"/>
        </w:rPr>
        <w:t>R</w:t>
      </w:r>
      <w:r w:rsidRPr="005740FE">
        <w:rPr>
          <w:rFonts w:eastAsiaTheme="minorEastAsia"/>
        </w:rPr>
        <w:t xml:space="preserve"> code can be downloaded from a GitHub repository (</w:t>
      </w:r>
      <w:hyperlink r:id="rId11" w:history="1">
        <w:r w:rsidRPr="005740FE">
          <w:rPr>
            <w:rStyle w:val="Hyperlink"/>
            <w:rFonts w:eastAsiaTheme="minorEastAsia"/>
          </w:rPr>
          <w:t>https://github.com/maxlindmark/warm_life_history</w:t>
        </w:r>
      </w:hyperlink>
      <w:r w:rsidRPr="005740FE">
        <w:rPr>
          <w:rFonts w:eastAsiaTheme="minorEastAsia"/>
        </w:rPr>
        <w:t xml:space="preserve">) and will be archived on Zenodo upon publication.  </w:t>
      </w:r>
    </w:p>
    <w:p w14:paraId="5CCD143A" w14:textId="77777777" w:rsidR="00AC03E6" w:rsidRPr="00C66CE3" w:rsidRDefault="00AC03E6" w:rsidP="00E14BA7">
      <w:pPr>
        <w:spacing w:line="480" w:lineRule="auto"/>
        <w:contextualSpacing/>
        <w:jc w:val="both"/>
      </w:pPr>
    </w:p>
    <w:p w14:paraId="7ACFC1EF" w14:textId="3F41DD21" w:rsidR="00E14BA7" w:rsidRPr="005740FE" w:rsidRDefault="00E14BA7" w:rsidP="00E14BA7">
      <w:pPr>
        <w:spacing w:line="480" w:lineRule="auto"/>
        <w:contextualSpacing/>
        <w:jc w:val="both"/>
        <w:rPr>
          <w:sz w:val="28"/>
          <w:szCs w:val="28"/>
        </w:rPr>
      </w:pPr>
      <w:commentRangeStart w:id="17"/>
      <w:r w:rsidRPr="005740FE">
        <w:rPr>
          <w:sz w:val="28"/>
          <w:szCs w:val="28"/>
        </w:rPr>
        <w:t>Author Contributions</w:t>
      </w:r>
      <w:commentRangeEnd w:id="17"/>
      <w:r>
        <w:rPr>
          <w:rStyle w:val="CommentReference"/>
        </w:rPr>
        <w:commentReference w:id="17"/>
      </w:r>
    </w:p>
    <w:p w14:paraId="0F4FE9FC" w14:textId="30A60446" w:rsidR="00E14BA7" w:rsidRPr="005740FE" w:rsidRDefault="00E14BA7" w:rsidP="00E14BA7">
      <w:pPr>
        <w:spacing w:line="480" w:lineRule="auto"/>
        <w:contextualSpacing/>
        <w:jc w:val="both"/>
      </w:pPr>
      <w:r>
        <w:t xml:space="preserve">ML conceived the idea and designed the study and the statistical analysis. Data-processing, initial statistical analyses, and </w:t>
      </w:r>
      <w:commentRangeStart w:id="18"/>
      <w:r>
        <w:t xml:space="preserve">initial writing </w:t>
      </w:r>
      <w:commentRangeEnd w:id="18"/>
      <w:r>
        <w:rPr>
          <w:rStyle w:val="CommentReference"/>
        </w:rPr>
        <w:commentReference w:id="18"/>
      </w:r>
      <w:r>
        <w:t>was done by MK and ML. AG contributed critically to all mentioned parts of the paper. All authors contributed to the manuscript writing and gave final approval for publication.</w:t>
      </w:r>
    </w:p>
    <w:p w14:paraId="1110334B" w14:textId="77777777" w:rsidR="00E14BA7" w:rsidRPr="005740FE" w:rsidRDefault="00E14BA7" w:rsidP="008F1650">
      <w:pPr>
        <w:spacing w:line="480" w:lineRule="auto"/>
        <w:contextualSpacing/>
        <w:jc w:val="both"/>
        <w:rPr>
          <w:rFonts w:eastAsiaTheme="minorEastAsia"/>
        </w:rPr>
      </w:pPr>
    </w:p>
    <w:p w14:paraId="0E165EB3" w14:textId="1513FD6D" w:rsidR="00A13BB9" w:rsidRDefault="00A13BB9" w:rsidP="008F1650">
      <w:pPr>
        <w:spacing w:line="480" w:lineRule="auto"/>
        <w:contextualSpacing/>
        <w:jc w:val="both"/>
        <w:rPr>
          <w:sz w:val="28"/>
          <w:szCs w:val="28"/>
        </w:rPr>
      </w:pPr>
      <w:r w:rsidRPr="005740FE">
        <w:rPr>
          <w:sz w:val="28"/>
          <w:szCs w:val="28"/>
        </w:rPr>
        <w:t>References</w:t>
      </w:r>
    </w:p>
    <w:p w14:paraId="7371977A" w14:textId="77777777" w:rsidR="008D7B79" w:rsidRPr="008D7B79" w:rsidRDefault="00785021" w:rsidP="008D7B79">
      <w:pPr>
        <w:pStyle w:val="Bibliography"/>
        <w:rPr>
          <w:lang w:val="en-GB"/>
        </w:rPr>
      </w:pPr>
      <w:r>
        <w:rPr>
          <w:lang w:val="en-GB"/>
        </w:rPr>
        <w:fldChar w:fldCharType="begin"/>
      </w:r>
      <w:r>
        <w:rPr>
          <w:lang w:val="en-GB"/>
        </w:rPr>
        <w:instrText xml:space="preserve"> ADDIN ZOTERO_BIBL {"uncited":[],"omitted":[],"custom":[]} CSL_BIBLIOGRAPHY </w:instrText>
      </w:r>
      <w:r>
        <w:rPr>
          <w:lang w:val="en-GB"/>
        </w:rPr>
        <w:fldChar w:fldCharType="separate"/>
      </w:r>
      <w:r w:rsidR="008D7B79" w:rsidRPr="008D7B79">
        <w:rPr>
          <w:lang w:val="en-GB"/>
        </w:rPr>
        <w:t xml:space="preserve">Adill, A., Mo, K., Sevastik, A., Olsson, J. &amp; Bergström, L. (2013). </w:t>
      </w:r>
      <w:r w:rsidR="008D7B79" w:rsidRPr="008D7B79">
        <w:rPr>
          <w:i/>
          <w:iCs/>
          <w:lang w:val="en-GB"/>
        </w:rPr>
        <w:t>Biologisk recipientkontroll vid Forsmarks kärnkraftverk</w:t>
      </w:r>
      <w:r w:rsidR="008D7B79" w:rsidRPr="008D7B79">
        <w:rPr>
          <w:lang w:val="en-GB"/>
        </w:rPr>
        <w:t xml:space="preserve"> (Rapport No. 2013:19). Öregrund.</w:t>
      </w:r>
    </w:p>
    <w:p w14:paraId="67CD19B4" w14:textId="77777777" w:rsidR="008D7B79" w:rsidRPr="008D7B79" w:rsidRDefault="008D7B79" w:rsidP="008D7B79">
      <w:pPr>
        <w:pStyle w:val="Bibliography"/>
        <w:rPr>
          <w:lang w:val="en-GB"/>
        </w:rPr>
      </w:pPr>
      <w:r w:rsidRPr="008D7B79">
        <w:rPr>
          <w:lang w:val="en-GB"/>
        </w:rPr>
        <w:t xml:space="preserve">Andersen, K.H. (2019). </w:t>
      </w:r>
      <w:r w:rsidRPr="008D7B79">
        <w:rPr>
          <w:i/>
          <w:iCs/>
          <w:lang w:val="en-GB"/>
        </w:rPr>
        <w:t>Fish Ecology, Evolution, and Exploitation: A New Theoretical Synthesis</w:t>
      </w:r>
      <w:r w:rsidRPr="008D7B79">
        <w:rPr>
          <w:lang w:val="en-GB"/>
        </w:rPr>
        <w:t>. Princeton University Press.</w:t>
      </w:r>
    </w:p>
    <w:p w14:paraId="42600E4B" w14:textId="77777777" w:rsidR="008D7B79" w:rsidRPr="008D7B79" w:rsidRDefault="008D7B79" w:rsidP="008D7B79">
      <w:pPr>
        <w:pStyle w:val="Bibliography"/>
        <w:rPr>
          <w:lang w:val="en-GB"/>
        </w:rPr>
      </w:pPr>
      <w:r w:rsidRPr="008D7B79">
        <w:rPr>
          <w:lang w:val="en-GB"/>
        </w:rPr>
        <w:t xml:space="preserve">Andersen, K.H. (2020). Size-based theory for fisheries advice. </w:t>
      </w:r>
      <w:r w:rsidRPr="008D7B79">
        <w:rPr>
          <w:i/>
          <w:iCs/>
          <w:lang w:val="en-GB"/>
        </w:rPr>
        <w:t>ICES J Mar Sci</w:t>
      </w:r>
      <w:r w:rsidRPr="008D7B79">
        <w:rPr>
          <w:lang w:val="en-GB"/>
        </w:rPr>
        <w:t>, 77, 2445–2455.</w:t>
      </w:r>
    </w:p>
    <w:p w14:paraId="7A112F68" w14:textId="77777777" w:rsidR="008D7B79" w:rsidRPr="008D7B79" w:rsidRDefault="008D7B79" w:rsidP="008D7B79">
      <w:pPr>
        <w:pStyle w:val="Bibliography"/>
        <w:rPr>
          <w:lang w:val="en-GB"/>
        </w:rPr>
      </w:pPr>
      <w:r w:rsidRPr="008D7B79">
        <w:rPr>
          <w:lang w:val="en-GB"/>
        </w:rPr>
        <w:t xml:space="preserve">Andersen, K.H. &amp; Beyer, J.E. (2006). Asymptotic Size Determines Species Abundance in the Marine Size Spectrum. </w:t>
      </w:r>
      <w:r w:rsidRPr="008D7B79">
        <w:rPr>
          <w:i/>
          <w:iCs/>
          <w:lang w:val="en-GB"/>
        </w:rPr>
        <w:t>The American Naturalist</w:t>
      </w:r>
      <w:r w:rsidRPr="008D7B79">
        <w:rPr>
          <w:lang w:val="en-GB"/>
        </w:rPr>
        <w:t>, 168, 8.</w:t>
      </w:r>
    </w:p>
    <w:p w14:paraId="005492A9" w14:textId="77777777" w:rsidR="008D7B79" w:rsidRPr="008D7B79" w:rsidRDefault="008D7B79" w:rsidP="008D7B79">
      <w:pPr>
        <w:pStyle w:val="Bibliography"/>
        <w:rPr>
          <w:lang w:val="en-GB"/>
        </w:rPr>
      </w:pPr>
      <w:r w:rsidRPr="008D7B79">
        <w:rPr>
          <w:lang w:val="en-GB"/>
        </w:rPr>
        <w:t xml:space="preserve">Anderson, C.N.K., Hsieh, C., Sandin, S.A., Hewitt, R., Hollowed, A., Beddington, J., </w:t>
      </w:r>
      <w:r w:rsidRPr="008D7B79">
        <w:rPr>
          <w:i/>
          <w:iCs/>
          <w:lang w:val="en-GB"/>
        </w:rPr>
        <w:t>et al.</w:t>
      </w:r>
      <w:r w:rsidRPr="008D7B79">
        <w:rPr>
          <w:lang w:val="en-GB"/>
        </w:rPr>
        <w:t xml:space="preserve"> (2008). Why fishing magnifies fluctuations in fish abundance. </w:t>
      </w:r>
      <w:r w:rsidRPr="008D7B79">
        <w:rPr>
          <w:i/>
          <w:iCs/>
          <w:lang w:val="en-GB"/>
        </w:rPr>
        <w:t>Nature</w:t>
      </w:r>
      <w:r w:rsidRPr="008D7B79">
        <w:rPr>
          <w:lang w:val="en-GB"/>
        </w:rPr>
        <w:t>, 452, 835–839.</w:t>
      </w:r>
    </w:p>
    <w:p w14:paraId="478B03D5" w14:textId="77777777" w:rsidR="008D7B79" w:rsidRPr="008D7B79" w:rsidRDefault="008D7B79" w:rsidP="008D7B79">
      <w:pPr>
        <w:pStyle w:val="Bibliography"/>
        <w:rPr>
          <w:lang w:val="en-GB"/>
        </w:rPr>
      </w:pPr>
      <w:r w:rsidRPr="008D7B79">
        <w:rPr>
          <w:lang w:val="en-GB"/>
        </w:rPr>
        <w:t xml:space="preserve">Atkinson, D. (1994). Temperature and organism size—A biological law for ectotherms? In: </w:t>
      </w:r>
      <w:r w:rsidRPr="008D7B79">
        <w:rPr>
          <w:i/>
          <w:iCs/>
          <w:lang w:val="en-GB"/>
        </w:rPr>
        <w:t>Advances in Ecological Research</w:t>
      </w:r>
      <w:r w:rsidRPr="008D7B79">
        <w:rPr>
          <w:lang w:val="en-GB"/>
        </w:rPr>
        <w:t>. Elsevier, pp. 1–58.</w:t>
      </w:r>
    </w:p>
    <w:p w14:paraId="3B1EE330" w14:textId="77777777" w:rsidR="008D7B79" w:rsidRPr="008D7B79" w:rsidRDefault="008D7B79" w:rsidP="008D7B79">
      <w:pPr>
        <w:pStyle w:val="Bibliography"/>
        <w:rPr>
          <w:lang w:val="en-GB"/>
        </w:rPr>
      </w:pPr>
      <w:r w:rsidRPr="008D7B79">
        <w:rPr>
          <w:lang w:val="en-GB"/>
        </w:rPr>
        <w:t xml:space="preserve">Atkinson, D. &amp; Sibly, R.M. (1997). Why are organisms usually bigger in colder environments? Making sense of a life history puzzle. </w:t>
      </w:r>
      <w:r w:rsidRPr="008D7B79">
        <w:rPr>
          <w:i/>
          <w:iCs/>
          <w:lang w:val="en-GB"/>
        </w:rPr>
        <w:t>Trends in Ecology &amp; Evolution</w:t>
      </w:r>
      <w:r w:rsidRPr="008D7B79">
        <w:rPr>
          <w:lang w:val="en-GB"/>
        </w:rPr>
        <w:t>, 12, 235–239.</w:t>
      </w:r>
    </w:p>
    <w:p w14:paraId="2AFE8460" w14:textId="77777777" w:rsidR="008D7B79" w:rsidRPr="008D7B79" w:rsidRDefault="008D7B79" w:rsidP="008D7B79">
      <w:pPr>
        <w:pStyle w:val="Bibliography"/>
        <w:rPr>
          <w:lang w:val="en-GB"/>
        </w:rPr>
      </w:pPr>
      <w:r w:rsidRPr="008D7B79">
        <w:rPr>
          <w:lang w:val="en-GB"/>
        </w:rPr>
        <w:t xml:space="preserve">Audzijonyte, A., Richards, S.A., Stuart-Smith, R.D., Pecl, G., Edgar, G.J., Barrett, N.S., </w:t>
      </w:r>
      <w:r w:rsidRPr="008D7B79">
        <w:rPr>
          <w:i/>
          <w:iCs/>
          <w:lang w:val="en-GB"/>
        </w:rPr>
        <w:t>et al.</w:t>
      </w:r>
      <w:r w:rsidRPr="008D7B79">
        <w:rPr>
          <w:lang w:val="en-GB"/>
        </w:rPr>
        <w:t xml:space="preserve"> (2020). Fish body sizes change with temperature but not all species shrink with warming. </w:t>
      </w:r>
      <w:r w:rsidRPr="008D7B79">
        <w:rPr>
          <w:i/>
          <w:iCs/>
          <w:lang w:val="en-GB"/>
        </w:rPr>
        <w:t>Nat Ecol Evol</w:t>
      </w:r>
      <w:r w:rsidRPr="008D7B79">
        <w:rPr>
          <w:lang w:val="en-GB"/>
        </w:rPr>
        <w:t>, 4, 809–814.</w:t>
      </w:r>
    </w:p>
    <w:p w14:paraId="01292BD9" w14:textId="77777777" w:rsidR="008D7B79" w:rsidRPr="008D7B79" w:rsidRDefault="008D7B79" w:rsidP="008D7B79">
      <w:pPr>
        <w:pStyle w:val="Bibliography"/>
        <w:rPr>
          <w:lang w:val="en-GB"/>
        </w:rPr>
      </w:pPr>
      <w:r w:rsidRPr="008D7B79">
        <w:rPr>
          <w:lang w:val="en-GB"/>
        </w:rPr>
        <w:t xml:space="preserve">Barnett, L.A.K., Branch, T.A., Ranasinghe, R.A. &amp; Essington, T.E. (2017). Old-Growth Fishes Become Scarce under Fishing. </w:t>
      </w:r>
      <w:r w:rsidRPr="008D7B79">
        <w:rPr>
          <w:i/>
          <w:iCs/>
          <w:lang w:val="en-GB"/>
        </w:rPr>
        <w:t>Current Biology</w:t>
      </w:r>
      <w:r w:rsidRPr="008D7B79">
        <w:rPr>
          <w:lang w:val="en-GB"/>
        </w:rPr>
        <w:t>, 27, 2843-2848.e2.</w:t>
      </w:r>
    </w:p>
    <w:p w14:paraId="2383D690" w14:textId="77777777" w:rsidR="008D7B79" w:rsidRPr="008D7B79" w:rsidRDefault="008D7B79" w:rsidP="008D7B79">
      <w:pPr>
        <w:pStyle w:val="Bibliography"/>
        <w:rPr>
          <w:lang w:val="en-GB"/>
        </w:rPr>
      </w:pPr>
      <w:r w:rsidRPr="008D7B79">
        <w:rPr>
          <w:lang w:val="en-GB"/>
        </w:rPr>
        <w:lastRenderedPageBreak/>
        <w:t xml:space="preserve">Bernhardt, J.R., Sunday, J.M., Thompson, P.L. &amp; O’Connor, M.I. (2018). Nonlinear averaging of thermal experience predicts population growth rates in a thermally variable environment. </w:t>
      </w:r>
      <w:r w:rsidRPr="008D7B79">
        <w:rPr>
          <w:i/>
          <w:iCs/>
          <w:lang w:val="en-GB"/>
        </w:rPr>
        <w:t>Proceedings of the Royal Society B: Biological Sciences</w:t>
      </w:r>
      <w:r w:rsidRPr="008D7B79">
        <w:rPr>
          <w:lang w:val="en-GB"/>
        </w:rPr>
        <w:t>, 285, 20181076.</w:t>
      </w:r>
    </w:p>
    <w:p w14:paraId="13CB04AB" w14:textId="77777777" w:rsidR="008D7B79" w:rsidRPr="008D7B79" w:rsidRDefault="008D7B79" w:rsidP="008D7B79">
      <w:pPr>
        <w:pStyle w:val="Bibliography"/>
        <w:rPr>
          <w:lang w:val="en-GB"/>
        </w:rPr>
      </w:pPr>
      <w:r w:rsidRPr="008D7B79">
        <w:rPr>
          <w:lang w:val="en-GB"/>
        </w:rPr>
        <w:t xml:space="preserve">Björklund, M., Aho, T. &amp; Behrmann-Godel, J. (2015). Isolation over 35 years in a heated biotest basin causes selection on MHC class IIß genes in the European perch (Perca fluviatilis L.). </w:t>
      </w:r>
      <w:r w:rsidRPr="008D7B79">
        <w:rPr>
          <w:i/>
          <w:iCs/>
          <w:lang w:val="en-GB"/>
        </w:rPr>
        <w:t>Ecol Evol</w:t>
      </w:r>
      <w:r w:rsidRPr="008D7B79">
        <w:rPr>
          <w:lang w:val="en-GB"/>
        </w:rPr>
        <w:t>, 5, 1440–1455.</w:t>
      </w:r>
    </w:p>
    <w:p w14:paraId="6E7ED57E" w14:textId="77777777" w:rsidR="008D7B79" w:rsidRPr="008D7B79" w:rsidRDefault="008D7B79" w:rsidP="008D7B79">
      <w:pPr>
        <w:pStyle w:val="Bibliography"/>
        <w:rPr>
          <w:lang w:val="en-GB"/>
        </w:rPr>
      </w:pPr>
      <w:r w:rsidRPr="008D7B79">
        <w:rPr>
          <w:lang w:val="en-GB"/>
        </w:rPr>
        <w:t xml:space="preserve">Blanchard, J.L., Dulvy, N., Jennings, S., Ellis, J., Pinnegar, J., Tidd, A., </w:t>
      </w:r>
      <w:r w:rsidRPr="008D7B79">
        <w:rPr>
          <w:i/>
          <w:iCs/>
          <w:lang w:val="en-GB"/>
        </w:rPr>
        <w:t>et al.</w:t>
      </w:r>
      <w:r w:rsidRPr="008D7B79">
        <w:rPr>
          <w:lang w:val="en-GB"/>
        </w:rPr>
        <w:t xml:space="preserve"> (2005). Do climate and fishing influence size-based indicators of Celtic Sea fish community structure? </w:t>
      </w:r>
      <w:r w:rsidRPr="008D7B79">
        <w:rPr>
          <w:i/>
          <w:iCs/>
          <w:lang w:val="en-GB"/>
        </w:rPr>
        <w:t>ICES Journal of Marine Science</w:t>
      </w:r>
      <w:r w:rsidRPr="008D7B79">
        <w:rPr>
          <w:lang w:val="en-GB"/>
        </w:rPr>
        <w:t>, 62, 405–411.</w:t>
      </w:r>
    </w:p>
    <w:p w14:paraId="12D14244" w14:textId="77777777" w:rsidR="008D7B79" w:rsidRPr="008D7B79" w:rsidRDefault="008D7B79" w:rsidP="008D7B79">
      <w:pPr>
        <w:pStyle w:val="Bibliography"/>
        <w:rPr>
          <w:lang w:val="en-GB"/>
        </w:rPr>
      </w:pPr>
      <w:r w:rsidRPr="008D7B79">
        <w:rPr>
          <w:lang w:val="en-GB"/>
        </w:rPr>
        <w:t xml:space="preserve">Blanchard, J.L., Heneghan, R.F., Everett, J.D., Trebilco, R. &amp; Richardson, A.J. (2017). From bacteria to whales: Using functional size spectra to model marine ecosystems. </w:t>
      </w:r>
      <w:r w:rsidRPr="008D7B79">
        <w:rPr>
          <w:i/>
          <w:iCs/>
          <w:lang w:val="en-GB"/>
        </w:rPr>
        <w:t>Trends in Ecology &amp; Evolution</w:t>
      </w:r>
      <w:r w:rsidRPr="008D7B79">
        <w:rPr>
          <w:lang w:val="en-GB"/>
        </w:rPr>
        <w:t>, 32, 174–186.</w:t>
      </w:r>
    </w:p>
    <w:p w14:paraId="00E7F3C3" w14:textId="77777777" w:rsidR="008D7B79" w:rsidRPr="008D7B79" w:rsidRDefault="008D7B79" w:rsidP="008D7B79">
      <w:pPr>
        <w:pStyle w:val="Bibliography"/>
        <w:rPr>
          <w:lang w:val="en-GB"/>
        </w:rPr>
      </w:pPr>
      <w:r w:rsidRPr="008D7B79">
        <w:rPr>
          <w:lang w:val="en-GB"/>
        </w:rPr>
        <w:t xml:space="preserve">Brown, J.H., Gillooly, J.F., Allen, A.P., Savage, V.M. &amp; West, G.B. (2004). Toward a metabolic theory of ecology. </w:t>
      </w:r>
      <w:r w:rsidRPr="008D7B79">
        <w:rPr>
          <w:i/>
          <w:iCs/>
          <w:lang w:val="en-GB"/>
        </w:rPr>
        <w:t>Ecology</w:t>
      </w:r>
      <w:r w:rsidRPr="008D7B79">
        <w:rPr>
          <w:lang w:val="en-GB"/>
        </w:rPr>
        <w:t>, 85, 1771–1789.</w:t>
      </w:r>
    </w:p>
    <w:p w14:paraId="5D7F3723" w14:textId="77777777" w:rsidR="008D7B79" w:rsidRPr="008D7B79" w:rsidRDefault="008D7B79" w:rsidP="008D7B79">
      <w:pPr>
        <w:pStyle w:val="Bibliography"/>
        <w:rPr>
          <w:lang w:val="en-GB"/>
        </w:rPr>
      </w:pPr>
      <w:r w:rsidRPr="008D7B79">
        <w:rPr>
          <w:lang w:val="en-GB"/>
        </w:rPr>
        <w:t xml:space="preserve">Bürkner, P.-C. (2017). </w:t>
      </w:r>
      <w:r w:rsidRPr="008D7B79">
        <w:rPr>
          <w:b/>
          <w:bCs/>
          <w:lang w:val="en-GB"/>
        </w:rPr>
        <w:t>brms</w:t>
      </w:r>
      <w:r w:rsidRPr="008D7B79">
        <w:rPr>
          <w:lang w:val="en-GB"/>
        </w:rPr>
        <w:t xml:space="preserve"> : An </w:t>
      </w:r>
      <w:r w:rsidRPr="008D7B79">
        <w:rPr>
          <w:i/>
          <w:iCs/>
          <w:lang w:val="en-GB"/>
        </w:rPr>
        <w:t>R</w:t>
      </w:r>
      <w:r w:rsidRPr="008D7B79">
        <w:rPr>
          <w:lang w:val="en-GB"/>
        </w:rPr>
        <w:t xml:space="preserve"> Package for Bayesian Multilevel Models Using </w:t>
      </w:r>
      <w:r w:rsidRPr="008D7B79">
        <w:rPr>
          <w:i/>
          <w:iCs/>
          <w:lang w:val="en-GB"/>
        </w:rPr>
        <w:t>Stan</w:t>
      </w:r>
      <w:r w:rsidRPr="008D7B79">
        <w:rPr>
          <w:lang w:val="en-GB"/>
        </w:rPr>
        <w:t xml:space="preserve">. </w:t>
      </w:r>
      <w:r w:rsidRPr="008D7B79">
        <w:rPr>
          <w:i/>
          <w:iCs/>
          <w:lang w:val="en-GB"/>
        </w:rPr>
        <w:t>Journal of Statistical Software</w:t>
      </w:r>
      <w:r w:rsidRPr="008D7B79">
        <w:rPr>
          <w:lang w:val="en-GB"/>
        </w:rPr>
        <w:t>, 80.</w:t>
      </w:r>
    </w:p>
    <w:p w14:paraId="74731580" w14:textId="77777777" w:rsidR="008D7B79" w:rsidRPr="008D7B79" w:rsidRDefault="008D7B79" w:rsidP="008D7B79">
      <w:pPr>
        <w:pStyle w:val="Bibliography"/>
        <w:rPr>
          <w:lang w:val="en-GB"/>
        </w:rPr>
      </w:pPr>
      <w:r w:rsidRPr="008D7B79">
        <w:rPr>
          <w:lang w:val="en-GB"/>
        </w:rPr>
        <w:t xml:space="preserve">Cheung, W.W.L., Sarmiento, J.L., Dunne, J., Frölicher, T.L., Lam, V.W.Y., Deng Palomares, M.L., </w:t>
      </w:r>
      <w:r w:rsidRPr="008D7B79">
        <w:rPr>
          <w:i/>
          <w:iCs/>
          <w:lang w:val="en-GB"/>
        </w:rPr>
        <w:t>et al.</w:t>
      </w:r>
      <w:r w:rsidRPr="008D7B79">
        <w:rPr>
          <w:lang w:val="en-GB"/>
        </w:rPr>
        <w:t xml:space="preserve"> (2013). Shrinking of fishes exacerbates impacts of global ocean changes on marine ecosystems. </w:t>
      </w:r>
      <w:r w:rsidRPr="008D7B79">
        <w:rPr>
          <w:i/>
          <w:iCs/>
          <w:lang w:val="en-GB"/>
        </w:rPr>
        <w:t>Nature Climate Change</w:t>
      </w:r>
      <w:r w:rsidRPr="008D7B79">
        <w:rPr>
          <w:lang w:val="en-GB"/>
        </w:rPr>
        <w:t>, 3, 254–258.</w:t>
      </w:r>
    </w:p>
    <w:p w14:paraId="7E0CC85B" w14:textId="77777777" w:rsidR="008D7B79" w:rsidRPr="008D7B79" w:rsidRDefault="008D7B79" w:rsidP="008D7B79">
      <w:pPr>
        <w:pStyle w:val="Bibliography"/>
        <w:rPr>
          <w:lang w:val="en-GB"/>
        </w:rPr>
      </w:pPr>
      <w:r w:rsidRPr="008D7B79">
        <w:rPr>
          <w:lang w:val="en-GB"/>
        </w:rPr>
        <w:t xml:space="preserve">Daufresne, M., Lengfellner, K. &amp; Sommer, U. (2009). Global warming benefits the small in aquatic ecosystems. </w:t>
      </w:r>
      <w:r w:rsidRPr="008D7B79">
        <w:rPr>
          <w:i/>
          <w:iCs/>
          <w:lang w:val="en-GB"/>
        </w:rPr>
        <w:t>Proceedings of the National Academy of Sciences, USA</w:t>
      </w:r>
      <w:r w:rsidRPr="008D7B79">
        <w:rPr>
          <w:lang w:val="en-GB"/>
        </w:rPr>
        <w:t>, 106, 12788–12793.</w:t>
      </w:r>
    </w:p>
    <w:p w14:paraId="4B6F4AD0" w14:textId="77777777" w:rsidR="008D7B79" w:rsidRPr="008D7B79" w:rsidRDefault="008D7B79" w:rsidP="008D7B79">
      <w:pPr>
        <w:pStyle w:val="Bibliography"/>
        <w:rPr>
          <w:lang w:val="en-GB"/>
        </w:rPr>
      </w:pPr>
      <w:r w:rsidRPr="008D7B79">
        <w:rPr>
          <w:lang w:val="en-GB"/>
        </w:rPr>
        <w:t xml:space="preserve">Edwards, A. (2020). </w:t>
      </w:r>
      <w:r w:rsidRPr="008D7B79">
        <w:rPr>
          <w:i/>
          <w:iCs/>
          <w:lang w:val="en-GB"/>
        </w:rPr>
        <w:t>sizeSpectra: Fitting Size Spectra to Ecological Data Using Maximum Likelihood</w:t>
      </w:r>
      <w:r w:rsidRPr="008D7B79">
        <w:rPr>
          <w:lang w:val="en-GB"/>
        </w:rPr>
        <w:t>.</w:t>
      </w:r>
    </w:p>
    <w:p w14:paraId="0795DBDE" w14:textId="77777777" w:rsidR="008D7B79" w:rsidRPr="008D7B79" w:rsidRDefault="008D7B79" w:rsidP="008D7B79">
      <w:pPr>
        <w:pStyle w:val="Bibliography"/>
        <w:rPr>
          <w:lang w:val="en-GB"/>
        </w:rPr>
      </w:pPr>
      <w:r w:rsidRPr="008D7B79">
        <w:rPr>
          <w:lang w:val="en-GB"/>
        </w:rPr>
        <w:t xml:space="preserve">Edwards, A.M., Robinson, J.P.W., Blanchard, J.L., Baum, J.K. &amp; Plank, M.J. (2020). Accounting for the bin structure of data removes bias when fitting size spectra. </w:t>
      </w:r>
      <w:r w:rsidRPr="008D7B79">
        <w:rPr>
          <w:i/>
          <w:iCs/>
          <w:lang w:val="en-GB"/>
        </w:rPr>
        <w:t>Marine Ecology Progress Series</w:t>
      </w:r>
      <w:r w:rsidRPr="008D7B79">
        <w:rPr>
          <w:lang w:val="en-GB"/>
        </w:rPr>
        <w:t>, 636, 19–33.</w:t>
      </w:r>
    </w:p>
    <w:p w14:paraId="1B208002" w14:textId="77777777" w:rsidR="008D7B79" w:rsidRPr="008D7B79" w:rsidRDefault="008D7B79" w:rsidP="008D7B79">
      <w:pPr>
        <w:pStyle w:val="Bibliography"/>
        <w:rPr>
          <w:lang w:val="en-GB"/>
        </w:rPr>
      </w:pPr>
      <w:r w:rsidRPr="008D7B79">
        <w:rPr>
          <w:lang w:val="en-GB"/>
        </w:rPr>
        <w:t xml:space="preserve">Edwards, A.M., Robinson, J.P.W., Plank, M.J., Baum, J.K. &amp; Blanchard, J.L. (2017). Testing and recommending methods for fitting size spectra to data. </w:t>
      </w:r>
      <w:r w:rsidRPr="008D7B79">
        <w:rPr>
          <w:i/>
          <w:iCs/>
          <w:lang w:val="en-GB"/>
        </w:rPr>
        <w:t>Methods in Ecology and Evolution</w:t>
      </w:r>
      <w:r w:rsidRPr="008D7B79">
        <w:rPr>
          <w:lang w:val="en-GB"/>
        </w:rPr>
        <w:t>, 8, 57–67.</w:t>
      </w:r>
    </w:p>
    <w:p w14:paraId="48DB9495" w14:textId="77777777" w:rsidR="008D7B79" w:rsidRPr="008D7B79" w:rsidRDefault="008D7B79" w:rsidP="008D7B79">
      <w:pPr>
        <w:pStyle w:val="Bibliography"/>
        <w:rPr>
          <w:lang w:val="en-GB"/>
        </w:rPr>
      </w:pPr>
      <w:r w:rsidRPr="008D7B79">
        <w:rPr>
          <w:lang w:val="en-GB"/>
        </w:rPr>
        <w:t xml:space="preserve">Fritschie, K.J. &amp; Olden, J.D. (2016). Disentangling the influences of mean body size and size structure on ecosystem functioning: an example of nutrient recycling by a non-native crayfish. </w:t>
      </w:r>
      <w:r w:rsidRPr="008D7B79">
        <w:rPr>
          <w:i/>
          <w:iCs/>
          <w:lang w:val="en-GB"/>
        </w:rPr>
        <w:t>Ecology and Evolution</w:t>
      </w:r>
      <w:r w:rsidRPr="008D7B79">
        <w:rPr>
          <w:lang w:val="en-GB"/>
        </w:rPr>
        <w:t>, 6, 159–169.</w:t>
      </w:r>
    </w:p>
    <w:p w14:paraId="2ADFF963" w14:textId="77777777" w:rsidR="008D7B79" w:rsidRPr="008D7B79" w:rsidRDefault="008D7B79" w:rsidP="008D7B79">
      <w:pPr>
        <w:pStyle w:val="Bibliography"/>
        <w:rPr>
          <w:lang w:val="en-GB"/>
        </w:rPr>
      </w:pPr>
      <w:r w:rsidRPr="008D7B79">
        <w:rPr>
          <w:lang w:val="en-GB"/>
        </w:rPr>
        <w:t xml:space="preserve">Gabry, J., Simpson, D., Vehtari, A., Betancourt, M. &amp; Gelman, A. (2019). Visualization in Bayesian workflow. </w:t>
      </w:r>
      <w:r w:rsidRPr="008D7B79">
        <w:rPr>
          <w:i/>
          <w:iCs/>
          <w:lang w:val="en-GB"/>
        </w:rPr>
        <w:t>J. R. Stat. Soc. A</w:t>
      </w:r>
      <w:r w:rsidRPr="008D7B79">
        <w:rPr>
          <w:lang w:val="en-GB"/>
        </w:rPr>
        <w:t>, 182, 389–402.</w:t>
      </w:r>
    </w:p>
    <w:p w14:paraId="6D6F1BF6" w14:textId="77777777" w:rsidR="008D7B79" w:rsidRPr="008D7B79" w:rsidRDefault="008D7B79" w:rsidP="008D7B79">
      <w:pPr>
        <w:pStyle w:val="Bibliography"/>
        <w:rPr>
          <w:lang w:val="en-GB"/>
        </w:rPr>
      </w:pPr>
      <w:r w:rsidRPr="008D7B79">
        <w:rPr>
          <w:lang w:val="en-GB"/>
        </w:rPr>
        <w:t xml:space="preserve">Gardner, J.L., Peters, A., Kearney, M.R., Joseph, L. &amp; Heinsohn, R. (2011). Declining body size: a third universal response to warming? </w:t>
      </w:r>
      <w:r w:rsidRPr="008D7B79">
        <w:rPr>
          <w:i/>
          <w:iCs/>
          <w:lang w:val="en-GB"/>
        </w:rPr>
        <w:t>Trends in Ecology &amp; Evolution</w:t>
      </w:r>
      <w:r w:rsidRPr="008D7B79">
        <w:rPr>
          <w:lang w:val="en-GB"/>
        </w:rPr>
        <w:t>, 26, 285–291.</w:t>
      </w:r>
    </w:p>
    <w:p w14:paraId="5A9093C4" w14:textId="77777777" w:rsidR="008D7B79" w:rsidRPr="008D7B79" w:rsidRDefault="008D7B79" w:rsidP="008D7B79">
      <w:pPr>
        <w:pStyle w:val="Bibliography"/>
        <w:rPr>
          <w:lang w:val="en-GB"/>
        </w:rPr>
      </w:pPr>
      <w:r w:rsidRPr="008D7B79">
        <w:rPr>
          <w:lang w:val="en-GB"/>
        </w:rPr>
        <w:t xml:space="preserve">Gelman, A., Carlin, J., Stern, H. &amp; Rubin, D. (2003). </w:t>
      </w:r>
      <w:r w:rsidRPr="008D7B79">
        <w:rPr>
          <w:i/>
          <w:iCs/>
          <w:lang w:val="en-GB"/>
        </w:rPr>
        <w:t>Bayesian Data Analysis. 2nd edition</w:t>
      </w:r>
      <w:r w:rsidRPr="008D7B79">
        <w:rPr>
          <w:lang w:val="en-GB"/>
        </w:rPr>
        <w:t>. Chapman and Hall/CRC, Boca Raton.</w:t>
      </w:r>
    </w:p>
    <w:p w14:paraId="7781B984" w14:textId="77777777" w:rsidR="008D7B79" w:rsidRPr="008D7B79" w:rsidRDefault="008D7B79" w:rsidP="008D7B79">
      <w:pPr>
        <w:pStyle w:val="Bibliography"/>
        <w:rPr>
          <w:lang w:val="en-GB"/>
        </w:rPr>
      </w:pPr>
      <w:r w:rsidRPr="008D7B79">
        <w:rPr>
          <w:lang w:val="en-GB"/>
        </w:rPr>
        <w:t xml:space="preserve">Heneghan, R.F., Hatton, I.A. &amp; Galbraith, E.D. (2019). Climate change impacts on marine ecosystems through the lens of the size spectrum. </w:t>
      </w:r>
      <w:r w:rsidRPr="008D7B79">
        <w:rPr>
          <w:i/>
          <w:iCs/>
          <w:lang w:val="en-GB"/>
        </w:rPr>
        <w:t>Emerging Topics in Life Sciences</w:t>
      </w:r>
      <w:r w:rsidRPr="008D7B79">
        <w:rPr>
          <w:lang w:val="en-GB"/>
        </w:rPr>
        <w:t>, 3, 233–243.</w:t>
      </w:r>
    </w:p>
    <w:p w14:paraId="46B6EBB2" w14:textId="77777777" w:rsidR="008D7B79" w:rsidRPr="008D7B79" w:rsidRDefault="008D7B79" w:rsidP="008D7B79">
      <w:pPr>
        <w:pStyle w:val="Bibliography"/>
        <w:rPr>
          <w:lang w:val="en-GB"/>
        </w:rPr>
      </w:pPr>
      <w:r w:rsidRPr="008D7B79">
        <w:rPr>
          <w:lang w:val="en-GB"/>
        </w:rPr>
        <w:t xml:space="preserve">Huss, M., Lindmark, M., Jacobson, P., Van Dorst, R.M. &amp; Gårdmark, A. (2019). Experimental evidence of gradual size‐dependent shifts in body size and growth of fish in response to warming. </w:t>
      </w:r>
      <w:r w:rsidRPr="008D7B79">
        <w:rPr>
          <w:i/>
          <w:iCs/>
          <w:lang w:val="en-GB"/>
        </w:rPr>
        <w:t>Glob Change Biol</w:t>
      </w:r>
      <w:r w:rsidRPr="008D7B79">
        <w:rPr>
          <w:lang w:val="en-GB"/>
        </w:rPr>
        <w:t>, 25, 2285–2295.</w:t>
      </w:r>
    </w:p>
    <w:p w14:paraId="727CF77C" w14:textId="77777777" w:rsidR="008D7B79" w:rsidRPr="008D7B79" w:rsidRDefault="008D7B79" w:rsidP="008D7B79">
      <w:pPr>
        <w:pStyle w:val="Bibliography"/>
        <w:rPr>
          <w:lang w:val="en-GB"/>
        </w:rPr>
      </w:pPr>
      <w:r w:rsidRPr="008D7B79">
        <w:rPr>
          <w:lang w:val="en-GB"/>
        </w:rPr>
        <w:t xml:space="preserve">Kay, M. (2019). </w:t>
      </w:r>
      <w:r w:rsidRPr="008D7B79">
        <w:rPr>
          <w:i/>
          <w:iCs/>
          <w:lang w:val="en-GB"/>
        </w:rPr>
        <w:t>tidybayes: Tidy Data and Geoms for Bayesian Models</w:t>
      </w:r>
      <w:r w:rsidRPr="008D7B79">
        <w:rPr>
          <w:lang w:val="en-GB"/>
        </w:rPr>
        <w:t>.</w:t>
      </w:r>
    </w:p>
    <w:p w14:paraId="3F2F387F" w14:textId="77777777" w:rsidR="008D7B79" w:rsidRPr="008D7B79" w:rsidRDefault="008D7B79" w:rsidP="008D7B79">
      <w:pPr>
        <w:pStyle w:val="Bibliography"/>
        <w:rPr>
          <w:lang w:val="en-GB"/>
        </w:rPr>
      </w:pPr>
      <w:r w:rsidRPr="008D7B79">
        <w:rPr>
          <w:lang w:val="en-GB"/>
        </w:rPr>
        <w:t xml:space="preserve">Lindmark, M., Ohlberger, J. &amp; Gårdmark, A. (2021). Optimum growth temperature declines with body size within fish species. </w:t>
      </w:r>
      <w:r w:rsidRPr="008D7B79">
        <w:rPr>
          <w:i/>
          <w:iCs/>
          <w:lang w:val="en-GB"/>
        </w:rPr>
        <w:t>bioRxiv</w:t>
      </w:r>
      <w:r w:rsidRPr="008D7B79">
        <w:rPr>
          <w:lang w:val="en-GB"/>
        </w:rPr>
        <w:t>, 2021.01.21.427580.</w:t>
      </w:r>
    </w:p>
    <w:p w14:paraId="11974212" w14:textId="77777777" w:rsidR="008D7B79" w:rsidRPr="008D7B79" w:rsidRDefault="008D7B79" w:rsidP="008D7B79">
      <w:pPr>
        <w:pStyle w:val="Bibliography"/>
        <w:rPr>
          <w:lang w:val="en-GB"/>
        </w:rPr>
      </w:pPr>
      <w:r w:rsidRPr="008D7B79">
        <w:rPr>
          <w:lang w:val="en-GB"/>
        </w:rPr>
        <w:lastRenderedPageBreak/>
        <w:t xml:space="preserve">Morrongiello, J.R. &amp; Thresher, R.E. (2015). A statistical framework to explore ontogenetic growth variation among individuals and populations: a marine fish example. </w:t>
      </w:r>
      <w:r w:rsidRPr="008D7B79">
        <w:rPr>
          <w:i/>
          <w:iCs/>
          <w:lang w:val="en-GB"/>
        </w:rPr>
        <w:t>Ecological Monographs</w:t>
      </w:r>
      <w:r w:rsidRPr="008D7B79">
        <w:rPr>
          <w:lang w:val="en-GB"/>
        </w:rPr>
        <w:t>, 85, 93–115.</w:t>
      </w:r>
    </w:p>
    <w:p w14:paraId="72CE6F86" w14:textId="77777777" w:rsidR="008D7B79" w:rsidRPr="008D7B79" w:rsidRDefault="008D7B79" w:rsidP="008D7B79">
      <w:pPr>
        <w:pStyle w:val="Bibliography"/>
        <w:rPr>
          <w:lang w:val="en-GB"/>
        </w:rPr>
      </w:pPr>
      <w:r w:rsidRPr="008D7B79">
        <w:rPr>
          <w:lang w:val="en-GB"/>
        </w:rPr>
        <w:t xml:space="preserve">Ohlberger, J. (2013). Climate warming and ectotherm body size – from individual physiology to community ecology. </w:t>
      </w:r>
      <w:r w:rsidRPr="008D7B79">
        <w:rPr>
          <w:i/>
          <w:iCs/>
          <w:lang w:val="en-GB"/>
        </w:rPr>
        <w:t>Functional Ecology</w:t>
      </w:r>
      <w:r w:rsidRPr="008D7B79">
        <w:rPr>
          <w:lang w:val="en-GB"/>
        </w:rPr>
        <w:t>, 27, 991–1001.</w:t>
      </w:r>
    </w:p>
    <w:p w14:paraId="7499505A" w14:textId="77777777" w:rsidR="008D7B79" w:rsidRPr="008D7B79" w:rsidRDefault="008D7B79" w:rsidP="008D7B79">
      <w:pPr>
        <w:pStyle w:val="Bibliography"/>
        <w:rPr>
          <w:lang w:val="en-GB"/>
        </w:rPr>
      </w:pPr>
      <w:r w:rsidRPr="008D7B79">
        <w:rPr>
          <w:lang w:val="en-GB"/>
        </w:rPr>
        <w:t xml:space="preserve">Ohlberger, J., Ward, E.J., Schindler, D.E. &amp; Lewis, B. (2018). Demographic changes in Chinook salmon across the Northeast Pacific Ocean. </w:t>
      </w:r>
      <w:r w:rsidRPr="008D7B79">
        <w:rPr>
          <w:i/>
          <w:iCs/>
          <w:lang w:val="en-GB"/>
        </w:rPr>
        <w:t>Fish and Fisheries</w:t>
      </w:r>
      <w:r w:rsidRPr="008D7B79">
        <w:rPr>
          <w:lang w:val="en-GB"/>
        </w:rPr>
        <w:t>, 19, 533–546.</w:t>
      </w:r>
    </w:p>
    <w:p w14:paraId="38AC8375" w14:textId="77777777" w:rsidR="008D7B79" w:rsidRPr="008D7B79" w:rsidRDefault="008D7B79" w:rsidP="008D7B79">
      <w:pPr>
        <w:pStyle w:val="Bibliography"/>
        <w:rPr>
          <w:lang w:val="en-GB"/>
        </w:rPr>
      </w:pPr>
      <w:r w:rsidRPr="008D7B79">
        <w:rPr>
          <w:lang w:val="en-GB"/>
        </w:rPr>
        <w:t xml:space="preserve">Pauly, D. (1980). On the interrelationships between natural mortality, growth parameters, and mean environmental temperature in 175 fish stocks. </w:t>
      </w:r>
      <w:r w:rsidRPr="008D7B79">
        <w:rPr>
          <w:i/>
          <w:iCs/>
          <w:lang w:val="en-GB"/>
        </w:rPr>
        <w:t>ICES Journal of Marine Science</w:t>
      </w:r>
      <w:r w:rsidRPr="008D7B79">
        <w:rPr>
          <w:lang w:val="en-GB"/>
        </w:rPr>
        <w:t>, 39, 175–192.</w:t>
      </w:r>
    </w:p>
    <w:p w14:paraId="4D3BF599" w14:textId="77777777" w:rsidR="008D7B79" w:rsidRPr="008D7B79" w:rsidRDefault="008D7B79" w:rsidP="008D7B79">
      <w:pPr>
        <w:pStyle w:val="Bibliography"/>
        <w:rPr>
          <w:lang w:val="en-GB"/>
        </w:rPr>
      </w:pPr>
      <w:r w:rsidRPr="008D7B79">
        <w:rPr>
          <w:lang w:val="en-GB"/>
        </w:rPr>
        <w:t xml:space="preserve">R Core Team. (2020). </w:t>
      </w:r>
      <w:r w:rsidRPr="008D7B79">
        <w:rPr>
          <w:i/>
          <w:iCs/>
          <w:lang w:val="en-GB"/>
        </w:rPr>
        <w:t>R: A Language and Environment for Statistical Computing. R Foundation for Statistical Computing</w:t>
      </w:r>
      <w:r w:rsidRPr="008D7B79">
        <w:rPr>
          <w:lang w:val="en-GB"/>
        </w:rPr>
        <w:t>. Vienna, Austria.</w:t>
      </w:r>
    </w:p>
    <w:p w14:paraId="1049BD1C" w14:textId="77777777" w:rsidR="008D7B79" w:rsidRPr="008D7B79" w:rsidRDefault="008D7B79" w:rsidP="008D7B79">
      <w:pPr>
        <w:pStyle w:val="Bibliography"/>
        <w:rPr>
          <w:lang w:val="en-GB"/>
        </w:rPr>
      </w:pPr>
      <w:r w:rsidRPr="008D7B79">
        <w:rPr>
          <w:lang w:val="en-GB"/>
        </w:rPr>
        <w:t xml:space="preserve">Sandström, O., Neuman, E. &amp; Thoresson, G. (1995). Effects of temperature on life history variables in perch. </w:t>
      </w:r>
      <w:r w:rsidRPr="008D7B79">
        <w:rPr>
          <w:i/>
          <w:iCs/>
          <w:lang w:val="en-GB"/>
        </w:rPr>
        <w:t>Journal of Fish Biology</w:t>
      </w:r>
      <w:r w:rsidRPr="008D7B79">
        <w:rPr>
          <w:lang w:val="en-GB"/>
        </w:rPr>
        <w:t>, 47, 652–670.</w:t>
      </w:r>
    </w:p>
    <w:p w14:paraId="77E89C6E" w14:textId="77777777" w:rsidR="008D7B79" w:rsidRPr="008D7B79" w:rsidRDefault="008D7B79" w:rsidP="008D7B79">
      <w:pPr>
        <w:pStyle w:val="Bibliography"/>
        <w:rPr>
          <w:lang w:val="en-GB"/>
        </w:rPr>
      </w:pPr>
      <w:r w:rsidRPr="008D7B79">
        <w:rPr>
          <w:lang w:val="en-GB"/>
        </w:rPr>
        <w:t xml:space="preserve">Sheldon, R.W., Sutcliffe, W.H. &amp; Prakash, A. (1973). The Production of Particles in the Surface Waters of the Ocean with Particular Reference to the Sargasso Sea1. </w:t>
      </w:r>
      <w:r w:rsidRPr="008D7B79">
        <w:rPr>
          <w:i/>
          <w:iCs/>
          <w:lang w:val="en-GB"/>
        </w:rPr>
        <w:t>Limnology and Oceanography</w:t>
      </w:r>
      <w:r w:rsidRPr="008D7B79">
        <w:rPr>
          <w:lang w:val="en-GB"/>
        </w:rPr>
        <w:t>, 18, 719–733.</w:t>
      </w:r>
    </w:p>
    <w:p w14:paraId="31C6302F" w14:textId="77777777" w:rsidR="008D7B79" w:rsidRPr="008D7B79" w:rsidRDefault="008D7B79" w:rsidP="008D7B79">
      <w:pPr>
        <w:pStyle w:val="Bibliography"/>
        <w:rPr>
          <w:lang w:val="en-GB"/>
        </w:rPr>
      </w:pPr>
      <w:r w:rsidRPr="008D7B79">
        <w:rPr>
          <w:lang w:val="en-GB"/>
        </w:rPr>
        <w:t xml:space="preserve">Sheridan, J.A. &amp; Bickford, D. (2011). Shrinking body size as an ecological response to climate change. </w:t>
      </w:r>
      <w:r w:rsidRPr="008D7B79">
        <w:rPr>
          <w:i/>
          <w:iCs/>
          <w:lang w:val="en-GB"/>
        </w:rPr>
        <w:t>Nature Climate Change</w:t>
      </w:r>
      <w:r w:rsidRPr="008D7B79">
        <w:rPr>
          <w:lang w:val="en-GB"/>
        </w:rPr>
        <w:t>, 1, 401–406.</w:t>
      </w:r>
    </w:p>
    <w:p w14:paraId="1B33373F" w14:textId="77777777" w:rsidR="008D7B79" w:rsidRPr="008D7B79" w:rsidRDefault="008D7B79" w:rsidP="008D7B79">
      <w:pPr>
        <w:pStyle w:val="Bibliography"/>
        <w:rPr>
          <w:lang w:val="en-GB"/>
        </w:rPr>
      </w:pPr>
      <w:r w:rsidRPr="008D7B79">
        <w:rPr>
          <w:lang w:val="en-GB"/>
        </w:rPr>
        <w:t xml:space="preserve">Thoresson, G. (1996). </w:t>
      </w:r>
      <w:r w:rsidRPr="008D7B79">
        <w:rPr>
          <w:i/>
          <w:iCs/>
          <w:lang w:val="en-GB"/>
        </w:rPr>
        <w:t>Metoder för övervakning av kustfiskbestånd</w:t>
      </w:r>
      <w:r w:rsidRPr="008D7B79">
        <w:rPr>
          <w:lang w:val="en-GB"/>
        </w:rPr>
        <w:t xml:space="preserve"> ( No. 3). Kustrapport. Kustlaboratoriet, Fiskeriverket, Öregrund.</w:t>
      </w:r>
    </w:p>
    <w:p w14:paraId="16DB19E5" w14:textId="77777777" w:rsidR="008D7B79" w:rsidRPr="008D7B79" w:rsidRDefault="008D7B79" w:rsidP="008D7B79">
      <w:pPr>
        <w:pStyle w:val="Bibliography"/>
        <w:rPr>
          <w:lang w:val="en-GB"/>
        </w:rPr>
      </w:pPr>
      <w:r w:rsidRPr="008D7B79">
        <w:rPr>
          <w:lang w:val="en-GB"/>
        </w:rPr>
        <w:t xml:space="preserve">Thorson, J.T., Munch, S.B., Cope, J.M. &amp; Gao, J. (2017). Predicting life history parameters for all fishes worldwide. </w:t>
      </w:r>
      <w:r w:rsidRPr="008D7B79">
        <w:rPr>
          <w:i/>
          <w:iCs/>
          <w:lang w:val="en-GB"/>
        </w:rPr>
        <w:t>Ecological Applications</w:t>
      </w:r>
      <w:r w:rsidRPr="008D7B79">
        <w:rPr>
          <w:lang w:val="en-GB"/>
        </w:rPr>
        <w:t>, 27, 2262–2276.</w:t>
      </w:r>
    </w:p>
    <w:p w14:paraId="6E7D2DE5" w14:textId="77777777" w:rsidR="008D7B79" w:rsidRPr="008D7B79" w:rsidRDefault="008D7B79" w:rsidP="008D7B79">
      <w:pPr>
        <w:pStyle w:val="Bibliography"/>
        <w:rPr>
          <w:lang w:val="en-GB"/>
        </w:rPr>
      </w:pPr>
      <w:r w:rsidRPr="008D7B79">
        <w:rPr>
          <w:lang w:val="en-GB"/>
        </w:rPr>
        <w:t xml:space="preserve">Ursin, E. (1973). On the prey size preferences of cod and dab. </w:t>
      </w:r>
      <w:r w:rsidRPr="008D7B79">
        <w:rPr>
          <w:i/>
          <w:iCs/>
          <w:lang w:val="en-GB"/>
        </w:rPr>
        <w:t>Meddelelser fra Danmarks Fiskeri-og Havun- dersgelser</w:t>
      </w:r>
      <w:r w:rsidRPr="008D7B79">
        <w:rPr>
          <w:lang w:val="en-GB"/>
        </w:rPr>
        <w:t>, 7:8598.</w:t>
      </w:r>
    </w:p>
    <w:p w14:paraId="5356A3E0" w14:textId="77777777" w:rsidR="008D7B79" w:rsidRPr="008D7B79" w:rsidRDefault="008D7B79" w:rsidP="008D7B79">
      <w:pPr>
        <w:pStyle w:val="Bibliography"/>
        <w:rPr>
          <w:lang w:val="en-GB"/>
        </w:rPr>
      </w:pPr>
      <w:r w:rsidRPr="008D7B79">
        <w:rPr>
          <w:lang w:val="en-GB"/>
        </w:rPr>
        <w:t xml:space="preserve">Vehtari, A., Gabry, J., Magnusson, M., Yao, Y., Bürkner, P., Paananen, T., </w:t>
      </w:r>
      <w:r w:rsidRPr="008D7B79">
        <w:rPr>
          <w:i/>
          <w:iCs/>
          <w:lang w:val="en-GB"/>
        </w:rPr>
        <w:t>et al.</w:t>
      </w:r>
      <w:r w:rsidRPr="008D7B79">
        <w:rPr>
          <w:lang w:val="en-GB"/>
        </w:rPr>
        <w:t xml:space="preserve"> (2020). </w:t>
      </w:r>
      <w:r w:rsidRPr="008D7B79">
        <w:rPr>
          <w:i/>
          <w:iCs/>
          <w:lang w:val="en-GB"/>
        </w:rPr>
        <w:t>loo: Efficient leave-one-out cross-validation and WAIC for Bayesian models.</w:t>
      </w:r>
    </w:p>
    <w:p w14:paraId="3DD9A19D" w14:textId="77777777" w:rsidR="008D7B79" w:rsidRPr="008D7B79" w:rsidRDefault="008D7B79" w:rsidP="008D7B79">
      <w:pPr>
        <w:pStyle w:val="Bibliography"/>
        <w:rPr>
          <w:lang w:val="en-GB"/>
        </w:rPr>
      </w:pPr>
      <w:r w:rsidRPr="008D7B79">
        <w:rPr>
          <w:lang w:val="en-GB"/>
        </w:rPr>
        <w:t xml:space="preserve">Vehtari, A., Gelman, A. &amp; Gabry, J. (2017). Practical Bayesian model evaluation using leave-one-out cross-validation and WAIC. </w:t>
      </w:r>
      <w:r w:rsidRPr="008D7B79">
        <w:rPr>
          <w:i/>
          <w:iCs/>
          <w:lang w:val="en-GB"/>
        </w:rPr>
        <w:t>Stat Comput</w:t>
      </w:r>
      <w:r w:rsidRPr="008D7B79">
        <w:rPr>
          <w:lang w:val="en-GB"/>
        </w:rPr>
        <w:t>, 27, 1413–1432.</w:t>
      </w:r>
    </w:p>
    <w:p w14:paraId="6119EAAF" w14:textId="77777777" w:rsidR="008D7B79" w:rsidRPr="008D7B79" w:rsidRDefault="008D7B79" w:rsidP="008D7B79">
      <w:pPr>
        <w:pStyle w:val="Bibliography"/>
        <w:rPr>
          <w:lang w:val="en-GB"/>
        </w:rPr>
      </w:pPr>
      <w:r w:rsidRPr="008D7B79">
        <w:rPr>
          <w:lang w:val="en-GB"/>
        </w:rPr>
        <w:t xml:space="preserve">Wesner, J.S. &amp; Pomeranz, J.P.F. (2021). Choosing priors in Bayesian ecological models by simulating from the prior predictive distribution. </w:t>
      </w:r>
      <w:r w:rsidRPr="008D7B79">
        <w:rPr>
          <w:i/>
          <w:iCs/>
          <w:lang w:val="en-GB"/>
        </w:rPr>
        <w:t>Ecosphere</w:t>
      </w:r>
      <w:r w:rsidRPr="008D7B79">
        <w:rPr>
          <w:lang w:val="en-GB"/>
        </w:rPr>
        <w:t>, 12, e03739.</w:t>
      </w:r>
    </w:p>
    <w:p w14:paraId="3A4D35EF" w14:textId="77777777" w:rsidR="008D7B79" w:rsidRPr="008D7B79" w:rsidRDefault="008D7B79" w:rsidP="008D7B79">
      <w:pPr>
        <w:pStyle w:val="Bibliography"/>
        <w:rPr>
          <w:lang w:val="en-GB"/>
        </w:rPr>
      </w:pPr>
      <w:r w:rsidRPr="008D7B79">
        <w:rPr>
          <w:lang w:val="en-GB"/>
        </w:rPr>
        <w:t xml:space="preserve">White, E.P., Ernest, S.K.M., Kerkhoff, A.J. &amp; Enquist, B.J. (2007). Relationships between body size and abundance in ecology. </w:t>
      </w:r>
      <w:r w:rsidRPr="008D7B79">
        <w:rPr>
          <w:i/>
          <w:iCs/>
          <w:lang w:val="en-GB"/>
        </w:rPr>
        <w:t>Trends in Ecology &amp; Evolution</w:t>
      </w:r>
      <w:r w:rsidRPr="008D7B79">
        <w:rPr>
          <w:lang w:val="en-GB"/>
        </w:rPr>
        <w:t>, 22, 323–330.</w:t>
      </w:r>
    </w:p>
    <w:p w14:paraId="3F1ADD0D" w14:textId="77777777" w:rsidR="008D7B79" w:rsidRPr="008D7B79" w:rsidRDefault="008D7B79" w:rsidP="008D7B79">
      <w:pPr>
        <w:pStyle w:val="Bibliography"/>
        <w:rPr>
          <w:lang w:val="en-GB"/>
        </w:rPr>
      </w:pPr>
      <w:r w:rsidRPr="008D7B79">
        <w:rPr>
          <w:lang w:val="en-GB"/>
        </w:rPr>
        <w:t xml:space="preserve">Wickham, H., Averick, M., Bryan, J., Chang, W., D’Agostino McGowan, L., François, R., </w:t>
      </w:r>
      <w:r w:rsidRPr="008D7B79">
        <w:rPr>
          <w:i/>
          <w:iCs/>
          <w:lang w:val="en-GB"/>
        </w:rPr>
        <w:t>et al.</w:t>
      </w:r>
      <w:r w:rsidRPr="008D7B79">
        <w:rPr>
          <w:lang w:val="en-GB"/>
        </w:rPr>
        <w:t xml:space="preserve"> (2019). Welcome to the tidyverse. </w:t>
      </w:r>
      <w:r w:rsidRPr="008D7B79">
        <w:rPr>
          <w:i/>
          <w:iCs/>
          <w:lang w:val="en-GB"/>
        </w:rPr>
        <w:t>Journal of Open Source Software</w:t>
      </w:r>
      <w:r w:rsidRPr="008D7B79">
        <w:rPr>
          <w:lang w:val="en-GB"/>
        </w:rPr>
        <w:t>, 1686.</w:t>
      </w:r>
    </w:p>
    <w:p w14:paraId="049F23A7" w14:textId="77777777" w:rsidR="008D7B79" w:rsidRPr="008D7B79" w:rsidRDefault="008D7B79" w:rsidP="008D7B79">
      <w:pPr>
        <w:pStyle w:val="Bibliography"/>
        <w:rPr>
          <w:lang w:val="en-GB"/>
        </w:rPr>
      </w:pPr>
      <w:r w:rsidRPr="008D7B79">
        <w:rPr>
          <w:lang w:val="en-GB"/>
        </w:rPr>
        <w:t xml:space="preserve">Wilson, E.O. (1992). </w:t>
      </w:r>
      <w:r w:rsidRPr="008D7B79">
        <w:rPr>
          <w:i/>
          <w:iCs/>
          <w:lang w:val="en-GB"/>
        </w:rPr>
        <w:t>The Diversity of Life</w:t>
      </w:r>
      <w:r w:rsidRPr="008D7B79">
        <w:rPr>
          <w:lang w:val="en-GB"/>
        </w:rPr>
        <w:t>. Harvard University Press, Cambridge.</w:t>
      </w:r>
    </w:p>
    <w:p w14:paraId="68276EAB" w14:textId="77777777" w:rsidR="008D7B79" w:rsidRPr="008D7B79" w:rsidRDefault="008D7B79" w:rsidP="008D7B79">
      <w:pPr>
        <w:pStyle w:val="Bibliography"/>
        <w:rPr>
          <w:lang w:val="en-GB"/>
        </w:rPr>
      </w:pPr>
      <w:r w:rsidRPr="008D7B79">
        <w:rPr>
          <w:lang w:val="en-GB"/>
        </w:rPr>
        <w:t xml:space="preserve">Yvon‐Durocher, G., Montoya, J.M., Trimmer, M. &amp; Woodward, G. (2011). Warming alters the size spectrum and shifts the distribution of biomass in freshwater ecosystems. </w:t>
      </w:r>
      <w:r w:rsidRPr="008D7B79">
        <w:rPr>
          <w:i/>
          <w:iCs/>
          <w:lang w:val="en-GB"/>
        </w:rPr>
        <w:t>Global Change Biology</w:t>
      </w:r>
      <w:r w:rsidRPr="008D7B79">
        <w:rPr>
          <w:lang w:val="en-GB"/>
        </w:rPr>
        <w:t>, 17, 1681–1694.</w:t>
      </w:r>
    </w:p>
    <w:p w14:paraId="358FA285" w14:textId="4A275FC3" w:rsidR="00E949B7" w:rsidRPr="00E02509" w:rsidRDefault="00785021" w:rsidP="00E949B7">
      <w:pPr>
        <w:pStyle w:val="Bibliography"/>
        <w:rPr>
          <w:lang w:val="en-GB"/>
        </w:rPr>
      </w:pPr>
      <w:r>
        <w:rPr>
          <w:lang w:val="en-GB"/>
        </w:rPr>
        <w:fldChar w:fldCharType="end"/>
      </w:r>
    </w:p>
    <w:p w14:paraId="3338F1D2" w14:textId="3DC390B1" w:rsidR="0016445E" w:rsidRPr="0016445E" w:rsidRDefault="0016445E" w:rsidP="0016445E">
      <w:pPr>
        <w:pStyle w:val="Bibliography"/>
        <w:rPr>
          <w:sz w:val="28"/>
          <w:lang w:val="en-GB"/>
        </w:rPr>
      </w:pPr>
    </w:p>
    <w:p w14:paraId="3AEDE9FB" w14:textId="23CA424C" w:rsidR="006147BB" w:rsidRDefault="006147BB" w:rsidP="008F1650">
      <w:pPr>
        <w:spacing w:line="480" w:lineRule="auto"/>
        <w:contextualSpacing/>
        <w:jc w:val="both"/>
        <w:rPr>
          <w:sz w:val="28"/>
          <w:szCs w:val="28"/>
        </w:rPr>
      </w:pPr>
    </w:p>
    <w:p w14:paraId="215E2CD0" w14:textId="34E9DAD1" w:rsidR="000472B4" w:rsidRDefault="000472B4" w:rsidP="008F1650">
      <w:pPr>
        <w:spacing w:line="480" w:lineRule="auto"/>
        <w:contextualSpacing/>
        <w:jc w:val="both"/>
        <w:rPr>
          <w:sz w:val="28"/>
          <w:szCs w:val="28"/>
        </w:rPr>
      </w:pPr>
    </w:p>
    <w:p w14:paraId="0A7C40B2" w14:textId="5BCAAC0D" w:rsidR="000472B4" w:rsidRDefault="000472B4" w:rsidP="008F1650">
      <w:pPr>
        <w:spacing w:line="480" w:lineRule="auto"/>
        <w:contextualSpacing/>
        <w:jc w:val="both"/>
        <w:rPr>
          <w:sz w:val="28"/>
          <w:szCs w:val="28"/>
        </w:rPr>
      </w:pPr>
    </w:p>
    <w:p w14:paraId="09376231" w14:textId="2CBEA1C2" w:rsidR="000472B4" w:rsidRDefault="000472B4" w:rsidP="008F1650">
      <w:pPr>
        <w:spacing w:line="480" w:lineRule="auto"/>
        <w:contextualSpacing/>
        <w:jc w:val="both"/>
        <w:rPr>
          <w:sz w:val="28"/>
          <w:szCs w:val="28"/>
        </w:rPr>
      </w:pPr>
    </w:p>
    <w:p w14:paraId="6F549CBB" w14:textId="33206D00" w:rsidR="00CB744B" w:rsidRDefault="006147BB" w:rsidP="008F1650">
      <w:pPr>
        <w:spacing w:line="480" w:lineRule="auto"/>
        <w:contextualSpacing/>
        <w:jc w:val="both"/>
        <w:rPr>
          <w:sz w:val="28"/>
          <w:szCs w:val="28"/>
        </w:rPr>
      </w:pPr>
      <w:r>
        <w:rPr>
          <w:sz w:val="28"/>
          <w:szCs w:val="28"/>
        </w:rPr>
        <w:lastRenderedPageBreak/>
        <w:t>Figures</w:t>
      </w:r>
    </w:p>
    <w:p w14:paraId="76F38D83" w14:textId="4FD71732" w:rsidR="004D6602" w:rsidRDefault="00BE6B54" w:rsidP="00BE6B54">
      <w:pPr>
        <w:spacing w:line="480" w:lineRule="auto"/>
        <w:contextualSpacing/>
        <w:jc w:val="center"/>
        <w:rPr>
          <w:sz w:val="28"/>
          <w:szCs w:val="28"/>
        </w:rPr>
      </w:pPr>
      <w:r>
        <w:rPr>
          <w:noProof/>
          <w:sz w:val="28"/>
          <w:szCs w:val="28"/>
        </w:rPr>
        <w:drawing>
          <wp:inline distT="0" distB="0" distL="0" distR="0" wp14:anchorId="09A1AB37" wp14:editId="49DF4374">
            <wp:extent cx="4931652" cy="5511800"/>
            <wp:effectExtent l="0" t="0" r="0" b="0"/>
            <wp:docPr id="4" name="Picture 4" descr="A picture containing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picture containing map&#10;&#10;Description automatically generated"/>
                    <pic:cNvPicPr/>
                  </pic:nvPicPr>
                  <pic:blipFill rotWithShape="1">
                    <a:blip r:embed="rId12" cstate="print">
                      <a:extLst>
                        <a:ext uri="{28A0092B-C50C-407E-A947-70E740481C1C}">
                          <a14:useLocalDpi xmlns:a14="http://schemas.microsoft.com/office/drawing/2010/main" val="0"/>
                        </a:ext>
                      </a:extLst>
                    </a:blip>
                    <a:srcRect l="6739" t="1572" r="7250" b="2297"/>
                    <a:stretch/>
                  </pic:blipFill>
                  <pic:spPr bwMode="auto">
                    <a:xfrm>
                      <a:off x="0" y="0"/>
                      <a:ext cx="4932639" cy="5512903"/>
                    </a:xfrm>
                    <a:prstGeom prst="rect">
                      <a:avLst/>
                    </a:prstGeom>
                    <a:ln>
                      <a:noFill/>
                    </a:ln>
                    <a:extLst>
                      <a:ext uri="{53640926-AAD7-44D8-BBD7-CCE9431645EC}">
                        <a14:shadowObscured xmlns:a14="http://schemas.microsoft.com/office/drawing/2010/main"/>
                      </a:ext>
                    </a:extLst>
                  </pic:spPr>
                </pic:pic>
              </a:graphicData>
            </a:graphic>
          </wp:inline>
        </w:drawing>
      </w:r>
    </w:p>
    <w:p w14:paraId="5839F27F" w14:textId="39A8386D" w:rsidR="004D6602" w:rsidRPr="00B05CBE" w:rsidRDefault="007A25E5" w:rsidP="007A25E5">
      <w:pPr>
        <w:spacing w:line="480" w:lineRule="auto"/>
        <w:contextualSpacing/>
        <w:jc w:val="both"/>
      </w:pPr>
      <w:r w:rsidRPr="00B05CBE">
        <w:rPr>
          <w:b/>
          <w:bCs/>
        </w:rPr>
        <w:t>Fig. 1.</w:t>
      </w:r>
      <w:r w:rsidRPr="00B05CBE">
        <w:t xml:space="preserve"> </w:t>
      </w:r>
      <w:r w:rsidR="00241000" w:rsidRPr="00B05CBE">
        <w:t>Map of the study area</w:t>
      </w:r>
      <w:r w:rsidR="004C2F35" w:rsidRPr="00B05CBE">
        <w:t xml:space="preserve">, with inset showing the 1 </w:t>
      </w:r>
      <m:oMath>
        <m:r>
          <m:rPr>
            <m:sty m:val="p"/>
          </m:rPr>
          <w:rPr>
            <w:rFonts w:ascii="Cambria Math" w:hAnsi="Cambria Math"/>
          </w:rPr>
          <m:t>k</m:t>
        </m:r>
        <m:sSup>
          <m:sSupPr>
            <m:ctrlPr>
              <w:rPr>
                <w:rFonts w:ascii="Cambria Math" w:hAnsi="Cambria Math"/>
                <w:iCs/>
              </w:rPr>
            </m:ctrlPr>
          </m:sSupPr>
          <m:e>
            <m:r>
              <m:rPr>
                <m:sty m:val="p"/>
              </m:rPr>
              <w:rPr>
                <w:rFonts w:ascii="Cambria Math" w:hAnsi="Cambria Math"/>
              </w:rPr>
              <m:t>m</m:t>
            </m:r>
          </m:e>
          <m:sup>
            <m:r>
              <m:rPr>
                <m:sty m:val="p"/>
              </m:rPr>
              <w:rPr>
                <w:rFonts w:ascii="Cambria Math" w:hAnsi="Cambria Math"/>
              </w:rPr>
              <m:t>2</m:t>
            </m:r>
          </m:sup>
        </m:sSup>
      </m:oMath>
      <w:r w:rsidR="004C2F35" w:rsidRPr="00B05CBE">
        <w:t xml:space="preserve"> </w:t>
      </w:r>
      <w:r w:rsidR="00940FDD" w:rsidRPr="00B05CBE">
        <w:t>Biotest lake, the reference area, and locations of the cooling water intake and where the warm water outlet enters the Biotest lake</w:t>
      </w:r>
      <w:r w:rsidRPr="00B05CBE">
        <w:t>.</w:t>
      </w:r>
    </w:p>
    <w:p w14:paraId="4B9E0FC5" w14:textId="09CFCD2A" w:rsidR="004D6602" w:rsidRDefault="004D6602" w:rsidP="008F1650">
      <w:pPr>
        <w:spacing w:line="480" w:lineRule="auto"/>
        <w:contextualSpacing/>
        <w:jc w:val="both"/>
        <w:rPr>
          <w:sz w:val="28"/>
          <w:szCs w:val="28"/>
        </w:rPr>
      </w:pPr>
    </w:p>
    <w:p w14:paraId="03FE7A83" w14:textId="54AE942F" w:rsidR="004D6602" w:rsidRDefault="004D6602" w:rsidP="008F1650">
      <w:pPr>
        <w:spacing w:line="480" w:lineRule="auto"/>
        <w:contextualSpacing/>
        <w:jc w:val="both"/>
        <w:rPr>
          <w:sz w:val="28"/>
          <w:szCs w:val="28"/>
        </w:rPr>
      </w:pPr>
    </w:p>
    <w:p w14:paraId="4877A970" w14:textId="31AC09C7" w:rsidR="004D6602" w:rsidRDefault="004D6602" w:rsidP="008F1650">
      <w:pPr>
        <w:spacing w:line="480" w:lineRule="auto"/>
        <w:contextualSpacing/>
        <w:jc w:val="both"/>
        <w:rPr>
          <w:sz w:val="28"/>
          <w:szCs w:val="28"/>
        </w:rPr>
      </w:pPr>
    </w:p>
    <w:p w14:paraId="39F72458" w14:textId="101FBDD8" w:rsidR="0018125A" w:rsidRDefault="0018125A" w:rsidP="009F0085">
      <w:pPr>
        <w:spacing w:line="480" w:lineRule="auto"/>
        <w:contextualSpacing/>
        <w:jc w:val="center"/>
        <w:rPr>
          <w:sz w:val="28"/>
          <w:szCs w:val="28"/>
        </w:rPr>
      </w:pPr>
    </w:p>
    <w:p w14:paraId="2CC2BB52" w14:textId="5385810A" w:rsidR="00D16694" w:rsidRDefault="00FA4627" w:rsidP="009F0085">
      <w:pPr>
        <w:spacing w:line="480" w:lineRule="auto"/>
        <w:contextualSpacing/>
        <w:jc w:val="center"/>
        <w:rPr>
          <w:sz w:val="28"/>
          <w:szCs w:val="28"/>
        </w:rPr>
      </w:pPr>
      <w:r>
        <w:rPr>
          <w:noProof/>
          <w:sz w:val="28"/>
          <w:szCs w:val="28"/>
        </w:rPr>
        <w:lastRenderedPageBreak/>
        <w:drawing>
          <wp:inline distT="0" distB="0" distL="0" distR="0" wp14:anchorId="43B43486" wp14:editId="372CA16C">
            <wp:extent cx="5731379" cy="5436066"/>
            <wp:effectExtent l="0" t="0" r="0" b="0"/>
            <wp:docPr id="3" name="Picture 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10;&#10;Description automatically generated"/>
                    <pic:cNvPicPr/>
                  </pic:nvPicPr>
                  <pic:blipFill rotWithShape="1">
                    <a:blip r:embed="rId13" cstate="print">
                      <a:extLst>
                        <a:ext uri="{28A0092B-C50C-407E-A947-70E740481C1C}">
                          <a14:useLocalDpi xmlns:a14="http://schemas.microsoft.com/office/drawing/2010/main" val="0"/>
                        </a:ext>
                      </a:extLst>
                    </a:blip>
                    <a:srcRect t="2635" b="2518"/>
                    <a:stretch/>
                  </pic:blipFill>
                  <pic:spPr bwMode="auto">
                    <a:xfrm>
                      <a:off x="0" y="0"/>
                      <a:ext cx="5731510" cy="5436191"/>
                    </a:xfrm>
                    <a:prstGeom prst="rect">
                      <a:avLst/>
                    </a:prstGeom>
                    <a:ln>
                      <a:noFill/>
                    </a:ln>
                    <a:extLst>
                      <a:ext uri="{53640926-AAD7-44D8-BBD7-CCE9431645EC}">
                        <a14:shadowObscured xmlns:a14="http://schemas.microsoft.com/office/drawing/2010/main"/>
                      </a:ext>
                    </a:extLst>
                  </pic:spPr>
                </pic:pic>
              </a:graphicData>
            </a:graphic>
          </wp:inline>
        </w:drawing>
      </w:r>
    </w:p>
    <w:p w14:paraId="0642DF5C" w14:textId="43769983" w:rsidR="00377B60" w:rsidRPr="005A28F2" w:rsidRDefault="00DD631A" w:rsidP="0003007D">
      <w:pPr>
        <w:spacing w:line="480" w:lineRule="auto"/>
        <w:contextualSpacing/>
        <w:jc w:val="both"/>
        <w:rPr>
          <w:rFonts w:eastAsiaTheme="minorEastAsia"/>
        </w:rPr>
      </w:pPr>
      <w:r w:rsidRPr="00777C1E">
        <w:rPr>
          <w:b/>
          <w:bCs/>
        </w:rPr>
        <w:t>Fig</w:t>
      </w:r>
      <w:r w:rsidR="00FB5ECC" w:rsidRPr="00777C1E">
        <w:rPr>
          <w:b/>
          <w:bCs/>
        </w:rPr>
        <w:t>.</w:t>
      </w:r>
      <w:r w:rsidRPr="00777C1E">
        <w:rPr>
          <w:b/>
          <w:bCs/>
        </w:rPr>
        <w:t xml:space="preserve"> </w:t>
      </w:r>
      <w:r w:rsidR="00290795">
        <w:rPr>
          <w:b/>
          <w:bCs/>
        </w:rPr>
        <w:t>2</w:t>
      </w:r>
      <w:r w:rsidRPr="00777C1E">
        <w:rPr>
          <w:b/>
          <w:bCs/>
        </w:rPr>
        <w:t xml:space="preserve">. </w:t>
      </w:r>
      <w:r w:rsidR="00BE15DC" w:rsidRPr="005A28F2">
        <w:t xml:space="preserve">The average length-at-age is larger for all ages in the </w:t>
      </w:r>
      <w:r w:rsidR="00CD015B" w:rsidRPr="005A28F2">
        <w:t xml:space="preserve">warm </w:t>
      </w:r>
      <w:r w:rsidR="005A412B" w:rsidRPr="005A28F2">
        <w:t xml:space="preserve">(red) </w:t>
      </w:r>
      <w:r w:rsidR="009058D8" w:rsidRPr="005A28F2">
        <w:t xml:space="preserve">compared to the </w:t>
      </w:r>
      <w:r w:rsidR="00CD015B" w:rsidRPr="005A28F2">
        <w:t xml:space="preserve">cold </w:t>
      </w:r>
      <w:r w:rsidR="005A412B" w:rsidRPr="005A28F2">
        <w:t xml:space="preserve">(blue) </w:t>
      </w:r>
      <w:r w:rsidR="00CD015B" w:rsidRPr="005A28F2">
        <w:t>area</w:t>
      </w:r>
      <w:r w:rsidR="00F116BB" w:rsidRPr="005A28F2">
        <w:t xml:space="preserve">. </w:t>
      </w:r>
      <w:r w:rsidR="00334C9A" w:rsidRPr="005A28F2">
        <w:t xml:space="preserve">Points in panel </w:t>
      </w:r>
      <w:r w:rsidR="00D67790" w:rsidRPr="005A28F2">
        <w:t>(</w:t>
      </w:r>
      <w:r w:rsidR="00334C9A" w:rsidRPr="005A28F2">
        <w:t>A</w:t>
      </w:r>
      <w:r w:rsidR="00D67790" w:rsidRPr="005A28F2">
        <w:t>)</w:t>
      </w:r>
      <w:r w:rsidR="00334C9A" w:rsidRPr="005A28F2">
        <w:t xml:space="preserve"> depicts individual-level length-at-age and lines</w:t>
      </w:r>
      <w:r w:rsidR="008F0847" w:rsidRPr="005A28F2">
        <w:t xml:space="preserve"> </w:t>
      </w:r>
      <w:r w:rsidR="00A207CA" w:rsidRPr="005A28F2">
        <w:t>show</w:t>
      </w:r>
      <w:r w:rsidR="008F0847" w:rsidRPr="005A28F2">
        <w:t xml:space="preserve"> the </w:t>
      </w:r>
      <w:r w:rsidR="00D46B95" w:rsidRPr="005A28F2">
        <w:t xml:space="preserve">global </w:t>
      </w:r>
      <w:r w:rsidR="007B468C" w:rsidRPr="005A28F2">
        <w:t xml:space="preserve">posterior prediction </w:t>
      </w:r>
      <w:r w:rsidR="00E14653">
        <w:t xml:space="preserve">(both </w:t>
      </w:r>
      <w:r w:rsidR="00867793">
        <w:t>exponentiated</w:t>
      </w:r>
      <w:r w:rsidR="00E14653">
        <w:t xml:space="preserve">) </w:t>
      </w:r>
      <w:r w:rsidR="003853B7" w:rsidRPr="005A28F2">
        <w:t>without group-level effects</w:t>
      </w:r>
      <w:r w:rsidR="008650AC" w:rsidRPr="005A28F2">
        <w:t xml:space="preserve"> (</w:t>
      </w:r>
      <w:r w:rsidR="00E76DE3" w:rsidRPr="005A28F2">
        <w:t xml:space="preserve">i.e., </w:t>
      </w:r>
      <w:r w:rsidR="008650AC" w:rsidRPr="005A28F2">
        <w:t xml:space="preserve">cohort) </w:t>
      </w:r>
      <w:r w:rsidR="00683DB0" w:rsidRPr="005A28F2">
        <w:t xml:space="preserve">from the von Bertalanffy model </w:t>
      </w:r>
      <w:r w:rsidR="00582011" w:rsidRPr="005A28F2">
        <w:t xml:space="preserve">with area-specific </w:t>
      </w:r>
      <w:r w:rsidR="002A6184" w:rsidRPr="005A28F2">
        <w:t>coefficient</w:t>
      </w:r>
      <w:r w:rsidR="008972DA" w:rsidRPr="005A28F2">
        <w:t>s.</w:t>
      </w:r>
      <w:r w:rsidR="002763D7" w:rsidRPr="005A28F2">
        <w:t xml:space="preserve"> </w:t>
      </w:r>
      <w:r w:rsidR="00D84234" w:rsidRPr="005A28F2">
        <w:t xml:space="preserve">The shaded areas correspond to </w:t>
      </w:r>
      <w:r w:rsidR="00E7248F" w:rsidRPr="005A28F2">
        <w:t>50% and 90%</w:t>
      </w:r>
      <w:r w:rsidR="00435187" w:rsidRPr="005A28F2">
        <w:t xml:space="preserve"> </w:t>
      </w:r>
      <w:r w:rsidR="004D5724" w:rsidRPr="005A28F2">
        <w:t xml:space="preserve">credible </w:t>
      </w:r>
      <w:r w:rsidR="00C93A0C" w:rsidRPr="005A28F2">
        <w:t>intervals</w:t>
      </w:r>
      <w:r w:rsidR="00E7248F" w:rsidRPr="005A28F2">
        <w:t>.</w:t>
      </w:r>
      <w:r w:rsidR="00E50007" w:rsidRPr="005A28F2">
        <w:t xml:space="preserve"> </w:t>
      </w:r>
      <w:r w:rsidR="00E76DE3" w:rsidRPr="005A28F2">
        <w:t xml:space="preserve">Panel </w:t>
      </w:r>
      <w:r w:rsidR="004D1727">
        <w:t>(</w:t>
      </w:r>
      <w:r w:rsidR="00C32EBD" w:rsidRPr="005A28F2">
        <w:t>B</w:t>
      </w:r>
      <w:r w:rsidR="004D1727">
        <w:t>)</w:t>
      </w:r>
      <w:r w:rsidR="00021A18" w:rsidRPr="005A28F2">
        <w:t xml:space="preserve"> </w:t>
      </w:r>
      <w:r w:rsidR="00C32EBD" w:rsidRPr="005A28F2">
        <w:t>show</w:t>
      </w:r>
      <w:r w:rsidR="0050317B" w:rsidRPr="005A28F2">
        <w:t>s</w:t>
      </w:r>
      <w:r w:rsidR="00CE010B" w:rsidRPr="005A28F2">
        <w:t xml:space="preserve"> </w:t>
      </w:r>
      <w:r w:rsidR="00E770D7" w:rsidRPr="005A28F2">
        <w:t xml:space="preserve">the </w:t>
      </w:r>
      <w:r w:rsidR="00CE010B" w:rsidRPr="005A28F2">
        <w:t xml:space="preserve">posterior distributions </w:t>
      </w:r>
      <w:r w:rsidR="005B7A73" w:rsidRPr="005A28F2">
        <w:t>for</w:t>
      </w:r>
      <w:r w:rsidR="004606BB" w:rsidRPr="005A28F2">
        <w:t xml:space="preserve"> </w:t>
      </w:r>
      <w:r w:rsidR="00886DD1" w:rsidRPr="005A28F2">
        <w:t>parameters</w:t>
      </w:r>
      <w:r w:rsidR="000F7290" w:rsidRPr="005A28F2">
        <w:t xml:space="preserve">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warm</m:t>
            </m:r>
          </m:sub>
        </m:sSub>
      </m:oMath>
      <w:r w:rsidR="000F7290" w:rsidRPr="005A28F2">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cold</m:t>
            </m:r>
          </m:sub>
        </m:sSub>
      </m:oMath>
      <w:r w:rsidR="00F24B93">
        <w:rPr>
          <w:rFonts w:eastAsiaTheme="minorEastAsia"/>
        </w:rPr>
        <w:t xml:space="preserve"> </w:t>
      </w:r>
      <w:r w:rsidR="006365FF" w:rsidRPr="005A28F2">
        <w:rPr>
          <w:rFonts w:eastAsiaTheme="minorEastAsia"/>
        </w:rPr>
        <w:t xml:space="preserve">and panel </w:t>
      </w:r>
      <w:r w:rsidR="00996570">
        <w:rPr>
          <w:rFonts w:eastAsiaTheme="minorEastAsia"/>
        </w:rPr>
        <w:t>(</w:t>
      </w:r>
      <w:r w:rsidR="006365FF" w:rsidRPr="005A28F2">
        <w:rPr>
          <w:rFonts w:eastAsiaTheme="minorEastAsia"/>
        </w:rPr>
        <w:t>C</w:t>
      </w:r>
      <w:r w:rsidR="00996570">
        <w:rPr>
          <w:rFonts w:eastAsiaTheme="minorEastAsia"/>
        </w:rPr>
        <w:t>)</w:t>
      </w:r>
      <w:r w:rsidR="006365FF" w:rsidRPr="005A28F2">
        <w:rPr>
          <w:rFonts w:eastAsiaTheme="minorEastAsia"/>
        </w:rPr>
        <w:t xml:space="preserve"> shows the distribution of differences. </w:t>
      </w:r>
      <w:r w:rsidR="00EB4DE9" w:rsidRPr="005A28F2">
        <w:t xml:space="preserve">Panel </w:t>
      </w:r>
      <w:r w:rsidR="00996570">
        <w:t>(</w:t>
      </w:r>
      <w:r w:rsidR="0042094F" w:rsidRPr="005A28F2">
        <w:t>D</w:t>
      </w:r>
      <w:r w:rsidR="00996570">
        <w:t>)</w:t>
      </w:r>
      <w:r w:rsidR="00EB4DE9" w:rsidRPr="005A28F2">
        <w:t xml:space="preserve"> show</w:t>
      </w:r>
      <w:r w:rsidR="00186A16" w:rsidRPr="005A28F2">
        <w:t>s</w:t>
      </w:r>
      <w:r w:rsidR="00EB4DE9" w:rsidRPr="005A28F2">
        <w:t xml:space="preserve"> the posterior distributions for parameters </w:t>
      </w:r>
      <m:oMath>
        <m:sSub>
          <m:sSubPr>
            <m:ctrlPr>
              <w:rPr>
                <w:rFonts w:ascii="Cambria Math" w:hAnsi="Cambria Math"/>
                <w:i/>
              </w:rPr>
            </m:ctrlPr>
          </m:sSubPr>
          <m:e>
            <m:r>
              <w:rPr>
                <w:rFonts w:ascii="Cambria Math" w:hAnsi="Cambria Math"/>
              </w:rPr>
              <m:t>L</m:t>
            </m:r>
          </m:e>
          <m:sub>
            <m:r>
              <w:rPr>
                <w:rFonts w:ascii="Cambria Math" w:hAnsi="Cambria Math"/>
              </w:rPr>
              <m:t>∞warm</m:t>
            </m:r>
          </m:sub>
        </m:sSub>
      </m:oMath>
      <w:r w:rsidR="00EB4DE9" w:rsidRPr="005A28F2">
        <w:rPr>
          <w:rFonts w:eastAsiaTheme="minorEastAsia"/>
        </w:rPr>
        <w:t xml:space="preserve"> and </w:t>
      </w:r>
      <m:oMath>
        <m:sSub>
          <m:sSubPr>
            <m:ctrlPr>
              <w:rPr>
                <w:rFonts w:ascii="Cambria Math" w:hAnsi="Cambria Math"/>
                <w:i/>
              </w:rPr>
            </m:ctrlPr>
          </m:sSubPr>
          <m:e>
            <m:r>
              <w:rPr>
                <w:rFonts w:ascii="Cambria Math" w:hAnsi="Cambria Math"/>
              </w:rPr>
              <m:t>L</m:t>
            </m:r>
          </m:e>
          <m:sub>
            <m:r>
              <w:rPr>
                <w:rFonts w:ascii="Cambria Math" w:hAnsi="Cambria Math"/>
              </w:rPr>
              <m:t>∞cold</m:t>
            </m:r>
          </m:sub>
        </m:sSub>
      </m:oMath>
      <w:r w:rsidR="00EB4DE9" w:rsidRPr="005A28F2">
        <w:rPr>
          <w:rFonts w:eastAsiaTheme="minorEastAsia"/>
        </w:rPr>
        <w:t xml:space="preserve">, and panel </w:t>
      </w:r>
      <w:r w:rsidR="00996570">
        <w:rPr>
          <w:rFonts w:eastAsiaTheme="minorEastAsia"/>
        </w:rPr>
        <w:t>(</w:t>
      </w:r>
      <w:r w:rsidR="00CD5931" w:rsidRPr="005A28F2">
        <w:rPr>
          <w:rFonts w:eastAsiaTheme="minorEastAsia"/>
        </w:rPr>
        <w:t>E</w:t>
      </w:r>
      <w:r w:rsidR="00996570">
        <w:rPr>
          <w:rFonts w:eastAsiaTheme="minorEastAsia"/>
        </w:rPr>
        <w:t>)</w:t>
      </w:r>
      <w:r w:rsidR="00EB4DE9" w:rsidRPr="005A28F2">
        <w:rPr>
          <w:rFonts w:eastAsiaTheme="minorEastAsia"/>
        </w:rPr>
        <w:t xml:space="preserve"> shows the distribution of differences. </w:t>
      </w:r>
    </w:p>
    <w:p w14:paraId="178D491C" w14:textId="6935E23C" w:rsidR="00D60775" w:rsidRDefault="00D60775" w:rsidP="00061790">
      <w:pPr>
        <w:contextualSpacing/>
        <w:jc w:val="center"/>
        <w:rPr>
          <w:sz w:val="28"/>
          <w:szCs w:val="28"/>
        </w:rPr>
      </w:pPr>
    </w:p>
    <w:p w14:paraId="77203E35" w14:textId="0BDCAF95" w:rsidR="005E1438" w:rsidRDefault="009933B9" w:rsidP="00061790">
      <w:pPr>
        <w:contextualSpacing/>
        <w:jc w:val="center"/>
        <w:rPr>
          <w:sz w:val="28"/>
          <w:szCs w:val="28"/>
        </w:rPr>
      </w:pPr>
      <w:r>
        <w:rPr>
          <w:noProof/>
          <w:sz w:val="28"/>
          <w:szCs w:val="28"/>
        </w:rPr>
        <w:lastRenderedPageBreak/>
        <w:drawing>
          <wp:inline distT="0" distB="0" distL="0" distR="0" wp14:anchorId="2C4893DD" wp14:editId="72576676">
            <wp:extent cx="5731119" cy="5413248"/>
            <wp:effectExtent l="0" t="0" r="0" b="0"/>
            <wp:docPr id="8" name="Picture 8" descr="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Diagram&#10;&#10;Description automatically generated with medium confidence"/>
                    <pic:cNvPicPr/>
                  </pic:nvPicPr>
                  <pic:blipFill rotWithShape="1">
                    <a:blip r:embed="rId14" cstate="print">
                      <a:extLst>
                        <a:ext uri="{28A0092B-C50C-407E-A947-70E740481C1C}">
                          <a14:useLocalDpi xmlns:a14="http://schemas.microsoft.com/office/drawing/2010/main" val="0"/>
                        </a:ext>
                      </a:extLst>
                    </a:blip>
                    <a:srcRect t="2554" b="2994"/>
                    <a:stretch/>
                  </pic:blipFill>
                  <pic:spPr bwMode="auto">
                    <a:xfrm>
                      <a:off x="0" y="0"/>
                      <a:ext cx="5731510" cy="5413617"/>
                    </a:xfrm>
                    <a:prstGeom prst="rect">
                      <a:avLst/>
                    </a:prstGeom>
                    <a:ln>
                      <a:noFill/>
                    </a:ln>
                    <a:extLst>
                      <a:ext uri="{53640926-AAD7-44D8-BBD7-CCE9431645EC}">
                        <a14:shadowObscured xmlns:a14="http://schemas.microsoft.com/office/drawing/2010/main"/>
                      </a:ext>
                    </a:extLst>
                  </pic:spPr>
                </pic:pic>
              </a:graphicData>
            </a:graphic>
          </wp:inline>
        </w:drawing>
      </w:r>
    </w:p>
    <w:p w14:paraId="25855607" w14:textId="3DA182E8" w:rsidR="005E1438" w:rsidRDefault="005E1438" w:rsidP="00061790">
      <w:pPr>
        <w:contextualSpacing/>
        <w:jc w:val="center"/>
        <w:rPr>
          <w:sz w:val="28"/>
          <w:szCs w:val="28"/>
        </w:rPr>
      </w:pPr>
    </w:p>
    <w:p w14:paraId="2DB6BE22" w14:textId="0401C68D" w:rsidR="00542887" w:rsidRPr="00753B39" w:rsidRDefault="002F6831" w:rsidP="0003007D">
      <w:pPr>
        <w:spacing w:line="480" w:lineRule="auto"/>
        <w:contextualSpacing/>
        <w:jc w:val="both"/>
      </w:pPr>
      <w:r w:rsidRPr="00474536">
        <w:rPr>
          <w:b/>
          <w:bCs/>
        </w:rPr>
        <w:t xml:space="preserve">Fig. </w:t>
      </w:r>
      <w:r w:rsidR="0053187E">
        <w:rPr>
          <w:b/>
          <w:bCs/>
        </w:rPr>
        <w:t>3</w:t>
      </w:r>
      <w:r w:rsidRPr="00474536">
        <w:rPr>
          <w:b/>
          <w:bCs/>
        </w:rPr>
        <w:t>.</w:t>
      </w:r>
      <w:r w:rsidR="00DA31C1" w:rsidRPr="00474536">
        <w:rPr>
          <w:b/>
          <w:bCs/>
        </w:rPr>
        <w:t xml:space="preserve"> </w:t>
      </w:r>
      <w:r w:rsidR="00DA31C1" w:rsidRPr="00753B39">
        <w:t xml:space="preserve">The faster growth rates in the warm area </w:t>
      </w:r>
      <w:r w:rsidR="009C40A2" w:rsidRPr="00753B39">
        <w:t>are</w:t>
      </w:r>
      <w:r w:rsidR="00DA31C1" w:rsidRPr="00753B39">
        <w:t xml:space="preserve"> maintained as fish grow. </w:t>
      </w:r>
      <w:r w:rsidR="0072102A" w:rsidRPr="00753B39">
        <w:t xml:space="preserve">The points illustrate </w:t>
      </w:r>
      <w:r w:rsidR="00152820" w:rsidRPr="00753B39">
        <w:t xml:space="preserve">specific </w:t>
      </w:r>
      <w:r w:rsidR="003F13D9" w:rsidRPr="00753B39">
        <w:t xml:space="preserve">growth </w:t>
      </w:r>
      <w:r w:rsidR="003B0F5E" w:rsidRPr="00753B39">
        <w:t>estimated from</w:t>
      </w:r>
      <w:r w:rsidR="007C5998" w:rsidRPr="00753B39">
        <w:t xml:space="preserve"> </w:t>
      </w:r>
      <w:r w:rsidR="00ED1853" w:rsidRPr="00753B39">
        <w:t>back-calculated length-at-age</w:t>
      </w:r>
      <w:r w:rsidR="00111E80" w:rsidRPr="00753B39">
        <w:t xml:space="preserve"> </w:t>
      </w:r>
      <w:r w:rsidR="0007438A" w:rsidRPr="00753B39">
        <w:t>(within individuals)</w:t>
      </w:r>
      <w:r w:rsidR="00A67688" w:rsidRPr="00753B39">
        <w:t xml:space="preserve"> </w:t>
      </w:r>
      <w:r w:rsidR="00111E80" w:rsidRPr="00753B39">
        <w:t xml:space="preserve">as a function of </w:t>
      </w:r>
      <w:r w:rsidR="00A92FEB" w:rsidRPr="00753B39">
        <w:t>length</w:t>
      </w:r>
      <w:r w:rsidR="00AD52E5" w:rsidRPr="00753B39">
        <w:t xml:space="preserve"> </w:t>
      </w:r>
      <w:r w:rsidR="002F3A6A" w:rsidRPr="00753B39">
        <w:t>(</w:t>
      </w:r>
      <w:r w:rsidR="00A92FEB" w:rsidRPr="006C50DE">
        <w:t xml:space="preserve">expressed as the </w:t>
      </w:r>
      <w:r w:rsidR="00111E80" w:rsidRPr="006C50DE">
        <w:t xml:space="preserve">geometric mean </w:t>
      </w:r>
      <w:r w:rsidR="00A92FEB" w:rsidRPr="006C50DE">
        <w:t>of the length at the start and end of the time interval</w:t>
      </w:r>
      <w:r w:rsidR="00492B4B" w:rsidRPr="006C50DE">
        <w:t>)</w:t>
      </w:r>
      <w:r w:rsidR="00A92FEB" w:rsidRPr="006C50DE">
        <w:t xml:space="preserve">. </w:t>
      </w:r>
      <w:r w:rsidR="00542A9D" w:rsidRPr="006C50DE">
        <w:t>L</w:t>
      </w:r>
      <w:r w:rsidR="00542887" w:rsidRPr="006C50DE">
        <w:t xml:space="preserve">ines </w:t>
      </w:r>
      <w:r w:rsidR="00B24EEF" w:rsidRPr="006C50DE">
        <w:t>show</w:t>
      </w:r>
      <w:r w:rsidR="00542887" w:rsidRPr="006C50DE">
        <w:t xml:space="preserve"> the</w:t>
      </w:r>
      <w:r w:rsidR="00393617" w:rsidRPr="006C50DE">
        <w:t xml:space="preserve"> global</w:t>
      </w:r>
      <w:r w:rsidR="00542887" w:rsidRPr="006C50DE">
        <w:t xml:space="preserve"> posterior prediction without group-level effects (i.e., </w:t>
      </w:r>
      <w:r w:rsidR="00D6779A" w:rsidRPr="006C50DE">
        <w:t xml:space="preserve">individual </w:t>
      </w:r>
      <w:r w:rsidR="007715BB" w:rsidRPr="006C50DE">
        <w:t>within</w:t>
      </w:r>
      <w:r w:rsidR="00D6779A" w:rsidRPr="006C50DE">
        <w:t xml:space="preserve"> </w:t>
      </w:r>
      <w:r w:rsidR="00542887" w:rsidRPr="006C50DE">
        <w:t xml:space="preserve">cohort) from the </w:t>
      </w:r>
      <w:r w:rsidR="002C6410" w:rsidRPr="006C50DE">
        <w:t>allometric growth model</w:t>
      </w:r>
      <w:r w:rsidR="00542887" w:rsidRPr="006C50DE">
        <w:t xml:space="preserve"> with area-specific coefficients. The shaded areas correspond to </w:t>
      </w:r>
      <w:r w:rsidR="00B91E7E" w:rsidRPr="006C50DE">
        <w:t xml:space="preserve">the </w:t>
      </w:r>
      <w:r w:rsidR="00542887" w:rsidRPr="006C50DE">
        <w:t xml:space="preserve">90% </w:t>
      </w:r>
      <w:r w:rsidR="00FA06D3" w:rsidRPr="006C50DE">
        <w:t>credible interval</w:t>
      </w:r>
      <w:r w:rsidR="00542887" w:rsidRPr="006C50DE">
        <w:t>.</w:t>
      </w:r>
      <w:r w:rsidR="00165C0A" w:rsidRPr="006C50DE">
        <w:t xml:space="preserve"> The equation uses mean parameter estimates</w:t>
      </w:r>
      <w:r w:rsidR="00F24B67" w:rsidRPr="006C50DE">
        <w:t>.</w:t>
      </w:r>
      <w:r w:rsidR="0004278B" w:rsidRPr="006C50DE">
        <w:t xml:space="preserve"> Pan</w:t>
      </w:r>
      <w:r w:rsidR="0004278B" w:rsidRPr="00753B39">
        <w:t xml:space="preserve">el </w:t>
      </w:r>
      <w:r w:rsidR="00ED2B1F">
        <w:t>(</w:t>
      </w:r>
      <w:r w:rsidR="0004278B" w:rsidRPr="00753B39">
        <w:t>B</w:t>
      </w:r>
      <w:r w:rsidR="00ED2B1F">
        <w:t>)</w:t>
      </w:r>
      <w:r w:rsidR="0004278B" w:rsidRPr="00753B39">
        <w:t xml:space="preserve"> show</w:t>
      </w:r>
      <w:r w:rsidR="00300638" w:rsidRPr="00753B39">
        <w:t>s</w:t>
      </w:r>
      <w:r w:rsidR="0004278B" w:rsidRPr="00753B39">
        <w:t xml:space="preserve"> the posterior distributions for parameters </w:t>
      </w:r>
      <m:oMath>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warm</m:t>
            </m:r>
          </m:sub>
        </m:sSub>
      </m:oMath>
      <w:r w:rsidR="0004278B" w:rsidRPr="00753B39">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cold</m:t>
            </m:r>
          </m:sub>
        </m:sSub>
      </m:oMath>
      <w:r w:rsidR="0004278B" w:rsidRPr="00753B39">
        <w:rPr>
          <w:rFonts w:eastAsiaTheme="minorEastAsia"/>
        </w:rPr>
        <w:t xml:space="preserve">, and panel </w:t>
      </w:r>
      <w:r w:rsidR="00ED2B1F">
        <w:rPr>
          <w:rFonts w:eastAsiaTheme="minorEastAsia"/>
        </w:rPr>
        <w:t>(</w:t>
      </w:r>
      <w:r w:rsidR="0004278B" w:rsidRPr="00753B39">
        <w:rPr>
          <w:rFonts w:eastAsiaTheme="minorEastAsia"/>
        </w:rPr>
        <w:t>C</w:t>
      </w:r>
      <w:r w:rsidR="00ED2B1F">
        <w:rPr>
          <w:rFonts w:eastAsiaTheme="minorEastAsia"/>
        </w:rPr>
        <w:t>)</w:t>
      </w:r>
      <w:r w:rsidR="0004278B" w:rsidRPr="00753B39">
        <w:rPr>
          <w:rFonts w:eastAsiaTheme="minorEastAsia"/>
        </w:rPr>
        <w:t xml:space="preserve"> shows the distribution of differences. </w:t>
      </w:r>
      <w:r w:rsidR="0004278B" w:rsidRPr="00753B39">
        <w:t xml:space="preserve">Panel </w:t>
      </w:r>
      <w:r w:rsidR="00ED2B1F">
        <w:t>(</w:t>
      </w:r>
      <w:r w:rsidR="0004278B" w:rsidRPr="00753B39">
        <w:t>D</w:t>
      </w:r>
      <w:r w:rsidR="00ED2B1F">
        <w:t>)</w:t>
      </w:r>
      <w:r w:rsidR="0004278B" w:rsidRPr="00753B39">
        <w:t xml:space="preserve"> show</w:t>
      </w:r>
      <w:r w:rsidR="00A42FCE" w:rsidRPr="00753B39">
        <w:t>s</w:t>
      </w:r>
      <w:r w:rsidR="0004278B" w:rsidRPr="00753B39">
        <w:t xml:space="preserve"> the posterior distributions for parameters </w:t>
      </w:r>
      <m:oMath>
        <m:sSub>
          <m:sSubPr>
            <m:ctrlPr>
              <w:rPr>
                <w:rFonts w:ascii="Cambria Math" w:hAnsi="Cambria Math"/>
                <w:i/>
              </w:rPr>
            </m:ctrlPr>
          </m:sSubPr>
          <m:e>
            <m:r>
              <w:rPr>
                <w:rFonts w:ascii="Cambria Math" w:eastAsiaTheme="minorEastAsia" w:hAnsi="Cambria Math"/>
              </w:rPr>
              <m:t>θ</m:t>
            </m:r>
          </m:e>
          <m:sub>
            <m:r>
              <w:rPr>
                <w:rFonts w:ascii="Cambria Math" w:hAnsi="Cambria Math"/>
              </w:rPr>
              <m:t>warm</m:t>
            </m:r>
          </m:sub>
        </m:sSub>
      </m:oMath>
      <w:r w:rsidR="0004278B" w:rsidRPr="00753B39">
        <w:rPr>
          <w:rFonts w:eastAsiaTheme="minorEastAsia"/>
        </w:rPr>
        <w:t xml:space="preserve"> and </w:t>
      </w:r>
      <m:oMath>
        <m:sSub>
          <m:sSubPr>
            <m:ctrlPr>
              <w:rPr>
                <w:rFonts w:ascii="Cambria Math" w:hAnsi="Cambria Math"/>
                <w:i/>
              </w:rPr>
            </m:ctrlPr>
          </m:sSubPr>
          <m:e>
            <m:r>
              <w:rPr>
                <w:rFonts w:ascii="Cambria Math" w:eastAsiaTheme="minorEastAsia" w:hAnsi="Cambria Math"/>
              </w:rPr>
              <m:t>θ</m:t>
            </m:r>
          </m:e>
          <m:sub>
            <m:r>
              <w:rPr>
                <w:rFonts w:ascii="Cambria Math" w:hAnsi="Cambria Math"/>
              </w:rPr>
              <m:t>cold</m:t>
            </m:r>
          </m:sub>
        </m:sSub>
      </m:oMath>
      <w:r w:rsidR="0004278B" w:rsidRPr="00753B39">
        <w:rPr>
          <w:rFonts w:eastAsiaTheme="minorEastAsia"/>
        </w:rPr>
        <w:t xml:space="preserve">, and panel </w:t>
      </w:r>
      <w:r w:rsidR="00ED2B1F">
        <w:rPr>
          <w:rFonts w:eastAsiaTheme="minorEastAsia"/>
        </w:rPr>
        <w:t>(</w:t>
      </w:r>
      <w:r w:rsidR="0004278B" w:rsidRPr="00753B39">
        <w:rPr>
          <w:rFonts w:eastAsiaTheme="minorEastAsia"/>
        </w:rPr>
        <w:t>E</w:t>
      </w:r>
      <w:r w:rsidR="00ED2B1F">
        <w:rPr>
          <w:rFonts w:eastAsiaTheme="minorEastAsia"/>
        </w:rPr>
        <w:t>)</w:t>
      </w:r>
      <w:r w:rsidR="0004278B" w:rsidRPr="00753B39">
        <w:rPr>
          <w:rFonts w:eastAsiaTheme="minorEastAsia"/>
        </w:rPr>
        <w:t xml:space="preserve"> shows the distribution of differences.</w:t>
      </w:r>
    </w:p>
    <w:p w14:paraId="22E490EC" w14:textId="55B67DE2" w:rsidR="006A574D" w:rsidRDefault="006A574D" w:rsidP="00196D8F">
      <w:pPr>
        <w:contextualSpacing/>
        <w:jc w:val="center"/>
        <w:rPr>
          <w:sz w:val="28"/>
          <w:szCs w:val="28"/>
        </w:rPr>
      </w:pPr>
      <w:r>
        <w:rPr>
          <w:noProof/>
          <w:sz w:val="28"/>
          <w:szCs w:val="28"/>
        </w:rPr>
        <w:lastRenderedPageBreak/>
        <w:drawing>
          <wp:inline distT="0" distB="0" distL="0" distR="0" wp14:anchorId="55082224" wp14:editId="0B25B034">
            <wp:extent cx="5731199" cy="6424654"/>
            <wp:effectExtent l="0" t="0" r="0" b="1905"/>
            <wp:docPr id="2" name="Picture 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10;&#10;Description automatically generated"/>
                    <pic:cNvPicPr/>
                  </pic:nvPicPr>
                  <pic:blipFill rotWithShape="1">
                    <a:blip r:embed="rId15" cstate="print">
                      <a:extLst>
                        <a:ext uri="{28A0092B-C50C-407E-A947-70E740481C1C}">
                          <a14:useLocalDpi xmlns:a14="http://schemas.microsoft.com/office/drawing/2010/main" val="0"/>
                        </a:ext>
                      </a:extLst>
                    </a:blip>
                    <a:srcRect t="2348" b="2798"/>
                    <a:stretch/>
                  </pic:blipFill>
                  <pic:spPr bwMode="auto">
                    <a:xfrm>
                      <a:off x="0" y="0"/>
                      <a:ext cx="5731510" cy="6425003"/>
                    </a:xfrm>
                    <a:prstGeom prst="rect">
                      <a:avLst/>
                    </a:prstGeom>
                    <a:ln>
                      <a:noFill/>
                    </a:ln>
                    <a:extLst>
                      <a:ext uri="{53640926-AAD7-44D8-BBD7-CCE9431645EC}">
                        <a14:shadowObscured xmlns:a14="http://schemas.microsoft.com/office/drawing/2010/main"/>
                      </a:ext>
                    </a:extLst>
                  </pic:spPr>
                </pic:pic>
              </a:graphicData>
            </a:graphic>
          </wp:inline>
        </w:drawing>
      </w:r>
    </w:p>
    <w:p w14:paraId="5C09C766" w14:textId="21DDDE03" w:rsidR="00D11106" w:rsidRPr="007B403D" w:rsidRDefault="0090554C" w:rsidP="00551719">
      <w:pPr>
        <w:spacing w:line="480" w:lineRule="auto"/>
        <w:contextualSpacing/>
        <w:jc w:val="both"/>
        <w:rPr>
          <w:color w:val="000000" w:themeColor="text1"/>
        </w:rPr>
      </w:pPr>
      <w:r w:rsidRPr="009A06A4">
        <w:rPr>
          <w:b/>
          <w:bCs/>
        </w:rPr>
        <w:t xml:space="preserve">Fig. </w:t>
      </w:r>
      <w:r w:rsidR="00835540">
        <w:rPr>
          <w:b/>
          <w:bCs/>
        </w:rPr>
        <w:t>4</w:t>
      </w:r>
      <w:r w:rsidRPr="009A06A4">
        <w:rPr>
          <w:b/>
          <w:bCs/>
        </w:rPr>
        <w:t xml:space="preserve">. </w:t>
      </w:r>
      <w:r w:rsidR="00A1660B" w:rsidRPr="007B403D">
        <w:t xml:space="preserve">The </w:t>
      </w:r>
      <w:r w:rsidR="006C6C95" w:rsidRPr="007B403D">
        <w:t>instantaneous</w:t>
      </w:r>
      <w:r w:rsidR="00A1660B" w:rsidRPr="007B403D">
        <w:t xml:space="preserve"> mortality rate is </w:t>
      </w:r>
      <w:r w:rsidR="00F76922" w:rsidRPr="007B403D">
        <w:t>higher in the warm area</w:t>
      </w:r>
      <w:r w:rsidR="0077327A" w:rsidRPr="007B403D">
        <w:t>.</w:t>
      </w:r>
      <w:r w:rsidR="00E1203E" w:rsidRPr="007B403D">
        <w:t xml:space="preserve"> Panel </w:t>
      </w:r>
      <w:r w:rsidR="00786492" w:rsidRPr="007B403D">
        <w:t>(A)</w:t>
      </w:r>
      <w:r w:rsidR="002178FC" w:rsidRPr="007B403D">
        <w:t xml:space="preserve"> shows the </w:t>
      </w:r>
      <m:oMath>
        <m:func>
          <m:funcPr>
            <m:ctrlPr>
              <w:rPr>
                <w:rFonts w:ascii="Cambria Math" w:hAnsi="Cambria Math"/>
                <w:i/>
              </w:rPr>
            </m:ctrlPr>
          </m:funcPr>
          <m:fName>
            <m:r>
              <m:rPr>
                <m:sty m:val="p"/>
              </m:rPr>
              <w:rPr>
                <w:rFonts w:ascii="Cambria Math" w:hAnsi="Cambria Math"/>
              </w:rPr>
              <m:t>log</m:t>
            </m:r>
          </m:fName>
          <m:e>
            <m:r>
              <w:rPr>
                <w:rFonts w:ascii="Cambria Math" w:hAnsi="Cambria Math"/>
              </w:rPr>
              <m:t>(CPUE)</m:t>
            </m:r>
          </m:e>
        </m:func>
      </m:oMath>
      <w:r w:rsidR="006A1DD6" w:rsidRPr="007B403D">
        <w:rPr>
          <w:rFonts w:eastAsiaTheme="minorEastAsia"/>
        </w:rPr>
        <w:t xml:space="preserve"> as a function of </w:t>
      </w:r>
      <m:oMath>
        <m:r>
          <w:rPr>
            <w:rFonts w:ascii="Cambria Math" w:eastAsiaTheme="minorEastAsia" w:hAnsi="Cambria Math"/>
          </w:rPr>
          <m:t>age</m:t>
        </m:r>
      </m:oMath>
      <w:r w:rsidR="00A32D70" w:rsidRPr="007B403D">
        <w:rPr>
          <w:rFonts w:eastAsiaTheme="minorEastAsia"/>
        </w:rPr>
        <w:t xml:space="preserve">, where the slope corresponds to </w:t>
      </w:r>
      <w:r w:rsidR="003B2AED" w:rsidRPr="007B403D">
        <w:rPr>
          <w:rFonts w:eastAsiaTheme="minorEastAsia"/>
        </w:rPr>
        <w:t xml:space="preserve">the </w:t>
      </w:r>
      <w:r w:rsidR="00B00BA7" w:rsidRPr="007B403D">
        <w:rPr>
          <w:rFonts w:eastAsiaTheme="minorEastAsia"/>
        </w:rPr>
        <w:t xml:space="preserve">global </w:t>
      </w:r>
      <m:oMath>
        <m:r>
          <w:rPr>
            <w:rFonts w:ascii="Cambria Math" w:eastAsiaTheme="minorEastAsia" w:hAnsi="Cambria Math"/>
          </w:rPr>
          <m:t>-Z</m:t>
        </m:r>
      </m:oMath>
      <w:r w:rsidR="005D1A24" w:rsidRPr="007B403D">
        <w:rPr>
          <w:rFonts w:eastAsiaTheme="minorEastAsia"/>
        </w:rPr>
        <w:t xml:space="preserve">. </w:t>
      </w:r>
      <w:r w:rsidR="00D11106" w:rsidRPr="007B403D">
        <w:t>Lines show the posterior prediction without group-level effects (i.e., cohort)</w:t>
      </w:r>
      <w:r w:rsidR="004C781B" w:rsidRPr="007B403D">
        <w:t xml:space="preserve"> and the </w:t>
      </w:r>
      <w:r w:rsidR="00D11106" w:rsidRPr="007B403D">
        <w:t xml:space="preserve">shaded areas correspond to the </w:t>
      </w:r>
      <w:r w:rsidR="00117E90" w:rsidRPr="007B403D">
        <w:t xml:space="preserve">50% and </w:t>
      </w:r>
      <w:r w:rsidR="00D11106" w:rsidRPr="007B403D">
        <w:t xml:space="preserve">90% </w:t>
      </w:r>
      <w:r w:rsidR="00366382" w:rsidRPr="007B403D">
        <w:t>credible intervals</w:t>
      </w:r>
      <w:r w:rsidR="00D11106" w:rsidRPr="007B403D">
        <w:t>.</w:t>
      </w:r>
      <w:r w:rsidR="00606EEC" w:rsidRPr="007B403D">
        <w:t xml:space="preserve"> </w:t>
      </w:r>
      <w:r w:rsidR="00D94663" w:rsidRPr="007B403D">
        <w:t xml:space="preserve">The equation </w:t>
      </w:r>
      <w:r w:rsidR="001C6A48" w:rsidRPr="007B403D">
        <w:t xml:space="preserve">uses </w:t>
      </w:r>
      <w:r w:rsidR="00D94663" w:rsidRPr="007B403D">
        <w:t xml:space="preserve">mean parameter estimates. </w:t>
      </w:r>
      <w:r w:rsidR="00F35E82" w:rsidRPr="007B403D">
        <w:t xml:space="preserve">Panel </w:t>
      </w:r>
      <w:r w:rsidR="005445CD">
        <w:t>(</w:t>
      </w:r>
      <w:r w:rsidR="00F35E82" w:rsidRPr="007B403D">
        <w:t>B</w:t>
      </w:r>
      <w:r w:rsidR="005445CD">
        <w:t>)</w:t>
      </w:r>
      <w:r w:rsidR="00F35E82" w:rsidRPr="007B403D">
        <w:t xml:space="preserve"> shows the posterior distributions for parameters </w:t>
      </w:r>
      <m:oMath>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warm</m:t>
            </m:r>
          </m:sub>
        </m:sSub>
      </m:oMath>
      <w:r w:rsidR="00F35E82" w:rsidRPr="007B403D">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cold</m:t>
            </m:r>
          </m:sub>
        </m:sSub>
      </m:oMath>
      <w:r w:rsidR="00F35E82" w:rsidRPr="007B403D">
        <w:rPr>
          <w:rFonts w:eastAsiaTheme="minorEastAsia"/>
        </w:rPr>
        <w:t xml:space="preserve">, and panel </w:t>
      </w:r>
      <w:r w:rsidR="00DD6456">
        <w:rPr>
          <w:rFonts w:eastAsiaTheme="minorEastAsia"/>
        </w:rPr>
        <w:t>(</w:t>
      </w:r>
      <w:r w:rsidR="00F35E82" w:rsidRPr="007B403D">
        <w:rPr>
          <w:rFonts w:eastAsiaTheme="minorEastAsia"/>
        </w:rPr>
        <w:t>C</w:t>
      </w:r>
      <w:r w:rsidR="00DD6456">
        <w:rPr>
          <w:rFonts w:eastAsiaTheme="minorEastAsia"/>
        </w:rPr>
        <w:t>)</w:t>
      </w:r>
      <w:r w:rsidR="00F35E82" w:rsidRPr="007B403D">
        <w:rPr>
          <w:rFonts w:eastAsiaTheme="minorEastAsia"/>
        </w:rPr>
        <w:t xml:space="preserve"> shows the distribution of differences.</w:t>
      </w:r>
    </w:p>
    <w:p w14:paraId="336AA6E3" w14:textId="4B341324" w:rsidR="00EF7D4B" w:rsidRDefault="00F10AA9" w:rsidP="00137AE0">
      <w:pPr>
        <w:spacing w:line="480" w:lineRule="auto"/>
        <w:contextualSpacing/>
        <w:jc w:val="center"/>
        <w:rPr>
          <w:sz w:val="28"/>
          <w:szCs w:val="28"/>
        </w:rPr>
      </w:pPr>
      <w:r>
        <w:rPr>
          <w:noProof/>
          <w:sz w:val="28"/>
          <w:szCs w:val="28"/>
        </w:rPr>
        <w:lastRenderedPageBreak/>
        <w:drawing>
          <wp:inline distT="0" distB="0" distL="0" distR="0" wp14:anchorId="27CF2B9D" wp14:editId="4A53E674">
            <wp:extent cx="5730875" cy="5467919"/>
            <wp:effectExtent l="0" t="0" r="0" b="6350"/>
            <wp:docPr id="7" name="Picture 7"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10;&#10;Description automatically generated"/>
                    <pic:cNvPicPr/>
                  </pic:nvPicPr>
                  <pic:blipFill rotWithShape="1">
                    <a:blip r:embed="rId16" cstate="print">
                      <a:extLst>
                        <a:ext uri="{28A0092B-C50C-407E-A947-70E740481C1C}">
                          <a14:useLocalDpi xmlns:a14="http://schemas.microsoft.com/office/drawing/2010/main" val="0"/>
                        </a:ext>
                      </a:extLst>
                    </a:blip>
                    <a:srcRect t="2054" b="2535"/>
                    <a:stretch/>
                  </pic:blipFill>
                  <pic:spPr bwMode="auto">
                    <a:xfrm>
                      <a:off x="0" y="0"/>
                      <a:ext cx="5731510" cy="5468525"/>
                    </a:xfrm>
                    <a:prstGeom prst="rect">
                      <a:avLst/>
                    </a:prstGeom>
                    <a:ln>
                      <a:noFill/>
                    </a:ln>
                    <a:extLst>
                      <a:ext uri="{53640926-AAD7-44D8-BBD7-CCE9431645EC}">
                        <a14:shadowObscured xmlns:a14="http://schemas.microsoft.com/office/drawing/2010/main"/>
                      </a:ext>
                    </a:extLst>
                  </pic:spPr>
                </pic:pic>
              </a:graphicData>
            </a:graphic>
          </wp:inline>
        </w:drawing>
      </w:r>
    </w:p>
    <w:p w14:paraId="7B68C2E7" w14:textId="6BE3E869" w:rsidR="0018125A" w:rsidRPr="00C70CF8" w:rsidRDefault="008576BD" w:rsidP="00004EBC">
      <w:pPr>
        <w:spacing w:line="480" w:lineRule="auto"/>
        <w:contextualSpacing/>
        <w:jc w:val="both"/>
      </w:pPr>
      <w:r w:rsidRPr="00701F3A">
        <w:rPr>
          <w:b/>
          <w:bCs/>
        </w:rPr>
        <w:t xml:space="preserve">Fig. </w:t>
      </w:r>
      <w:r w:rsidR="0022772B">
        <w:rPr>
          <w:b/>
          <w:bCs/>
        </w:rPr>
        <w:t>5</w:t>
      </w:r>
      <w:r w:rsidRPr="00701F3A">
        <w:rPr>
          <w:b/>
          <w:bCs/>
        </w:rPr>
        <w:t xml:space="preserve">. </w:t>
      </w:r>
      <w:r w:rsidR="00B441F6" w:rsidRPr="00C70CF8">
        <w:t xml:space="preserve">The warm area has a larger proportion of large fish, illustrated both as histograms </w:t>
      </w:r>
      <w:r w:rsidR="003F130F" w:rsidRPr="00C70CF8">
        <w:t xml:space="preserve">of proportions and </w:t>
      </w:r>
      <w:r w:rsidR="00F250EC" w:rsidRPr="00C70CF8">
        <w:t xml:space="preserve">the generally smaller </w:t>
      </w:r>
      <w:r w:rsidR="00B441F6" w:rsidRPr="00C70CF8">
        <w:t>s</w:t>
      </w:r>
      <w:r w:rsidR="007C5935" w:rsidRPr="00C70CF8">
        <w:t>ize-spectrum slopes</w:t>
      </w:r>
      <w:r w:rsidR="001F6E0E" w:rsidRPr="00C70CF8">
        <w:t xml:space="preserve"> (which also </w:t>
      </w:r>
      <w:r w:rsidR="00D722F5" w:rsidRPr="00C70CF8">
        <w:t>increase</w:t>
      </w:r>
      <w:r w:rsidR="001F6E0E" w:rsidRPr="00C70CF8">
        <w:t>d</w:t>
      </w:r>
      <w:r w:rsidR="00D722F5" w:rsidRPr="00C70CF8">
        <w:t xml:space="preserve"> over time in both area</w:t>
      </w:r>
      <w:r w:rsidR="00957C29" w:rsidRPr="00C70CF8">
        <w:t>s</w:t>
      </w:r>
      <w:r w:rsidR="001F6E0E" w:rsidRPr="00C70CF8">
        <w:t>)</w:t>
      </w:r>
      <w:r w:rsidR="00AC620B" w:rsidRPr="00C70CF8">
        <w:t xml:space="preserve">. </w:t>
      </w:r>
      <w:r w:rsidR="000008B9" w:rsidRPr="00C70CF8">
        <w:t xml:space="preserve">Panel (A) shows </w:t>
      </w:r>
      <w:r w:rsidR="00086B3E" w:rsidRPr="00C70CF8">
        <w:t xml:space="preserve">mean annual </w:t>
      </w:r>
      <w:r w:rsidR="00C57E3A" w:rsidRPr="00C70CF8">
        <w:t xml:space="preserve">size-spectrum slopes </w:t>
      </w:r>
      <w:r w:rsidR="00086B3E" w:rsidRPr="00C70CF8">
        <w:t xml:space="preserve">as points and their </w:t>
      </w:r>
      <w:r w:rsidR="00062D45" w:rsidRPr="00C70CF8">
        <w:t xml:space="preserve">95% </w:t>
      </w:r>
      <w:r w:rsidR="00086B3E" w:rsidRPr="00C70CF8">
        <w:t xml:space="preserve">confidence interval, estimated using </w:t>
      </w:r>
      <w:r w:rsidR="00F13D2D" w:rsidRPr="00C70CF8">
        <w:t>maximum likelihood</w:t>
      </w:r>
      <w:r w:rsidR="00086B3E" w:rsidRPr="00C70CF8">
        <w:t xml:space="preserve">. </w:t>
      </w:r>
      <w:r w:rsidR="00B873CD" w:rsidRPr="00C70CF8">
        <w:t xml:space="preserve">Lines </w:t>
      </w:r>
      <w:r w:rsidR="000E7269" w:rsidRPr="00C70CF8">
        <w:t xml:space="preserve">and shaded areas correspond to the median and </w:t>
      </w:r>
      <w:r w:rsidR="002A19C5" w:rsidRPr="00C70CF8">
        <w:t>90% credible interval</w:t>
      </w:r>
      <w:r w:rsidR="008D1707" w:rsidRPr="00C70CF8">
        <w:t>. The equation uses mean parameter estimates.</w:t>
      </w:r>
      <w:r w:rsidR="006C0043" w:rsidRPr="00C70CF8">
        <w:t xml:space="preserve"> </w:t>
      </w:r>
      <w:r w:rsidR="00B05FA4" w:rsidRPr="00C70CF8">
        <w:t xml:space="preserve">Panel </w:t>
      </w:r>
      <w:r w:rsidR="00B87EA6">
        <w:t>(</w:t>
      </w:r>
      <w:r w:rsidR="00B05FA4" w:rsidRPr="00C70CF8">
        <w:t>B</w:t>
      </w:r>
      <w:r w:rsidR="00B87EA6">
        <w:t>)</w:t>
      </w:r>
      <w:r w:rsidR="00B05FA4" w:rsidRPr="00C70CF8">
        <w:t xml:space="preserve"> shows the posterior distributions for </w:t>
      </w:r>
      <w:r w:rsidR="00241B67">
        <w:t>the</w:t>
      </w:r>
      <w:r w:rsidR="00AA365C">
        <w:t xml:space="preserve"> </w:t>
      </w:r>
      <w:r w:rsidR="00192EF7">
        <w:t xml:space="preserve">cold and </w:t>
      </w:r>
      <w:r w:rsidR="00F72990">
        <w:t xml:space="preserve">warm </w:t>
      </w:r>
      <w:r w:rsidR="00AA365C">
        <w:t xml:space="preserve">intercepts </w:t>
      </w:r>
      <w:r w:rsidR="001F438E">
        <w:rPr>
          <w:rFonts w:eastAsiaTheme="minorEastAsia"/>
        </w:rPr>
        <w:t>(</w:t>
      </w:r>
      <w:r w:rsidR="00A435E5">
        <w:rPr>
          <w:rFonts w:eastAsiaTheme="minorEastAsia"/>
        </w:rPr>
        <w:t xml:space="preserve">i.e., </w:t>
      </w:r>
      <m:oMath>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0</m:t>
            </m:r>
          </m:sub>
        </m:sSub>
      </m:oMath>
      <w:r w:rsidR="001F438E">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1</m:t>
            </m:r>
          </m:sub>
        </m:sSub>
      </m:oMath>
      <w:r w:rsidR="00160D53" w:rsidRPr="00C70CF8">
        <w:rPr>
          <w:rFonts w:eastAsiaTheme="minorEastAsia"/>
        </w:rPr>
        <w:t xml:space="preserve"> in the model </w:t>
      </w:r>
      <w:r w:rsidR="00BD3F9F" w:rsidRPr="00C70CF8">
        <w:rPr>
          <w:rFonts w:eastAsiaTheme="minorEastAsia"/>
        </w:rPr>
        <w:t xml:space="preserve">shown in panel </w:t>
      </w:r>
      <w:r w:rsidR="006567A7">
        <w:rPr>
          <w:rFonts w:eastAsiaTheme="minorEastAsia"/>
        </w:rPr>
        <w:t>(</w:t>
      </w:r>
      <w:r w:rsidR="00BD3F9F" w:rsidRPr="00C70CF8">
        <w:rPr>
          <w:rFonts w:eastAsiaTheme="minorEastAsia"/>
        </w:rPr>
        <w:t>A</w:t>
      </w:r>
      <w:r w:rsidR="006567A7">
        <w:rPr>
          <w:rFonts w:eastAsiaTheme="minorEastAsia"/>
        </w:rPr>
        <w:t>)</w:t>
      </w:r>
      <w:r w:rsidR="00BD3F9F" w:rsidRPr="00C70CF8">
        <w:rPr>
          <w:rFonts w:eastAsiaTheme="minorEastAsia"/>
        </w:rPr>
        <w:t xml:space="preserve"> </w:t>
      </w:r>
      <w:r w:rsidR="00160D53" w:rsidRPr="00C70CF8">
        <w:rPr>
          <w:rFonts w:eastAsiaTheme="minorEastAsia"/>
        </w:rPr>
        <w:t>of size-spectrum slopes as a function of year)</w:t>
      </w:r>
      <w:r w:rsidR="00B05FA4" w:rsidRPr="00C70CF8">
        <w:rPr>
          <w:rFonts w:eastAsiaTheme="minorEastAsia"/>
        </w:rPr>
        <w:t xml:space="preserve">, and panel </w:t>
      </w:r>
      <w:r w:rsidR="004461A6">
        <w:rPr>
          <w:rFonts w:eastAsiaTheme="minorEastAsia"/>
        </w:rPr>
        <w:t>(</w:t>
      </w:r>
      <w:r w:rsidR="00B05FA4" w:rsidRPr="00C70CF8">
        <w:rPr>
          <w:rFonts w:eastAsiaTheme="minorEastAsia"/>
        </w:rPr>
        <w:t>C</w:t>
      </w:r>
      <w:r w:rsidR="004461A6">
        <w:rPr>
          <w:rFonts w:eastAsiaTheme="minorEastAsia"/>
        </w:rPr>
        <w:t>)</w:t>
      </w:r>
      <w:r w:rsidR="00B05FA4" w:rsidRPr="00C70CF8">
        <w:rPr>
          <w:rFonts w:eastAsiaTheme="minorEastAsia"/>
        </w:rPr>
        <w:t xml:space="preserve"> shows the distribution of differences</w:t>
      </w:r>
      <w:r w:rsidR="00AA365C">
        <w:rPr>
          <w:rFonts w:eastAsiaTheme="minorEastAsia"/>
        </w:rPr>
        <w:t xml:space="preserve"> </w:t>
      </w:r>
      <w:r w:rsidR="00C912D9">
        <w:rPr>
          <w:rFonts w:eastAsiaTheme="minorEastAsia"/>
        </w:rPr>
        <w:t>(</w:t>
      </w:r>
      <m:oMath>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0</m:t>
            </m:r>
          </m:sub>
        </m:sSub>
      </m:oMath>
      <w:r w:rsidR="00C912D9">
        <w:rPr>
          <w:rFonts w:eastAsiaTheme="minorEastAsia"/>
        </w:rPr>
        <w:t>)</w:t>
      </w:r>
      <w:r w:rsidR="00B05FA4" w:rsidRPr="00C70CF8">
        <w:rPr>
          <w:rFonts w:eastAsiaTheme="minorEastAsia"/>
        </w:rPr>
        <w:t>.</w:t>
      </w:r>
      <w:r w:rsidR="00405106" w:rsidRPr="00C70CF8">
        <w:rPr>
          <w:rFonts w:eastAsiaTheme="minorEastAsia"/>
        </w:rPr>
        <w:t xml:space="preserve"> </w:t>
      </w:r>
      <w:r w:rsidR="00F35430" w:rsidRPr="00C70CF8">
        <w:t>Panel (D) illustrates histograms of length groups as proportions (for all years pooled)</w:t>
      </w:r>
      <w:r w:rsidR="00944DE0" w:rsidRPr="00C70CF8">
        <w:t>.</w:t>
      </w:r>
    </w:p>
    <w:sectPr w:rsidR="0018125A" w:rsidRPr="00C70CF8">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Max Lindmark" w:date="2021-08-10T10:35:00Z" w:initials="MOU">
    <w:p w14:paraId="5F2AC2BF" w14:textId="2D162805" w:rsidR="00780D5F" w:rsidRDefault="00780D5F">
      <w:pPr>
        <w:pStyle w:val="CommentText"/>
      </w:pPr>
      <w:r>
        <w:rPr>
          <w:rStyle w:val="CommentReference"/>
        </w:rPr>
        <w:annotationRef/>
      </w:r>
      <w:hyperlink r:id="rId1" w:history="1">
        <w:r w:rsidRPr="00AC26B0">
          <w:rPr>
            <w:rStyle w:val="Hyperlink"/>
          </w:rPr>
          <w:t>https://www.nature.com/natecolevol/about/content</w:t>
        </w:r>
      </w:hyperlink>
    </w:p>
  </w:comment>
  <w:comment w:id="1" w:author="Max Lindmark" w:date="2021-08-10T10:35:00Z" w:initials="MOU">
    <w:p w14:paraId="3AFDD566" w14:textId="16D45DC6" w:rsidR="00780D5F" w:rsidRPr="00780D5F" w:rsidRDefault="00780D5F" w:rsidP="00780D5F">
      <w:pPr>
        <w:rPr>
          <w:rFonts w:eastAsia="Times New Roman"/>
          <w:lang w:val="en-SE" w:eastAsia="en-GB"/>
        </w:rPr>
      </w:pPr>
      <w:r>
        <w:rPr>
          <w:rStyle w:val="CommentReference"/>
        </w:rPr>
        <w:annotationRef/>
      </w:r>
      <w:r w:rsidRPr="00780D5F">
        <w:rPr>
          <w:rFonts w:eastAsia="Times New Roman"/>
          <w:lang w:val="en-SE" w:eastAsia="en-GB"/>
        </w:rPr>
        <w:t>maximum title length is 100 characters (including spaces)</w:t>
      </w:r>
    </w:p>
  </w:comment>
  <w:comment w:id="2" w:author="Max Lindmark" w:date="2021-08-10T10:34:00Z" w:initials="MOU">
    <w:p w14:paraId="4148CA68" w14:textId="2119D701" w:rsidR="007A1A33" w:rsidRPr="007A1A33" w:rsidRDefault="007A1A33" w:rsidP="007A1A33">
      <w:pPr>
        <w:rPr>
          <w:rFonts w:eastAsia="Times New Roman"/>
          <w:lang w:val="sv-SE" w:eastAsia="en-GB"/>
        </w:rPr>
      </w:pPr>
      <w:r>
        <w:rPr>
          <w:rStyle w:val="CommentReference"/>
        </w:rPr>
        <w:annotationRef/>
      </w:r>
      <w:r w:rsidRPr="007A1A33">
        <w:rPr>
          <w:rFonts w:eastAsia="Times New Roman"/>
          <w:lang w:val="en-SE" w:eastAsia="en-GB"/>
        </w:rPr>
        <w:t>150</w:t>
      </w:r>
      <w:r>
        <w:rPr>
          <w:rFonts w:eastAsia="Times New Roman"/>
          <w:lang w:val="sv-SE" w:eastAsia="en-GB"/>
        </w:rPr>
        <w:t xml:space="preserve"> words max</w:t>
      </w:r>
      <w:r w:rsidR="00CD574C">
        <w:rPr>
          <w:rFonts w:eastAsia="Times New Roman"/>
          <w:lang w:val="sv-SE" w:eastAsia="en-GB"/>
        </w:rPr>
        <w:t xml:space="preserve"> (151 nu)</w:t>
      </w:r>
    </w:p>
  </w:comment>
  <w:comment w:id="3" w:author="Max Lindmark" w:date="2021-08-10T10:34:00Z" w:initials="MOU">
    <w:p w14:paraId="2373EB94" w14:textId="672E4FBA" w:rsidR="00A947C0" w:rsidRPr="00780D5F" w:rsidRDefault="00780D5F" w:rsidP="00780D5F">
      <w:pPr>
        <w:rPr>
          <w:rFonts w:eastAsia="Times New Roman"/>
          <w:lang w:val="en-SE" w:eastAsia="en-GB"/>
        </w:rPr>
      </w:pPr>
      <w:r>
        <w:rPr>
          <w:rStyle w:val="CommentReference"/>
        </w:rPr>
        <w:annotationRef/>
      </w:r>
      <w:r w:rsidRPr="00780D5F">
        <w:rPr>
          <w:rFonts w:eastAsia="Times New Roman"/>
          <w:lang w:val="en-SE" w:eastAsia="en-GB"/>
        </w:rPr>
        <w:t>The main text (excluding introductory paragraph, Methods section, references and figure legends) is limited to 3,500 words</w:t>
      </w:r>
    </w:p>
  </w:comment>
  <w:comment w:id="4" w:author="Max Lindmark" w:date="2021-08-10T10:36:00Z" w:initials="MOU">
    <w:p w14:paraId="76B57E3D" w14:textId="701DA24A" w:rsidR="001F7B3B" w:rsidRDefault="001F7B3B">
      <w:pPr>
        <w:pStyle w:val="CommentText"/>
      </w:pPr>
      <w:r>
        <w:rPr>
          <w:rStyle w:val="CommentReference"/>
        </w:rPr>
        <w:annotationRef/>
      </w:r>
      <w:r w:rsidRPr="00A947C0">
        <w:rPr>
          <w:rFonts w:eastAsia="Times New Roman"/>
          <w:lang w:val="en-SE" w:eastAsia="en-GB"/>
        </w:rPr>
        <w:t>An introduction (without heading) of up to 500 words of referenced text expands on the background of the work (some overlap with the summary is acceptable)</w:t>
      </w:r>
      <w:r>
        <w:rPr>
          <w:rFonts w:eastAsia="Times New Roman"/>
          <w:lang w:val="sv-SE" w:eastAsia="en-GB"/>
        </w:rPr>
        <w:t>…</w:t>
      </w:r>
    </w:p>
  </w:comment>
  <w:comment w:id="5" w:author="Max Lindmark" w:date="2021-10-20T14:49:00Z" w:initials="MOU">
    <w:p w14:paraId="041DC951" w14:textId="7B29D3FA" w:rsidR="00D010A1" w:rsidRDefault="00D010A1">
      <w:pPr>
        <w:pStyle w:val="CommentText"/>
      </w:pPr>
      <w:r>
        <w:rPr>
          <w:rStyle w:val="CommentReference"/>
        </w:rPr>
        <w:annotationRef/>
      </w:r>
      <w:r>
        <w:t>Vi är uppe i 616 nu</w:t>
      </w:r>
    </w:p>
  </w:comment>
  <w:comment w:id="6" w:author="Max Lindmark" w:date="2021-10-06T16:33:00Z" w:initials="MOU">
    <w:p w14:paraId="289C6DD7" w14:textId="6DF60B0F" w:rsidR="00004E75" w:rsidRDefault="00004E75">
      <w:pPr>
        <w:pStyle w:val="CommentText"/>
      </w:pPr>
      <w:r>
        <w:rPr>
          <w:rStyle w:val="CommentReference"/>
        </w:rPr>
        <w:annotationRef/>
      </w:r>
      <w:r>
        <w:t>Probably because they tend to focus on fishing effects on the size spectrum</w:t>
      </w:r>
    </w:p>
  </w:comment>
  <w:comment w:id="7" w:author="Max Lindmark" w:date="2021-08-10T10:36:00Z" w:initials="MOU">
    <w:p w14:paraId="58485AAA" w14:textId="11C5E53E" w:rsidR="001F7B3B" w:rsidRPr="001F7B3B" w:rsidRDefault="001F7B3B">
      <w:pPr>
        <w:pStyle w:val="CommentText"/>
        <w:rPr>
          <w:lang w:val="sv-SE"/>
        </w:rPr>
      </w:pPr>
      <w:r>
        <w:rPr>
          <w:rFonts w:eastAsia="Times New Roman"/>
          <w:lang w:val="sv-SE" w:eastAsia="en-GB"/>
        </w:rPr>
        <w:t xml:space="preserve">… </w:t>
      </w:r>
      <w:r>
        <w:rPr>
          <w:rStyle w:val="CommentReference"/>
        </w:rPr>
        <w:annotationRef/>
      </w:r>
      <w:r w:rsidRPr="00A947C0">
        <w:rPr>
          <w:rFonts w:eastAsia="Times New Roman"/>
          <w:lang w:val="en-SE" w:eastAsia="en-GB"/>
        </w:rPr>
        <w:t>and is followed by a concise, focused account of the findings (headed 'Results')</w:t>
      </w:r>
      <w:r>
        <w:rPr>
          <w:rFonts w:eastAsia="Times New Roman"/>
          <w:lang w:val="sv-SE" w:eastAsia="en-GB"/>
        </w:rPr>
        <w:t xml:space="preserve">… </w:t>
      </w:r>
    </w:p>
  </w:comment>
  <w:comment w:id="8" w:author="Max Lindmark" w:date="2021-10-19T12:07:00Z" w:initials="MOU">
    <w:p w14:paraId="7354B07F" w14:textId="4F5258EA" w:rsidR="00990E5F" w:rsidRDefault="00990E5F">
      <w:pPr>
        <w:pStyle w:val="CommentText"/>
      </w:pPr>
      <w:r>
        <w:rPr>
          <w:rStyle w:val="CommentReference"/>
        </w:rPr>
        <w:annotationRef/>
      </w:r>
      <w:r>
        <w:t>Det star visserligen “concicse”, men vi är ganska långt ifrån word-limit (och intron är begränsad till 500 ord, och diskussionen till 2 paragrapger, så det är bara här vi kan öka på. Har även kollat i andra nature eco evo articular och jag tycker att många lägger in lite tolkningar och friare meningar här.</w:t>
      </w:r>
    </w:p>
  </w:comment>
  <w:comment w:id="9" w:author="Max Lindmark" w:date="2021-08-10T10:36:00Z" w:initials="MOU">
    <w:p w14:paraId="5EE148AF" w14:textId="452DB6CC" w:rsidR="001F7B3B" w:rsidRDefault="001F7B3B">
      <w:pPr>
        <w:pStyle w:val="CommentText"/>
      </w:pPr>
      <w:r>
        <w:rPr>
          <w:rFonts w:eastAsia="Times New Roman"/>
          <w:lang w:val="sv-SE" w:eastAsia="en-GB"/>
        </w:rPr>
        <w:t xml:space="preserve">… </w:t>
      </w:r>
      <w:r>
        <w:rPr>
          <w:rStyle w:val="CommentReference"/>
        </w:rPr>
        <w:annotationRef/>
      </w:r>
      <w:r w:rsidRPr="00A947C0">
        <w:rPr>
          <w:rFonts w:eastAsia="Times New Roman"/>
          <w:lang w:val="en-SE" w:eastAsia="en-GB"/>
        </w:rPr>
        <w:t>and one or two short paragraphs of discussion (headed 'Discussion').</w:t>
      </w:r>
    </w:p>
  </w:comment>
  <w:comment w:id="10" w:author="Max Lindmark" w:date="2021-10-19T11:54:00Z" w:initials="MOU">
    <w:p w14:paraId="58B02FC1" w14:textId="793B1F5B" w:rsidR="00A57AE4" w:rsidRDefault="00A57AE4">
      <w:pPr>
        <w:pStyle w:val="CommentText"/>
      </w:pPr>
      <w:r>
        <w:rPr>
          <w:rStyle w:val="CommentReference"/>
        </w:rPr>
        <w:annotationRef/>
      </w:r>
      <w:r>
        <w:t>Två paragrafer discussion lämnar ju mycket osagt…</w:t>
      </w:r>
      <w:r w:rsidR="00085F74">
        <w:t xml:space="preserve"> Just nu väldigt lite om mortalitet!</w:t>
      </w:r>
    </w:p>
  </w:comment>
  <w:comment w:id="11" w:author="Max Lindmark" w:date="2021-10-22T12:07:00Z" w:initials="MOU">
    <w:p w14:paraId="440DB723" w14:textId="77777777" w:rsidR="0000318F" w:rsidRDefault="0000318F">
      <w:pPr>
        <w:pStyle w:val="CommentText"/>
      </w:pPr>
      <w:r>
        <w:rPr>
          <w:rStyle w:val="CommentReference"/>
        </w:rPr>
        <w:annotationRef/>
      </w:r>
      <w:r>
        <w:t xml:space="preserve">Hade gärna fått in hur tillväxtökningen som TSR innebär ofta överskuggas pga focus på shrinking. </w:t>
      </w:r>
    </w:p>
    <w:p w14:paraId="38669D49" w14:textId="77777777" w:rsidR="0000318F" w:rsidRDefault="0000318F">
      <w:pPr>
        <w:pStyle w:val="CommentText"/>
      </w:pPr>
    </w:p>
    <w:p w14:paraId="071B75A8" w14:textId="0776BEA6" w:rsidR="0000318F" w:rsidRDefault="0000318F">
      <w:pPr>
        <w:pStyle w:val="CommentText"/>
      </w:pPr>
      <w:r>
        <w:t>Samt att TSR-bevis är rätt ovanliga på större organismer i naturliga miljöer (mycket mer studier och teori på mindre organismer)</w:t>
      </w:r>
    </w:p>
  </w:comment>
  <w:comment w:id="12" w:author="Max Lindmark" w:date="2021-08-12T20:43:00Z" w:initials="MOU">
    <w:p w14:paraId="00AFFCF9" w14:textId="70C7BF9F" w:rsidR="00703B5D" w:rsidRDefault="00703B5D">
      <w:pPr>
        <w:pStyle w:val="CommentText"/>
      </w:pPr>
      <w:r>
        <w:rPr>
          <w:rStyle w:val="CommentReference"/>
        </w:rPr>
        <w:annotationRef/>
      </w:r>
      <w:r>
        <w:t>Asta’s paper has 2500 words</w:t>
      </w:r>
    </w:p>
  </w:comment>
  <w:comment w:id="13" w:author="Max Lindmark" w:date="2021-10-08T10:35:00Z" w:initials="MOU">
    <w:p w14:paraId="03E087A0" w14:textId="728210FD" w:rsidR="001E3BD3" w:rsidRDefault="001E3BD3">
      <w:pPr>
        <w:pStyle w:val="CommentText"/>
      </w:pPr>
      <w:r>
        <w:rPr>
          <w:rStyle w:val="CommentReference"/>
        </w:rPr>
        <w:annotationRef/>
      </w:r>
      <w:r>
        <w:t>2002 for growth data because of the potential change in age estimation</w:t>
      </w:r>
    </w:p>
  </w:comment>
  <w:comment w:id="14" w:author="Max Lindmark" w:date="2021-09-28T15:49:00Z" w:initials="MOU">
    <w:p w14:paraId="1A596577" w14:textId="116C7B4B" w:rsidR="00E75D57" w:rsidRDefault="00E75D57">
      <w:pPr>
        <w:pStyle w:val="CommentText"/>
      </w:pPr>
      <w:r w:rsidRPr="007A7DB9">
        <w:rPr>
          <w:rStyle w:val="CommentReference"/>
        </w:rPr>
        <w:annotationRef/>
      </w:r>
      <w:r w:rsidRPr="007A7DB9">
        <w:rPr>
          <w:lang w:val="en-GB"/>
        </w:rPr>
        <w:t>Magnus Appelberg pers comm?</w:t>
      </w:r>
    </w:p>
  </w:comment>
  <w:comment w:id="15" w:author="Max Lindmark" w:date="2021-09-28T13:32:00Z" w:initials="MOU">
    <w:p w14:paraId="45DC89BB" w14:textId="6AFF4F1C" w:rsidR="00AC7261" w:rsidRDefault="00AC7261">
      <w:pPr>
        <w:pStyle w:val="CommentText"/>
      </w:pPr>
      <w:r>
        <w:rPr>
          <w:rStyle w:val="CommentReference"/>
        </w:rPr>
        <w:annotationRef/>
      </w:r>
      <w:r>
        <w:t xml:space="preserve">The reason I don’t </w:t>
      </w:r>
      <w:r w:rsidR="0042386A">
        <w:t xml:space="preserve">use </w:t>
      </w:r>
      <w:r>
        <w:t>alpha_W, alpha_C, is because the interaction term does no</w:t>
      </w:r>
      <w:r w:rsidR="0042386A">
        <w:t>t</w:t>
      </w:r>
      <w:r>
        <w:t xml:space="preserve"> correspond to the warm slope directly</w:t>
      </w:r>
    </w:p>
  </w:comment>
  <w:comment w:id="16" w:author="Max Lindmark" w:date="2021-09-29T10:12:00Z" w:initials="MOU">
    <w:p w14:paraId="44E48407" w14:textId="490E2FAA" w:rsidR="00126B9A" w:rsidRDefault="00126B9A">
      <w:pPr>
        <w:pStyle w:val="CommentText"/>
      </w:pPr>
      <w:r>
        <w:rPr>
          <w:rStyle w:val="CommentReference"/>
        </w:rPr>
        <w:annotationRef/>
      </w:r>
      <w:r w:rsidR="00052CA9">
        <w:t>Här menar jag städad data</w:t>
      </w:r>
      <w:r>
        <w:t xml:space="preserve"> som går rakt in i analysen</w:t>
      </w:r>
    </w:p>
  </w:comment>
  <w:comment w:id="17" w:author="Max Lindmark" w:date="2021-09-28T16:04:00Z" w:initials="MOU">
    <w:p w14:paraId="07D01B47" w14:textId="582F9316" w:rsidR="00E14BA7" w:rsidRDefault="00E14BA7" w:rsidP="00E14BA7">
      <w:pPr>
        <w:pStyle w:val="CommentText"/>
      </w:pPr>
      <w:r>
        <w:rPr>
          <w:rStyle w:val="CommentReference"/>
        </w:rPr>
        <w:annotationRef/>
      </w:r>
      <w:r>
        <w:t>Låter detta OK? Det som är lite klurigt är väl att beskriva hur det bygger på ditt jobb Malin utan att det ska låta som att de slutgiltiga skripten och analyserna skrevs inom exjobbet, samt hur vi ska få till din input Anna som sträcker sig över allt</w:t>
      </w:r>
      <w:r w:rsidR="00B05CBE">
        <w:t xml:space="preserve">, dock utan </w:t>
      </w:r>
      <w:r>
        <w:t>att ha en ledande roll på någon av delarna jag nämnt.</w:t>
      </w:r>
    </w:p>
  </w:comment>
  <w:comment w:id="18" w:author="Max Lindmark" w:date="2021-09-28T16:08:00Z" w:initials="MOU">
    <w:p w14:paraId="55B32525" w14:textId="77777777" w:rsidR="00E14BA7" w:rsidRDefault="00E14BA7" w:rsidP="00E14BA7">
      <w:pPr>
        <w:pStyle w:val="CommentText"/>
      </w:pPr>
      <w:r>
        <w:rPr>
          <w:rStyle w:val="CommentReference"/>
        </w:rPr>
        <w:annotationRef/>
      </w:r>
      <w:r>
        <w:t>Här menar jag då uppsatsen samt första draften av ms’et som ändå är ganska olika varandra.</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F2AC2BF" w15:done="0"/>
  <w15:commentEx w15:paraId="3AFDD566" w15:done="0"/>
  <w15:commentEx w15:paraId="4148CA68" w15:done="0"/>
  <w15:commentEx w15:paraId="2373EB94" w15:done="0"/>
  <w15:commentEx w15:paraId="76B57E3D" w15:done="0"/>
  <w15:commentEx w15:paraId="041DC951" w15:paraIdParent="76B57E3D" w15:done="0"/>
  <w15:commentEx w15:paraId="289C6DD7" w15:done="0"/>
  <w15:commentEx w15:paraId="58485AAA" w15:done="0"/>
  <w15:commentEx w15:paraId="7354B07F" w15:paraIdParent="58485AAA" w15:done="0"/>
  <w15:commentEx w15:paraId="5EE148AF" w15:done="0"/>
  <w15:commentEx w15:paraId="58B02FC1" w15:done="0"/>
  <w15:commentEx w15:paraId="071B75A8" w15:done="0"/>
  <w15:commentEx w15:paraId="00AFFCF9" w15:done="0"/>
  <w15:commentEx w15:paraId="03E087A0" w15:done="0"/>
  <w15:commentEx w15:paraId="1A596577" w15:done="0"/>
  <w15:commentEx w15:paraId="45DC89BB" w15:done="0"/>
  <w15:commentEx w15:paraId="44E48407" w15:done="0"/>
  <w15:commentEx w15:paraId="07D01B47" w15:done="0"/>
  <w15:commentEx w15:paraId="55B3252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BCD4EC" w16cex:dateUtc="2021-08-10T08:35:00Z"/>
  <w16cex:commentExtensible w16cex:durableId="24BCD4DD" w16cex:dateUtc="2021-08-10T08:35:00Z"/>
  <w16cex:commentExtensible w16cex:durableId="24BCD4B7" w16cex:dateUtc="2021-08-10T08:34:00Z"/>
  <w16cex:commentExtensible w16cex:durableId="24BCD4CB" w16cex:dateUtc="2021-08-10T08:34:00Z"/>
  <w16cex:commentExtensible w16cex:durableId="24BCD53E" w16cex:dateUtc="2021-08-10T08:36:00Z"/>
  <w16cex:commentExtensible w16cex:durableId="251AAB0F" w16cex:dateUtc="2021-10-20T12:49:00Z"/>
  <w16cex:commentExtensible w16cex:durableId="25084E71" w16cex:dateUtc="2021-10-06T14:33:00Z"/>
  <w16cex:commentExtensible w16cex:durableId="24BCD51A" w16cex:dateUtc="2021-08-10T08:36:00Z"/>
  <w16cex:commentExtensible w16cex:durableId="2519339F" w16cex:dateUtc="2021-10-19T10:07:00Z"/>
  <w16cex:commentExtensible w16cex:durableId="24BCD529" w16cex:dateUtc="2021-08-10T08:36:00Z"/>
  <w16cex:commentExtensible w16cex:durableId="25193082" w16cex:dateUtc="2021-10-19T09:54:00Z"/>
  <w16cex:commentExtensible w16cex:durableId="251D280A" w16cex:dateUtc="2021-10-22T10:07:00Z"/>
  <w16cex:commentExtensible w16cex:durableId="24C00668" w16cex:dateUtc="2021-08-12T18:43:00Z"/>
  <w16cex:commentExtensible w16cex:durableId="250A9D69" w16cex:dateUtc="2021-10-08T08:35:00Z"/>
  <w16cex:commentExtensible w16cex:durableId="24FDB7FD" w16cex:dateUtc="2021-09-28T13:49:00Z"/>
  <w16cex:commentExtensible w16cex:durableId="24FD97D2" w16cex:dateUtc="2021-09-28T11:32:00Z"/>
  <w16cex:commentExtensible w16cex:durableId="24FEBAA5" w16cex:dateUtc="2021-09-29T08:12:00Z"/>
  <w16cex:commentExtensible w16cex:durableId="24FDBB79" w16cex:dateUtc="2021-09-28T14:04:00Z"/>
  <w16cex:commentExtensible w16cex:durableId="24FDBC8D" w16cex:dateUtc="2021-09-28T14:0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F2AC2BF" w16cid:durableId="24BCD4EC"/>
  <w16cid:commentId w16cid:paraId="3AFDD566" w16cid:durableId="24BCD4DD"/>
  <w16cid:commentId w16cid:paraId="4148CA68" w16cid:durableId="24BCD4B7"/>
  <w16cid:commentId w16cid:paraId="2373EB94" w16cid:durableId="24BCD4CB"/>
  <w16cid:commentId w16cid:paraId="76B57E3D" w16cid:durableId="24BCD53E"/>
  <w16cid:commentId w16cid:paraId="041DC951" w16cid:durableId="251AAB0F"/>
  <w16cid:commentId w16cid:paraId="289C6DD7" w16cid:durableId="25084E71"/>
  <w16cid:commentId w16cid:paraId="58485AAA" w16cid:durableId="24BCD51A"/>
  <w16cid:commentId w16cid:paraId="7354B07F" w16cid:durableId="2519339F"/>
  <w16cid:commentId w16cid:paraId="5EE148AF" w16cid:durableId="24BCD529"/>
  <w16cid:commentId w16cid:paraId="58B02FC1" w16cid:durableId="25193082"/>
  <w16cid:commentId w16cid:paraId="071B75A8" w16cid:durableId="251D280A"/>
  <w16cid:commentId w16cid:paraId="00AFFCF9" w16cid:durableId="24C00668"/>
  <w16cid:commentId w16cid:paraId="03E087A0" w16cid:durableId="250A9D69"/>
  <w16cid:commentId w16cid:paraId="1A596577" w16cid:durableId="24FDB7FD"/>
  <w16cid:commentId w16cid:paraId="45DC89BB" w16cid:durableId="24FD97D2"/>
  <w16cid:commentId w16cid:paraId="44E48407" w16cid:durableId="24FEBAA5"/>
  <w16cid:commentId w16cid:paraId="07D01B47" w16cid:durableId="24FDBB79"/>
  <w16cid:commentId w16cid:paraId="55B32525" w16cid:durableId="24FDBC8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A137876" w14:textId="77777777" w:rsidR="00EC7F56" w:rsidRDefault="00EC7F56" w:rsidP="00807D3F">
      <w:r>
        <w:separator/>
      </w:r>
    </w:p>
  </w:endnote>
  <w:endnote w:type="continuationSeparator" w:id="0">
    <w:p w14:paraId="7B8D713D" w14:textId="77777777" w:rsidR="00EC7F56" w:rsidRDefault="00EC7F56" w:rsidP="00807D3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F77CC26" w14:textId="77777777" w:rsidR="00EC7F56" w:rsidRDefault="00EC7F56" w:rsidP="00807D3F">
      <w:r>
        <w:separator/>
      </w:r>
    </w:p>
  </w:footnote>
  <w:footnote w:type="continuationSeparator" w:id="0">
    <w:p w14:paraId="3EC458DE" w14:textId="77777777" w:rsidR="00EC7F56" w:rsidRDefault="00EC7F56" w:rsidP="00807D3F">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activeWritingStyle w:appName="MSWord" w:lang="sv-SE" w:vendorID="64" w:dllVersion="0" w:nlCheck="1" w:checkStyle="0"/>
  <w:activeWritingStyle w:appName="MSWord" w:lang="en-US" w:vendorID="64" w:dllVersion="0" w:nlCheck="1" w:checkStyle="0"/>
  <w:activeWritingStyle w:appName="MSWord" w:lang="en-GB" w:vendorID="64" w:dllVersion="0" w:nlCheck="1" w:checkStyle="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B757C"/>
    <w:rsid w:val="000002E7"/>
    <w:rsid w:val="0000053B"/>
    <w:rsid w:val="000008B9"/>
    <w:rsid w:val="00000961"/>
    <w:rsid w:val="00000D08"/>
    <w:rsid w:val="0000125B"/>
    <w:rsid w:val="000017C0"/>
    <w:rsid w:val="00001F82"/>
    <w:rsid w:val="0000232A"/>
    <w:rsid w:val="0000278B"/>
    <w:rsid w:val="0000318F"/>
    <w:rsid w:val="000034DA"/>
    <w:rsid w:val="00004A16"/>
    <w:rsid w:val="00004D7C"/>
    <w:rsid w:val="00004E75"/>
    <w:rsid w:val="00004EA8"/>
    <w:rsid w:val="00004EBC"/>
    <w:rsid w:val="000056F0"/>
    <w:rsid w:val="00005890"/>
    <w:rsid w:val="000061B0"/>
    <w:rsid w:val="00006990"/>
    <w:rsid w:val="000077DB"/>
    <w:rsid w:val="00007B1E"/>
    <w:rsid w:val="00007DD9"/>
    <w:rsid w:val="00010501"/>
    <w:rsid w:val="00010849"/>
    <w:rsid w:val="00010C4C"/>
    <w:rsid w:val="00010F00"/>
    <w:rsid w:val="000118B4"/>
    <w:rsid w:val="0001218F"/>
    <w:rsid w:val="00012BFF"/>
    <w:rsid w:val="000131E8"/>
    <w:rsid w:val="000132A1"/>
    <w:rsid w:val="00013B1D"/>
    <w:rsid w:val="00014345"/>
    <w:rsid w:val="00014420"/>
    <w:rsid w:val="00014BDA"/>
    <w:rsid w:val="00014D8B"/>
    <w:rsid w:val="00014F53"/>
    <w:rsid w:val="000150F9"/>
    <w:rsid w:val="00015767"/>
    <w:rsid w:val="00015934"/>
    <w:rsid w:val="00015B8F"/>
    <w:rsid w:val="00015D51"/>
    <w:rsid w:val="00015FB4"/>
    <w:rsid w:val="00015FC4"/>
    <w:rsid w:val="00016806"/>
    <w:rsid w:val="00016E21"/>
    <w:rsid w:val="00017FFD"/>
    <w:rsid w:val="0002081B"/>
    <w:rsid w:val="00021424"/>
    <w:rsid w:val="00021A18"/>
    <w:rsid w:val="00021A78"/>
    <w:rsid w:val="00021B92"/>
    <w:rsid w:val="00021BDA"/>
    <w:rsid w:val="000223E1"/>
    <w:rsid w:val="00022FE1"/>
    <w:rsid w:val="000232AC"/>
    <w:rsid w:val="00023514"/>
    <w:rsid w:val="000239BF"/>
    <w:rsid w:val="000240F1"/>
    <w:rsid w:val="000251EF"/>
    <w:rsid w:val="00025328"/>
    <w:rsid w:val="00025A5F"/>
    <w:rsid w:val="0002631E"/>
    <w:rsid w:val="000266AC"/>
    <w:rsid w:val="00026A51"/>
    <w:rsid w:val="00026D10"/>
    <w:rsid w:val="00027ED3"/>
    <w:rsid w:val="0003007D"/>
    <w:rsid w:val="00030441"/>
    <w:rsid w:val="00030FFB"/>
    <w:rsid w:val="00032162"/>
    <w:rsid w:val="00032331"/>
    <w:rsid w:val="000325D7"/>
    <w:rsid w:val="00032944"/>
    <w:rsid w:val="000332D9"/>
    <w:rsid w:val="00034144"/>
    <w:rsid w:val="00034735"/>
    <w:rsid w:val="00035DD5"/>
    <w:rsid w:val="000363CB"/>
    <w:rsid w:val="00036425"/>
    <w:rsid w:val="00036FA6"/>
    <w:rsid w:val="00037149"/>
    <w:rsid w:val="000371F4"/>
    <w:rsid w:val="00037B28"/>
    <w:rsid w:val="000403C3"/>
    <w:rsid w:val="0004127B"/>
    <w:rsid w:val="000416D3"/>
    <w:rsid w:val="00041F91"/>
    <w:rsid w:val="0004278B"/>
    <w:rsid w:val="000427D8"/>
    <w:rsid w:val="00042A2A"/>
    <w:rsid w:val="00042DC2"/>
    <w:rsid w:val="00042EDD"/>
    <w:rsid w:val="00042FFE"/>
    <w:rsid w:val="000433A8"/>
    <w:rsid w:val="00043945"/>
    <w:rsid w:val="00043C27"/>
    <w:rsid w:val="00044024"/>
    <w:rsid w:val="0004403E"/>
    <w:rsid w:val="000446F1"/>
    <w:rsid w:val="00044ACE"/>
    <w:rsid w:val="00044B60"/>
    <w:rsid w:val="0004658F"/>
    <w:rsid w:val="000472B4"/>
    <w:rsid w:val="0005020F"/>
    <w:rsid w:val="00052CA9"/>
    <w:rsid w:val="00053B08"/>
    <w:rsid w:val="00053BAB"/>
    <w:rsid w:val="00054300"/>
    <w:rsid w:val="00054F1D"/>
    <w:rsid w:val="0005576D"/>
    <w:rsid w:val="00056066"/>
    <w:rsid w:val="00056297"/>
    <w:rsid w:val="00056B9C"/>
    <w:rsid w:val="000573F2"/>
    <w:rsid w:val="0005792A"/>
    <w:rsid w:val="000600C1"/>
    <w:rsid w:val="000605E9"/>
    <w:rsid w:val="00060907"/>
    <w:rsid w:val="00060EE4"/>
    <w:rsid w:val="00061790"/>
    <w:rsid w:val="000627CA"/>
    <w:rsid w:val="00062D45"/>
    <w:rsid w:val="00062D5E"/>
    <w:rsid w:val="00063FA8"/>
    <w:rsid w:val="00064D57"/>
    <w:rsid w:val="00065818"/>
    <w:rsid w:val="000663E9"/>
    <w:rsid w:val="000673C1"/>
    <w:rsid w:val="000675C2"/>
    <w:rsid w:val="00067D1C"/>
    <w:rsid w:val="00070481"/>
    <w:rsid w:val="000704EA"/>
    <w:rsid w:val="0007214F"/>
    <w:rsid w:val="00072738"/>
    <w:rsid w:val="00072C27"/>
    <w:rsid w:val="00072DED"/>
    <w:rsid w:val="0007315D"/>
    <w:rsid w:val="00073D79"/>
    <w:rsid w:val="000740EC"/>
    <w:rsid w:val="0007438A"/>
    <w:rsid w:val="00074649"/>
    <w:rsid w:val="0007506F"/>
    <w:rsid w:val="00075970"/>
    <w:rsid w:val="00075C54"/>
    <w:rsid w:val="00075D65"/>
    <w:rsid w:val="00076513"/>
    <w:rsid w:val="0007697F"/>
    <w:rsid w:val="00076AAC"/>
    <w:rsid w:val="00076CD5"/>
    <w:rsid w:val="00077454"/>
    <w:rsid w:val="0008051B"/>
    <w:rsid w:val="00080B22"/>
    <w:rsid w:val="00081073"/>
    <w:rsid w:val="00081263"/>
    <w:rsid w:val="0008139D"/>
    <w:rsid w:val="000821D2"/>
    <w:rsid w:val="000825FB"/>
    <w:rsid w:val="0008335C"/>
    <w:rsid w:val="00083919"/>
    <w:rsid w:val="00083B65"/>
    <w:rsid w:val="000844D9"/>
    <w:rsid w:val="000846DB"/>
    <w:rsid w:val="00084E94"/>
    <w:rsid w:val="00085025"/>
    <w:rsid w:val="0008534F"/>
    <w:rsid w:val="00085706"/>
    <w:rsid w:val="000857CF"/>
    <w:rsid w:val="00085854"/>
    <w:rsid w:val="00085F74"/>
    <w:rsid w:val="000860BE"/>
    <w:rsid w:val="00086737"/>
    <w:rsid w:val="000867B0"/>
    <w:rsid w:val="00086934"/>
    <w:rsid w:val="00086B3E"/>
    <w:rsid w:val="00086B74"/>
    <w:rsid w:val="00086C34"/>
    <w:rsid w:val="00087161"/>
    <w:rsid w:val="00087CD1"/>
    <w:rsid w:val="00090245"/>
    <w:rsid w:val="00090312"/>
    <w:rsid w:val="0009046E"/>
    <w:rsid w:val="0009087E"/>
    <w:rsid w:val="00090FE7"/>
    <w:rsid w:val="00092218"/>
    <w:rsid w:val="000928A8"/>
    <w:rsid w:val="00094409"/>
    <w:rsid w:val="00095D1E"/>
    <w:rsid w:val="00096495"/>
    <w:rsid w:val="00096E65"/>
    <w:rsid w:val="00096EB7"/>
    <w:rsid w:val="00097274"/>
    <w:rsid w:val="000972FE"/>
    <w:rsid w:val="00097509"/>
    <w:rsid w:val="00097C9A"/>
    <w:rsid w:val="00097F0A"/>
    <w:rsid w:val="000A06B2"/>
    <w:rsid w:val="000A0BC4"/>
    <w:rsid w:val="000A105B"/>
    <w:rsid w:val="000A17A6"/>
    <w:rsid w:val="000A1ACA"/>
    <w:rsid w:val="000A24E7"/>
    <w:rsid w:val="000A286C"/>
    <w:rsid w:val="000A28DD"/>
    <w:rsid w:val="000A2D31"/>
    <w:rsid w:val="000A2F74"/>
    <w:rsid w:val="000A320A"/>
    <w:rsid w:val="000A3321"/>
    <w:rsid w:val="000A3990"/>
    <w:rsid w:val="000A47F1"/>
    <w:rsid w:val="000A4AA6"/>
    <w:rsid w:val="000A4FF8"/>
    <w:rsid w:val="000A5ABD"/>
    <w:rsid w:val="000A61E6"/>
    <w:rsid w:val="000A63A9"/>
    <w:rsid w:val="000A6901"/>
    <w:rsid w:val="000A6DE9"/>
    <w:rsid w:val="000A7BB8"/>
    <w:rsid w:val="000A7F58"/>
    <w:rsid w:val="000B0DAF"/>
    <w:rsid w:val="000B0E47"/>
    <w:rsid w:val="000B0FB5"/>
    <w:rsid w:val="000B1B6D"/>
    <w:rsid w:val="000B248A"/>
    <w:rsid w:val="000B2665"/>
    <w:rsid w:val="000B281A"/>
    <w:rsid w:val="000B3073"/>
    <w:rsid w:val="000B3C28"/>
    <w:rsid w:val="000B4EC8"/>
    <w:rsid w:val="000B5129"/>
    <w:rsid w:val="000B546E"/>
    <w:rsid w:val="000B56D5"/>
    <w:rsid w:val="000B61AB"/>
    <w:rsid w:val="000B6205"/>
    <w:rsid w:val="000B67B6"/>
    <w:rsid w:val="000B6DC9"/>
    <w:rsid w:val="000B7700"/>
    <w:rsid w:val="000C042A"/>
    <w:rsid w:val="000C0537"/>
    <w:rsid w:val="000C0F92"/>
    <w:rsid w:val="000C1099"/>
    <w:rsid w:val="000C12DA"/>
    <w:rsid w:val="000C19B8"/>
    <w:rsid w:val="000C1A44"/>
    <w:rsid w:val="000C3A90"/>
    <w:rsid w:val="000C47DD"/>
    <w:rsid w:val="000C4E5A"/>
    <w:rsid w:val="000C5F74"/>
    <w:rsid w:val="000C63CC"/>
    <w:rsid w:val="000C66D8"/>
    <w:rsid w:val="000C6A47"/>
    <w:rsid w:val="000C6D68"/>
    <w:rsid w:val="000C789E"/>
    <w:rsid w:val="000D00AA"/>
    <w:rsid w:val="000D15BE"/>
    <w:rsid w:val="000D1763"/>
    <w:rsid w:val="000D181F"/>
    <w:rsid w:val="000D1857"/>
    <w:rsid w:val="000D18C6"/>
    <w:rsid w:val="000D1A4C"/>
    <w:rsid w:val="000D1E46"/>
    <w:rsid w:val="000D20ED"/>
    <w:rsid w:val="000D2444"/>
    <w:rsid w:val="000D30CC"/>
    <w:rsid w:val="000D3B99"/>
    <w:rsid w:val="000D4419"/>
    <w:rsid w:val="000D479D"/>
    <w:rsid w:val="000D4A5D"/>
    <w:rsid w:val="000D4CE0"/>
    <w:rsid w:val="000D5383"/>
    <w:rsid w:val="000D5A2E"/>
    <w:rsid w:val="000D5EC8"/>
    <w:rsid w:val="000D6291"/>
    <w:rsid w:val="000D6DE8"/>
    <w:rsid w:val="000D6E4D"/>
    <w:rsid w:val="000D7CB0"/>
    <w:rsid w:val="000E06F5"/>
    <w:rsid w:val="000E09D5"/>
    <w:rsid w:val="000E0BAA"/>
    <w:rsid w:val="000E0C47"/>
    <w:rsid w:val="000E14A6"/>
    <w:rsid w:val="000E19F4"/>
    <w:rsid w:val="000E28EC"/>
    <w:rsid w:val="000E3037"/>
    <w:rsid w:val="000E31DD"/>
    <w:rsid w:val="000E3416"/>
    <w:rsid w:val="000E3AA6"/>
    <w:rsid w:val="000E42A1"/>
    <w:rsid w:val="000E4411"/>
    <w:rsid w:val="000E48DD"/>
    <w:rsid w:val="000E5653"/>
    <w:rsid w:val="000E70A1"/>
    <w:rsid w:val="000E7269"/>
    <w:rsid w:val="000E7572"/>
    <w:rsid w:val="000E7E32"/>
    <w:rsid w:val="000F01A5"/>
    <w:rsid w:val="000F066D"/>
    <w:rsid w:val="000F0D06"/>
    <w:rsid w:val="000F0E66"/>
    <w:rsid w:val="000F0EF1"/>
    <w:rsid w:val="000F14C6"/>
    <w:rsid w:val="000F1B6A"/>
    <w:rsid w:val="000F1D13"/>
    <w:rsid w:val="000F2907"/>
    <w:rsid w:val="000F2AB3"/>
    <w:rsid w:val="000F2BF7"/>
    <w:rsid w:val="000F2D26"/>
    <w:rsid w:val="000F2DD4"/>
    <w:rsid w:val="000F3510"/>
    <w:rsid w:val="000F3A17"/>
    <w:rsid w:val="000F4324"/>
    <w:rsid w:val="000F477D"/>
    <w:rsid w:val="000F59E8"/>
    <w:rsid w:val="000F5BCE"/>
    <w:rsid w:val="000F63B0"/>
    <w:rsid w:val="000F6418"/>
    <w:rsid w:val="000F6B38"/>
    <w:rsid w:val="000F6C46"/>
    <w:rsid w:val="000F6D80"/>
    <w:rsid w:val="000F7290"/>
    <w:rsid w:val="000F776A"/>
    <w:rsid w:val="000F7D1C"/>
    <w:rsid w:val="000F7D2F"/>
    <w:rsid w:val="00100057"/>
    <w:rsid w:val="00100073"/>
    <w:rsid w:val="00100B55"/>
    <w:rsid w:val="001012F5"/>
    <w:rsid w:val="00101372"/>
    <w:rsid w:val="001015E9"/>
    <w:rsid w:val="00101BA5"/>
    <w:rsid w:val="00102628"/>
    <w:rsid w:val="00102E86"/>
    <w:rsid w:val="001036C6"/>
    <w:rsid w:val="0010377C"/>
    <w:rsid w:val="00103FBF"/>
    <w:rsid w:val="00104479"/>
    <w:rsid w:val="00106286"/>
    <w:rsid w:val="001071BA"/>
    <w:rsid w:val="0010728F"/>
    <w:rsid w:val="0011002C"/>
    <w:rsid w:val="00110633"/>
    <w:rsid w:val="00110E6C"/>
    <w:rsid w:val="00111143"/>
    <w:rsid w:val="00111788"/>
    <w:rsid w:val="00111D2A"/>
    <w:rsid w:val="00111E80"/>
    <w:rsid w:val="00113663"/>
    <w:rsid w:val="0011386F"/>
    <w:rsid w:val="00113D8D"/>
    <w:rsid w:val="00114A8B"/>
    <w:rsid w:val="001150AE"/>
    <w:rsid w:val="001151DE"/>
    <w:rsid w:val="001154C3"/>
    <w:rsid w:val="00115C13"/>
    <w:rsid w:val="00115CAB"/>
    <w:rsid w:val="00116D4E"/>
    <w:rsid w:val="00116FBB"/>
    <w:rsid w:val="00117127"/>
    <w:rsid w:val="0011753A"/>
    <w:rsid w:val="00117E90"/>
    <w:rsid w:val="0012049C"/>
    <w:rsid w:val="00120667"/>
    <w:rsid w:val="00120CCF"/>
    <w:rsid w:val="00120DFD"/>
    <w:rsid w:val="001219F5"/>
    <w:rsid w:val="001225F4"/>
    <w:rsid w:val="001226ED"/>
    <w:rsid w:val="00122BE9"/>
    <w:rsid w:val="00122DD5"/>
    <w:rsid w:val="00122E2D"/>
    <w:rsid w:val="00122FDB"/>
    <w:rsid w:val="00123312"/>
    <w:rsid w:val="001235DD"/>
    <w:rsid w:val="00123892"/>
    <w:rsid w:val="00123EDC"/>
    <w:rsid w:val="0012461E"/>
    <w:rsid w:val="00124E2B"/>
    <w:rsid w:val="0012502E"/>
    <w:rsid w:val="0012506D"/>
    <w:rsid w:val="00126906"/>
    <w:rsid w:val="00126B9A"/>
    <w:rsid w:val="0012706C"/>
    <w:rsid w:val="00127205"/>
    <w:rsid w:val="00130D58"/>
    <w:rsid w:val="001316F9"/>
    <w:rsid w:val="00131830"/>
    <w:rsid w:val="00131987"/>
    <w:rsid w:val="0013442D"/>
    <w:rsid w:val="001351AF"/>
    <w:rsid w:val="001357C3"/>
    <w:rsid w:val="00135A53"/>
    <w:rsid w:val="00135FA9"/>
    <w:rsid w:val="001368B7"/>
    <w:rsid w:val="0013745E"/>
    <w:rsid w:val="001375E1"/>
    <w:rsid w:val="00137AE0"/>
    <w:rsid w:val="001400C0"/>
    <w:rsid w:val="001401B1"/>
    <w:rsid w:val="001405BF"/>
    <w:rsid w:val="001408F1"/>
    <w:rsid w:val="00140C8B"/>
    <w:rsid w:val="0014139A"/>
    <w:rsid w:val="00141AE4"/>
    <w:rsid w:val="00143C8B"/>
    <w:rsid w:val="00143E7C"/>
    <w:rsid w:val="00143E80"/>
    <w:rsid w:val="00144942"/>
    <w:rsid w:val="00145815"/>
    <w:rsid w:val="00145C33"/>
    <w:rsid w:val="0014737B"/>
    <w:rsid w:val="00147712"/>
    <w:rsid w:val="00150201"/>
    <w:rsid w:val="001502AC"/>
    <w:rsid w:val="00150381"/>
    <w:rsid w:val="0015060B"/>
    <w:rsid w:val="001506B0"/>
    <w:rsid w:val="00150856"/>
    <w:rsid w:val="00150D3D"/>
    <w:rsid w:val="00151979"/>
    <w:rsid w:val="001526A7"/>
    <w:rsid w:val="00152820"/>
    <w:rsid w:val="00153131"/>
    <w:rsid w:val="00153615"/>
    <w:rsid w:val="00153EE2"/>
    <w:rsid w:val="00154730"/>
    <w:rsid w:val="00154D9C"/>
    <w:rsid w:val="00154EA3"/>
    <w:rsid w:val="0015501A"/>
    <w:rsid w:val="00155B02"/>
    <w:rsid w:val="00155C16"/>
    <w:rsid w:val="00155C52"/>
    <w:rsid w:val="001569B0"/>
    <w:rsid w:val="00160D53"/>
    <w:rsid w:val="001611DC"/>
    <w:rsid w:val="0016256C"/>
    <w:rsid w:val="00162A7C"/>
    <w:rsid w:val="001634A6"/>
    <w:rsid w:val="0016445E"/>
    <w:rsid w:val="00164609"/>
    <w:rsid w:val="00164D2B"/>
    <w:rsid w:val="00164E25"/>
    <w:rsid w:val="0016564E"/>
    <w:rsid w:val="00165C0A"/>
    <w:rsid w:val="001704FB"/>
    <w:rsid w:val="00170901"/>
    <w:rsid w:val="0017148A"/>
    <w:rsid w:val="00171A55"/>
    <w:rsid w:val="00171C09"/>
    <w:rsid w:val="0017217B"/>
    <w:rsid w:val="00172A46"/>
    <w:rsid w:val="00172DEF"/>
    <w:rsid w:val="00172F20"/>
    <w:rsid w:val="00173A42"/>
    <w:rsid w:val="001747B8"/>
    <w:rsid w:val="00174B33"/>
    <w:rsid w:val="001753D4"/>
    <w:rsid w:val="001754C6"/>
    <w:rsid w:val="00175E5E"/>
    <w:rsid w:val="00176122"/>
    <w:rsid w:val="001762AC"/>
    <w:rsid w:val="00176366"/>
    <w:rsid w:val="001766F3"/>
    <w:rsid w:val="001770A7"/>
    <w:rsid w:val="00177BEF"/>
    <w:rsid w:val="0018023B"/>
    <w:rsid w:val="0018125A"/>
    <w:rsid w:val="00182D9D"/>
    <w:rsid w:val="00183126"/>
    <w:rsid w:val="0018318B"/>
    <w:rsid w:val="00183797"/>
    <w:rsid w:val="001839F3"/>
    <w:rsid w:val="001843C5"/>
    <w:rsid w:val="001844EC"/>
    <w:rsid w:val="00184BD6"/>
    <w:rsid w:val="00185132"/>
    <w:rsid w:val="00185F6A"/>
    <w:rsid w:val="001866CF"/>
    <w:rsid w:val="00186A16"/>
    <w:rsid w:val="001876B8"/>
    <w:rsid w:val="001879B6"/>
    <w:rsid w:val="00187AF9"/>
    <w:rsid w:val="00187EEF"/>
    <w:rsid w:val="00190B11"/>
    <w:rsid w:val="00190C62"/>
    <w:rsid w:val="00192177"/>
    <w:rsid w:val="00192654"/>
    <w:rsid w:val="00192C71"/>
    <w:rsid w:val="00192EF7"/>
    <w:rsid w:val="001930DA"/>
    <w:rsid w:val="00193EBA"/>
    <w:rsid w:val="00193F7E"/>
    <w:rsid w:val="001941AD"/>
    <w:rsid w:val="00194B59"/>
    <w:rsid w:val="00194CFC"/>
    <w:rsid w:val="001956AB"/>
    <w:rsid w:val="00195A12"/>
    <w:rsid w:val="00195C4E"/>
    <w:rsid w:val="00195C63"/>
    <w:rsid w:val="00196D8F"/>
    <w:rsid w:val="00196E20"/>
    <w:rsid w:val="001A0157"/>
    <w:rsid w:val="001A12E4"/>
    <w:rsid w:val="001A1340"/>
    <w:rsid w:val="001A16AF"/>
    <w:rsid w:val="001A1830"/>
    <w:rsid w:val="001A21C3"/>
    <w:rsid w:val="001A23C3"/>
    <w:rsid w:val="001A32B8"/>
    <w:rsid w:val="001A33EB"/>
    <w:rsid w:val="001A3CF3"/>
    <w:rsid w:val="001A4634"/>
    <w:rsid w:val="001A46F1"/>
    <w:rsid w:val="001A4B95"/>
    <w:rsid w:val="001A4D2B"/>
    <w:rsid w:val="001A5070"/>
    <w:rsid w:val="001A5139"/>
    <w:rsid w:val="001A56BA"/>
    <w:rsid w:val="001A61D9"/>
    <w:rsid w:val="001A64C2"/>
    <w:rsid w:val="001A6B8F"/>
    <w:rsid w:val="001A6F0B"/>
    <w:rsid w:val="001A707C"/>
    <w:rsid w:val="001B0073"/>
    <w:rsid w:val="001B0613"/>
    <w:rsid w:val="001B0844"/>
    <w:rsid w:val="001B0F89"/>
    <w:rsid w:val="001B1460"/>
    <w:rsid w:val="001B17BD"/>
    <w:rsid w:val="001B1F3D"/>
    <w:rsid w:val="001B223E"/>
    <w:rsid w:val="001B434A"/>
    <w:rsid w:val="001B48CA"/>
    <w:rsid w:val="001B5057"/>
    <w:rsid w:val="001B5910"/>
    <w:rsid w:val="001B5C37"/>
    <w:rsid w:val="001B680C"/>
    <w:rsid w:val="001B6959"/>
    <w:rsid w:val="001B6CA3"/>
    <w:rsid w:val="001B7C6C"/>
    <w:rsid w:val="001C029D"/>
    <w:rsid w:val="001C12FD"/>
    <w:rsid w:val="001C165F"/>
    <w:rsid w:val="001C1E82"/>
    <w:rsid w:val="001C1F1F"/>
    <w:rsid w:val="001C2607"/>
    <w:rsid w:val="001C2E5F"/>
    <w:rsid w:val="001C3016"/>
    <w:rsid w:val="001C42E1"/>
    <w:rsid w:val="001C4510"/>
    <w:rsid w:val="001C45A6"/>
    <w:rsid w:val="001C47CB"/>
    <w:rsid w:val="001C48C0"/>
    <w:rsid w:val="001C5227"/>
    <w:rsid w:val="001C5A98"/>
    <w:rsid w:val="001C5D6E"/>
    <w:rsid w:val="001C630C"/>
    <w:rsid w:val="001C6A48"/>
    <w:rsid w:val="001C774A"/>
    <w:rsid w:val="001C7931"/>
    <w:rsid w:val="001C7ED8"/>
    <w:rsid w:val="001C7FB7"/>
    <w:rsid w:val="001D0CAC"/>
    <w:rsid w:val="001D0FA5"/>
    <w:rsid w:val="001D1289"/>
    <w:rsid w:val="001D1724"/>
    <w:rsid w:val="001D1C47"/>
    <w:rsid w:val="001D1F0B"/>
    <w:rsid w:val="001D2B5F"/>
    <w:rsid w:val="001D3120"/>
    <w:rsid w:val="001D36E6"/>
    <w:rsid w:val="001D378F"/>
    <w:rsid w:val="001D3A99"/>
    <w:rsid w:val="001D3F76"/>
    <w:rsid w:val="001D4149"/>
    <w:rsid w:val="001D4177"/>
    <w:rsid w:val="001D445C"/>
    <w:rsid w:val="001D4E77"/>
    <w:rsid w:val="001D5384"/>
    <w:rsid w:val="001D547F"/>
    <w:rsid w:val="001D6290"/>
    <w:rsid w:val="001D6C5C"/>
    <w:rsid w:val="001D6FB3"/>
    <w:rsid w:val="001D70D5"/>
    <w:rsid w:val="001D7DCF"/>
    <w:rsid w:val="001E09E9"/>
    <w:rsid w:val="001E0C01"/>
    <w:rsid w:val="001E1AFA"/>
    <w:rsid w:val="001E1C5B"/>
    <w:rsid w:val="001E2292"/>
    <w:rsid w:val="001E2580"/>
    <w:rsid w:val="001E288F"/>
    <w:rsid w:val="001E28F0"/>
    <w:rsid w:val="001E29FD"/>
    <w:rsid w:val="001E2DEE"/>
    <w:rsid w:val="001E3030"/>
    <w:rsid w:val="001E3A94"/>
    <w:rsid w:val="001E3BD3"/>
    <w:rsid w:val="001E4489"/>
    <w:rsid w:val="001E46D1"/>
    <w:rsid w:val="001E486A"/>
    <w:rsid w:val="001E4BEA"/>
    <w:rsid w:val="001E500C"/>
    <w:rsid w:val="001E5A8E"/>
    <w:rsid w:val="001E6DEB"/>
    <w:rsid w:val="001E7A2D"/>
    <w:rsid w:val="001E7A84"/>
    <w:rsid w:val="001F0118"/>
    <w:rsid w:val="001F011E"/>
    <w:rsid w:val="001F0BCF"/>
    <w:rsid w:val="001F0E21"/>
    <w:rsid w:val="001F0E3D"/>
    <w:rsid w:val="001F14B0"/>
    <w:rsid w:val="001F1FCF"/>
    <w:rsid w:val="001F2763"/>
    <w:rsid w:val="001F3838"/>
    <w:rsid w:val="001F3F49"/>
    <w:rsid w:val="001F438E"/>
    <w:rsid w:val="001F446D"/>
    <w:rsid w:val="001F44CF"/>
    <w:rsid w:val="001F4C4A"/>
    <w:rsid w:val="001F4EBA"/>
    <w:rsid w:val="001F521C"/>
    <w:rsid w:val="001F5DFF"/>
    <w:rsid w:val="001F6AB9"/>
    <w:rsid w:val="001F6E0E"/>
    <w:rsid w:val="001F724D"/>
    <w:rsid w:val="001F731B"/>
    <w:rsid w:val="001F7A52"/>
    <w:rsid w:val="001F7B3B"/>
    <w:rsid w:val="001F7BF9"/>
    <w:rsid w:val="0020027B"/>
    <w:rsid w:val="0020034F"/>
    <w:rsid w:val="00200CB9"/>
    <w:rsid w:val="00201566"/>
    <w:rsid w:val="0020169D"/>
    <w:rsid w:val="00201CFA"/>
    <w:rsid w:val="00202398"/>
    <w:rsid w:val="00202427"/>
    <w:rsid w:val="00202AD5"/>
    <w:rsid w:val="00202BB1"/>
    <w:rsid w:val="00203510"/>
    <w:rsid w:val="002044C7"/>
    <w:rsid w:val="002044CC"/>
    <w:rsid w:val="00204948"/>
    <w:rsid w:val="00205163"/>
    <w:rsid w:val="00205253"/>
    <w:rsid w:val="00205484"/>
    <w:rsid w:val="00205817"/>
    <w:rsid w:val="00205936"/>
    <w:rsid w:val="00206293"/>
    <w:rsid w:val="00206328"/>
    <w:rsid w:val="00206900"/>
    <w:rsid w:val="00206C43"/>
    <w:rsid w:val="002070C9"/>
    <w:rsid w:val="00207E30"/>
    <w:rsid w:val="00210197"/>
    <w:rsid w:val="0021106F"/>
    <w:rsid w:val="002112B8"/>
    <w:rsid w:val="002117A6"/>
    <w:rsid w:val="0021188E"/>
    <w:rsid w:val="00211E03"/>
    <w:rsid w:val="00212656"/>
    <w:rsid w:val="00215266"/>
    <w:rsid w:val="0021543D"/>
    <w:rsid w:val="0021555E"/>
    <w:rsid w:val="002158D8"/>
    <w:rsid w:val="002159CB"/>
    <w:rsid w:val="00217014"/>
    <w:rsid w:val="0021779F"/>
    <w:rsid w:val="002178FC"/>
    <w:rsid w:val="00217AF9"/>
    <w:rsid w:val="00217E2F"/>
    <w:rsid w:val="00220108"/>
    <w:rsid w:val="00220394"/>
    <w:rsid w:val="0022101E"/>
    <w:rsid w:val="00221E4D"/>
    <w:rsid w:val="002225E7"/>
    <w:rsid w:val="00222DA3"/>
    <w:rsid w:val="00223318"/>
    <w:rsid w:val="002237A7"/>
    <w:rsid w:val="00223816"/>
    <w:rsid w:val="0022458C"/>
    <w:rsid w:val="00225A46"/>
    <w:rsid w:val="00225FD5"/>
    <w:rsid w:val="002265E7"/>
    <w:rsid w:val="0022772B"/>
    <w:rsid w:val="0023056F"/>
    <w:rsid w:val="00230C0E"/>
    <w:rsid w:val="00230DF6"/>
    <w:rsid w:val="00231654"/>
    <w:rsid w:val="0023170A"/>
    <w:rsid w:val="0023225E"/>
    <w:rsid w:val="00232804"/>
    <w:rsid w:val="002329B5"/>
    <w:rsid w:val="00232E21"/>
    <w:rsid w:val="00233753"/>
    <w:rsid w:val="00234788"/>
    <w:rsid w:val="00234891"/>
    <w:rsid w:val="0023501D"/>
    <w:rsid w:val="002351AD"/>
    <w:rsid w:val="002368A6"/>
    <w:rsid w:val="00236A51"/>
    <w:rsid w:val="00237DC0"/>
    <w:rsid w:val="00241000"/>
    <w:rsid w:val="002414D8"/>
    <w:rsid w:val="00241909"/>
    <w:rsid w:val="0024197B"/>
    <w:rsid w:val="00241B67"/>
    <w:rsid w:val="00241E6E"/>
    <w:rsid w:val="00242E3F"/>
    <w:rsid w:val="0024315B"/>
    <w:rsid w:val="002434A7"/>
    <w:rsid w:val="00243795"/>
    <w:rsid w:val="002442D7"/>
    <w:rsid w:val="00244B56"/>
    <w:rsid w:val="002455AF"/>
    <w:rsid w:val="00245D99"/>
    <w:rsid w:val="002466E3"/>
    <w:rsid w:val="0024682C"/>
    <w:rsid w:val="00246D9B"/>
    <w:rsid w:val="00246E9A"/>
    <w:rsid w:val="0024719D"/>
    <w:rsid w:val="0024728C"/>
    <w:rsid w:val="0024762E"/>
    <w:rsid w:val="002503A4"/>
    <w:rsid w:val="002507E4"/>
    <w:rsid w:val="00250904"/>
    <w:rsid w:val="00250DBC"/>
    <w:rsid w:val="00251140"/>
    <w:rsid w:val="002517C7"/>
    <w:rsid w:val="00251A37"/>
    <w:rsid w:val="00251F82"/>
    <w:rsid w:val="002527C7"/>
    <w:rsid w:val="002529AF"/>
    <w:rsid w:val="002532E0"/>
    <w:rsid w:val="00253C25"/>
    <w:rsid w:val="00254130"/>
    <w:rsid w:val="0025443D"/>
    <w:rsid w:val="0025484E"/>
    <w:rsid w:val="00254BBD"/>
    <w:rsid w:val="002552DC"/>
    <w:rsid w:val="00255C99"/>
    <w:rsid w:val="00255DB4"/>
    <w:rsid w:val="00256138"/>
    <w:rsid w:val="00256846"/>
    <w:rsid w:val="00256C0D"/>
    <w:rsid w:val="002573B8"/>
    <w:rsid w:val="00257B73"/>
    <w:rsid w:val="00261049"/>
    <w:rsid w:val="002619C5"/>
    <w:rsid w:val="00261CC1"/>
    <w:rsid w:val="00262451"/>
    <w:rsid w:val="002626FE"/>
    <w:rsid w:val="002628F8"/>
    <w:rsid w:val="0026354B"/>
    <w:rsid w:val="00263B12"/>
    <w:rsid w:val="00263C32"/>
    <w:rsid w:val="00263F5A"/>
    <w:rsid w:val="00264459"/>
    <w:rsid w:val="00264887"/>
    <w:rsid w:val="00264BDC"/>
    <w:rsid w:val="002658EE"/>
    <w:rsid w:val="00265A0A"/>
    <w:rsid w:val="00266302"/>
    <w:rsid w:val="00266A03"/>
    <w:rsid w:val="00266F67"/>
    <w:rsid w:val="00267E40"/>
    <w:rsid w:val="00270235"/>
    <w:rsid w:val="00270B4C"/>
    <w:rsid w:val="00270CD7"/>
    <w:rsid w:val="00271340"/>
    <w:rsid w:val="00271A35"/>
    <w:rsid w:val="00272C12"/>
    <w:rsid w:val="00272CA0"/>
    <w:rsid w:val="00273A3B"/>
    <w:rsid w:val="00273F24"/>
    <w:rsid w:val="0027456C"/>
    <w:rsid w:val="00274B91"/>
    <w:rsid w:val="00274FF9"/>
    <w:rsid w:val="0027541C"/>
    <w:rsid w:val="00275E33"/>
    <w:rsid w:val="002763D7"/>
    <w:rsid w:val="002765DE"/>
    <w:rsid w:val="00276CF1"/>
    <w:rsid w:val="0027774D"/>
    <w:rsid w:val="00277F49"/>
    <w:rsid w:val="00281377"/>
    <w:rsid w:val="0028146B"/>
    <w:rsid w:val="002816FC"/>
    <w:rsid w:val="00282638"/>
    <w:rsid w:val="0028316A"/>
    <w:rsid w:val="002838ED"/>
    <w:rsid w:val="0028495D"/>
    <w:rsid w:val="00284C85"/>
    <w:rsid w:val="00284D6C"/>
    <w:rsid w:val="00285958"/>
    <w:rsid w:val="0028657B"/>
    <w:rsid w:val="00286898"/>
    <w:rsid w:val="002869D6"/>
    <w:rsid w:val="00287F47"/>
    <w:rsid w:val="0029072D"/>
    <w:rsid w:val="00290795"/>
    <w:rsid w:val="0029095E"/>
    <w:rsid w:val="00290CF4"/>
    <w:rsid w:val="00291491"/>
    <w:rsid w:val="00291C69"/>
    <w:rsid w:val="00292034"/>
    <w:rsid w:val="00292231"/>
    <w:rsid w:val="00293522"/>
    <w:rsid w:val="00293C0B"/>
    <w:rsid w:val="00294043"/>
    <w:rsid w:val="0029441B"/>
    <w:rsid w:val="00294DD4"/>
    <w:rsid w:val="002951CA"/>
    <w:rsid w:val="002956B3"/>
    <w:rsid w:val="00295723"/>
    <w:rsid w:val="00296304"/>
    <w:rsid w:val="002966B7"/>
    <w:rsid w:val="002969BC"/>
    <w:rsid w:val="00296A74"/>
    <w:rsid w:val="00297529"/>
    <w:rsid w:val="002978C9"/>
    <w:rsid w:val="00297B40"/>
    <w:rsid w:val="00297C9B"/>
    <w:rsid w:val="002A119D"/>
    <w:rsid w:val="002A12B1"/>
    <w:rsid w:val="002A1353"/>
    <w:rsid w:val="002A14C4"/>
    <w:rsid w:val="002A17FF"/>
    <w:rsid w:val="002A19C5"/>
    <w:rsid w:val="002A1E15"/>
    <w:rsid w:val="002A1EE6"/>
    <w:rsid w:val="002A2087"/>
    <w:rsid w:val="002A22D3"/>
    <w:rsid w:val="002A244A"/>
    <w:rsid w:val="002A25A9"/>
    <w:rsid w:val="002A25BB"/>
    <w:rsid w:val="002A3056"/>
    <w:rsid w:val="002A3AF7"/>
    <w:rsid w:val="002A3CBA"/>
    <w:rsid w:val="002A3EB6"/>
    <w:rsid w:val="002A45EF"/>
    <w:rsid w:val="002A527F"/>
    <w:rsid w:val="002A52B0"/>
    <w:rsid w:val="002A5834"/>
    <w:rsid w:val="002A58CC"/>
    <w:rsid w:val="002A5975"/>
    <w:rsid w:val="002A5A88"/>
    <w:rsid w:val="002A600B"/>
    <w:rsid w:val="002A6184"/>
    <w:rsid w:val="002A62F6"/>
    <w:rsid w:val="002A6D35"/>
    <w:rsid w:val="002A746F"/>
    <w:rsid w:val="002A7D62"/>
    <w:rsid w:val="002B03E5"/>
    <w:rsid w:val="002B0A13"/>
    <w:rsid w:val="002B1752"/>
    <w:rsid w:val="002B1D5D"/>
    <w:rsid w:val="002B2295"/>
    <w:rsid w:val="002B2B04"/>
    <w:rsid w:val="002B31F5"/>
    <w:rsid w:val="002B3259"/>
    <w:rsid w:val="002B3AAD"/>
    <w:rsid w:val="002B4158"/>
    <w:rsid w:val="002B472B"/>
    <w:rsid w:val="002B4A71"/>
    <w:rsid w:val="002B4FDC"/>
    <w:rsid w:val="002B5A87"/>
    <w:rsid w:val="002B606B"/>
    <w:rsid w:val="002B6B2A"/>
    <w:rsid w:val="002C05E6"/>
    <w:rsid w:val="002C09C7"/>
    <w:rsid w:val="002C1AEF"/>
    <w:rsid w:val="002C1CF9"/>
    <w:rsid w:val="002C358C"/>
    <w:rsid w:val="002C411F"/>
    <w:rsid w:val="002C4989"/>
    <w:rsid w:val="002C4B4A"/>
    <w:rsid w:val="002C512B"/>
    <w:rsid w:val="002C5ACE"/>
    <w:rsid w:val="002C621A"/>
    <w:rsid w:val="002C6221"/>
    <w:rsid w:val="002C6410"/>
    <w:rsid w:val="002D1EF1"/>
    <w:rsid w:val="002D29F2"/>
    <w:rsid w:val="002D343D"/>
    <w:rsid w:val="002D375D"/>
    <w:rsid w:val="002D39D3"/>
    <w:rsid w:val="002D5AE0"/>
    <w:rsid w:val="002D63E5"/>
    <w:rsid w:val="002D64D1"/>
    <w:rsid w:val="002D6569"/>
    <w:rsid w:val="002D67AD"/>
    <w:rsid w:val="002D7C62"/>
    <w:rsid w:val="002E0080"/>
    <w:rsid w:val="002E0495"/>
    <w:rsid w:val="002E0660"/>
    <w:rsid w:val="002E0811"/>
    <w:rsid w:val="002E0C08"/>
    <w:rsid w:val="002E126A"/>
    <w:rsid w:val="002E181F"/>
    <w:rsid w:val="002E1975"/>
    <w:rsid w:val="002E1B3D"/>
    <w:rsid w:val="002E2728"/>
    <w:rsid w:val="002E2929"/>
    <w:rsid w:val="002E395C"/>
    <w:rsid w:val="002E4764"/>
    <w:rsid w:val="002E4AC0"/>
    <w:rsid w:val="002E4DF8"/>
    <w:rsid w:val="002E51AA"/>
    <w:rsid w:val="002E57D6"/>
    <w:rsid w:val="002E5B3D"/>
    <w:rsid w:val="002E5E26"/>
    <w:rsid w:val="002E6AEC"/>
    <w:rsid w:val="002E6E24"/>
    <w:rsid w:val="002E77E4"/>
    <w:rsid w:val="002F04F0"/>
    <w:rsid w:val="002F07FB"/>
    <w:rsid w:val="002F0830"/>
    <w:rsid w:val="002F17D9"/>
    <w:rsid w:val="002F2116"/>
    <w:rsid w:val="002F2863"/>
    <w:rsid w:val="002F2DFE"/>
    <w:rsid w:val="002F327C"/>
    <w:rsid w:val="002F347C"/>
    <w:rsid w:val="002F357A"/>
    <w:rsid w:val="002F3927"/>
    <w:rsid w:val="002F3A6A"/>
    <w:rsid w:val="002F472D"/>
    <w:rsid w:val="002F497F"/>
    <w:rsid w:val="002F58B1"/>
    <w:rsid w:val="002F6831"/>
    <w:rsid w:val="002F7246"/>
    <w:rsid w:val="002F742F"/>
    <w:rsid w:val="002F7853"/>
    <w:rsid w:val="002F7FF7"/>
    <w:rsid w:val="0030023D"/>
    <w:rsid w:val="003002B9"/>
    <w:rsid w:val="00300638"/>
    <w:rsid w:val="0030089D"/>
    <w:rsid w:val="00300D99"/>
    <w:rsid w:val="003013EB"/>
    <w:rsid w:val="003018A3"/>
    <w:rsid w:val="00302139"/>
    <w:rsid w:val="003022C3"/>
    <w:rsid w:val="003025DE"/>
    <w:rsid w:val="00302FC2"/>
    <w:rsid w:val="003031EA"/>
    <w:rsid w:val="003035C1"/>
    <w:rsid w:val="003036CE"/>
    <w:rsid w:val="0030399B"/>
    <w:rsid w:val="00303B68"/>
    <w:rsid w:val="00304CD8"/>
    <w:rsid w:val="00304D6A"/>
    <w:rsid w:val="0030682C"/>
    <w:rsid w:val="0030699A"/>
    <w:rsid w:val="00306CCE"/>
    <w:rsid w:val="00307088"/>
    <w:rsid w:val="00307F42"/>
    <w:rsid w:val="00310543"/>
    <w:rsid w:val="003105DC"/>
    <w:rsid w:val="00313C56"/>
    <w:rsid w:val="00314418"/>
    <w:rsid w:val="00314C05"/>
    <w:rsid w:val="00316C5D"/>
    <w:rsid w:val="003170BF"/>
    <w:rsid w:val="00317FDC"/>
    <w:rsid w:val="0032030D"/>
    <w:rsid w:val="00320B4E"/>
    <w:rsid w:val="00320C6E"/>
    <w:rsid w:val="00320C81"/>
    <w:rsid w:val="00320F15"/>
    <w:rsid w:val="00320FC2"/>
    <w:rsid w:val="0032104C"/>
    <w:rsid w:val="0032113E"/>
    <w:rsid w:val="003211D9"/>
    <w:rsid w:val="00321323"/>
    <w:rsid w:val="003213B9"/>
    <w:rsid w:val="00321944"/>
    <w:rsid w:val="00321BAA"/>
    <w:rsid w:val="00322ED1"/>
    <w:rsid w:val="0032304E"/>
    <w:rsid w:val="003245D4"/>
    <w:rsid w:val="00324DF6"/>
    <w:rsid w:val="00324F09"/>
    <w:rsid w:val="00325605"/>
    <w:rsid w:val="00325EE3"/>
    <w:rsid w:val="00326F90"/>
    <w:rsid w:val="00327A2B"/>
    <w:rsid w:val="0033051D"/>
    <w:rsid w:val="00332DBE"/>
    <w:rsid w:val="00332DF2"/>
    <w:rsid w:val="0033376E"/>
    <w:rsid w:val="00333E0F"/>
    <w:rsid w:val="003340E3"/>
    <w:rsid w:val="003340EB"/>
    <w:rsid w:val="00334C9A"/>
    <w:rsid w:val="00335BC0"/>
    <w:rsid w:val="00336FDB"/>
    <w:rsid w:val="00341710"/>
    <w:rsid w:val="00341789"/>
    <w:rsid w:val="00341A2A"/>
    <w:rsid w:val="00341ABA"/>
    <w:rsid w:val="00341F45"/>
    <w:rsid w:val="00341F4E"/>
    <w:rsid w:val="00342107"/>
    <w:rsid w:val="0034269E"/>
    <w:rsid w:val="003445D9"/>
    <w:rsid w:val="003447F8"/>
    <w:rsid w:val="00344B12"/>
    <w:rsid w:val="00345030"/>
    <w:rsid w:val="0034517A"/>
    <w:rsid w:val="003462B0"/>
    <w:rsid w:val="00346BCB"/>
    <w:rsid w:val="0034713C"/>
    <w:rsid w:val="0035037E"/>
    <w:rsid w:val="00350812"/>
    <w:rsid w:val="00351A4C"/>
    <w:rsid w:val="00351CD6"/>
    <w:rsid w:val="0035242B"/>
    <w:rsid w:val="003534A8"/>
    <w:rsid w:val="0035478F"/>
    <w:rsid w:val="00354CA9"/>
    <w:rsid w:val="003555B1"/>
    <w:rsid w:val="00355FC9"/>
    <w:rsid w:val="00356040"/>
    <w:rsid w:val="00356B9D"/>
    <w:rsid w:val="00356C4E"/>
    <w:rsid w:val="003577B4"/>
    <w:rsid w:val="00361183"/>
    <w:rsid w:val="00361C9D"/>
    <w:rsid w:val="00361CF9"/>
    <w:rsid w:val="00361D5A"/>
    <w:rsid w:val="0036259C"/>
    <w:rsid w:val="003634E6"/>
    <w:rsid w:val="003643A5"/>
    <w:rsid w:val="003643CD"/>
    <w:rsid w:val="00364DF2"/>
    <w:rsid w:val="00364E2E"/>
    <w:rsid w:val="0036557A"/>
    <w:rsid w:val="003655CB"/>
    <w:rsid w:val="00365859"/>
    <w:rsid w:val="00366382"/>
    <w:rsid w:val="003664F7"/>
    <w:rsid w:val="00366531"/>
    <w:rsid w:val="003666E7"/>
    <w:rsid w:val="00366747"/>
    <w:rsid w:val="0036674D"/>
    <w:rsid w:val="00367DCF"/>
    <w:rsid w:val="00370281"/>
    <w:rsid w:val="00370F07"/>
    <w:rsid w:val="003712E9"/>
    <w:rsid w:val="00372F9A"/>
    <w:rsid w:val="003732FC"/>
    <w:rsid w:val="00373841"/>
    <w:rsid w:val="00374554"/>
    <w:rsid w:val="00374683"/>
    <w:rsid w:val="0037582F"/>
    <w:rsid w:val="003760F7"/>
    <w:rsid w:val="00376150"/>
    <w:rsid w:val="00376464"/>
    <w:rsid w:val="00377206"/>
    <w:rsid w:val="003779AD"/>
    <w:rsid w:val="00377B60"/>
    <w:rsid w:val="00377D6E"/>
    <w:rsid w:val="00377DF0"/>
    <w:rsid w:val="00380456"/>
    <w:rsid w:val="0038055A"/>
    <w:rsid w:val="00380AD7"/>
    <w:rsid w:val="00381614"/>
    <w:rsid w:val="00381964"/>
    <w:rsid w:val="00381CB0"/>
    <w:rsid w:val="00382099"/>
    <w:rsid w:val="00382300"/>
    <w:rsid w:val="003826B7"/>
    <w:rsid w:val="00383336"/>
    <w:rsid w:val="00383573"/>
    <w:rsid w:val="003840AE"/>
    <w:rsid w:val="003853B7"/>
    <w:rsid w:val="00385400"/>
    <w:rsid w:val="00386586"/>
    <w:rsid w:val="003865DB"/>
    <w:rsid w:val="00386A67"/>
    <w:rsid w:val="00386C2C"/>
    <w:rsid w:val="00387236"/>
    <w:rsid w:val="00387AD4"/>
    <w:rsid w:val="00387F33"/>
    <w:rsid w:val="00390D17"/>
    <w:rsid w:val="00392E95"/>
    <w:rsid w:val="003930EC"/>
    <w:rsid w:val="00393328"/>
    <w:rsid w:val="00393617"/>
    <w:rsid w:val="00394163"/>
    <w:rsid w:val="00394B0D"/>
    <w:rsid w:val="00394DFF"/>
    <w:rsid w:val="00396117"/>
    <w:rsid w:val="00396A4E"/>
    <w:rsid w:val="00396B88"/>
    <w:rsid w:val="003973D3"/>
    <w:rsid w:val="003974B1"/>
    <w:rsid w:val="003976E1"/>
    <w:rsid w:val="00397995"/>
    <w:rsid w:val="00397E33"/>
    <w:rsid w:val="00397FD5"/>
    <w:rsid w:val="003A4359"/>
    <w:rsid w:val="003A5961"/>
    <w:rsid w:val="003A5E6A"/>
    <w:rsid w:val="003A67D4"/>
    <w:rsid w:val="003A6FF3"/>
    <w:rsid w:val="003A7B93"/>
    <w:rsid w:val="003B0197"/>
    <w:rsid w:val="003B01DF"/>
    <w:rsid w:val="003B06FF"/>
    <w:rsid w:val="003B0804"/>
    <w:rsid w:val="003B0997"/>
    <w:rsid w:val="003B0F5E"/>
    <w:rsid w:val="003B120D"/>
    <w:rsid w:val="003B15E6"/>
    <w:rsid w:val="003B160E"/>
    <w:rsid w:val="003B1E9A"/>
    <w:rsid w:val="003B2267"/>
    <w:rsid w:val="003B2364"/>
    <w:rsid w:val="003B2AED"/>
    <w:rsid w:val="003B325E"/>
    <w:rsid w:val="003B3756"/>
    <w:rsid w:val="003B38F2"/>
    <w:rsid w:val="003B42DE"/>
    <w:rsid w:val="003B4B4B"/>
    <w:rsid w:val="003B4E88"/>
    <w:rsid w:val="003B5572"/>
    <w:rsid w:val="003B5C8A"/>
    <w:rsid w:val="003B6004"/>
    <w:rsid w:val="003B6210"/>
    <w:rsid w:val="003B674A"/>
    <w:rsid w:val="003B697C"/>
    <w:rsid w:val="003B6EDE"/>
    <w:rsid w:val="003B759E"/>
    <w:rsid w:val="003B788E"/>
    <w:rsid w:val="003C0124"/>
    <w:rsid w:val="003C0154"/>
    <w:rsid w:val="003C12F2"/>
    <w:rsid w:val="003C1380"/>
    <w:rsid w:val="003C1B32"/>
    <w:rsid w:val="003C240A"/>
    <w:rsid w:val="003C27C2"/>
    <w:rsid w:val="003C2B4B"/>
    <w:rsid w:val="003C2F01"/>
    <w:rsid w:val="003C2FA0"/>
    <w:rsid w:val="003C31B2"/>
    <w:rsid w:val="003C3419"/>
    <w:rsid w:val="003C35F0"/>
    <w:rsid w:val="003C3E73"/>
    <w:rsid w:val="003C3F0E"/>
    <w:rsid w:val="003C3F35"/>
    <w:rsid w:val="003C4104"/>
    <w:rsid w:val="003C54E8"/>
    <w:rsid w:val="003C5FF5"/>
    <w:rsid w:val="003C666F"/>
    <w:rsid w:val="003C7206"/>
    <w:rsid w:val="003C7847"/>
    <w:rsid w:val="003C7AA5"/>
    <w:rsid w:val="003C7C07"/>
    <w:rsid w:val="003D0670"/>
    <w:rsid w:val="003D070D"/>
    <w:rsid w:val="003D07C7"/>
    <w:rsid w:val="003D0846"/>
    <w:rsid w:val="003D09A1"/>
    <w:rsid w:val="003D0CD3"/>
    <w:rsid w:val="003D1131"/>
    <w:rsid w:val="003D1366"/>
    <w:rsid w:val="003D17C7"/>
    <w:rsid w:val="003D23F5"/>
    <w:rsid w:val="003D251F"/>
    <w:rsid w:val="003D2C49"/>
    <w:rsid w:val="003D3609"/>
    <w:rsid w:val="003D382C"/>
    <w:rsid w:val="003D3A4E"/>
    <w:rsid w:val="003D3AC3"/>
    <w:rsid w:val="003D4D30"/>
    <w:rsid w:val="003D5C6D"/>
    <w:rsid w:val="003D62A5"/>
    <w:rsid w:val="003D6771"/>
    <w:rsid w:val="003D6982"/>
    <w:rsid w:val="003D7680"/>
    <w:rsid w:val="003E067F"/>
    <w:rsid w:val="003E06EE"/>
    <w:rsid w:val="003E0772"/>
    <w:rsid w:val="003E08B9"/>
    <w:rsid w:val="003E12D6"/>
    <w:rsid w:val="003E166E"/>
    <w:rsid w:val="003E18E3"/>
    <w:rsid w:val="003E1F71"/>
    <w:rsid w:val="003E35EB"/>
    <w:rsid w:val="003E38E8"/>
    <w:rsid w:val="003E3AE6"/>
    <w:rsid w:val="003E4379"/>
    <w:rsid w:val="003E4863"/>
    <w:rsid w:val="003E4A35"/>
    <w:rsid w:val="003E5118"/>
    <w:rsid w:val="003E5277"/>
    <w:rsid w:val="003E57A5"/>
    <w:rsid w:val="003E633E"/>
    <w:rsid w:val="003E68FA"/>
    <w:rsid w:val="003E7072"/>
    <w:rsid w:val="003E7B26"/>
    <w:rsid w:val="003E7C01"/>
    <w:rsid w:val="003E7CF4"/>
    <w:rsid w:val="003F043F"/>
    <w:rsid w:val="003F070D"/>
    <w:rsid w:val="003F130F"/>
    <w:rsid w:val="003F13D9"/>
    <w:rsid w:val="003F16B0"/>
    <w:rsid w:val="003F1C55"/>
    <w:rsid w:val="003F1F7C"/>
    <w:rsid w:val="003F2E0C"/>
    <w:rsid w:val="003F3135"/>
    <w:rsid w:val="003F3592"/>
    <w:rsid w:val="003F381D"/>
    <w:rsid w:val="003F3A38"/>
    <w:rsid w:val="003F3FE9"/>
    <w:rsid w:val="003F40FB"/>
    <w:rsid w:val="003F4F70"/>
    <w:rsid w:val="003F56AA"/>
    <w:rsid w:val="003F6997"/>
    <w:rsid w:val="003F73AF"/>
    <w:rsid w:val="003F7496"/>
    <w:rsid w:val="003F784A"/>
    <w:rsid w:val="003F7921"/>
    <w:rsid w:val="00400BE4"/>
    <w:rsid w:val="004017B1"/>
    <w:rsid w:val="00401862"/>
    <w:rsid w:val="00401967"/>
    <w:rsid w:val="00401C29"/>
    <w:rsid w:val="0040344E"/>
    <w:rsid w:val="00403ADD"/>
    <w:rsid w:val="00404D8A"/>
    <w:rsid w:val="004050EC"/>
    <w:rsid w:val="00405106"/>
    <w:rsid w:val="004054BC"/>
    <w:rsid w:val="004055A7"/>
    <w:rsid w:val="00405EDE"/>
    <w:rsid w:val="004065A2"/>
    <w:rsid w:val="00406730"/>
    <w:rsid w:val="004100CA"/>
    <w:rsid w:val="004106EA"/>
    <w:rsid w:val="00411082"/>
    <w:rsid w:val="0041160D"/>
    <w:rsid w:val="00411B29"/>
    <w:rsid w:val="00413231"/>
    <w:rsid w:val="00413D1E"/>
    <w:rsid w:val="0041432E"/>
    <w:rsid w:val="00414376"/>
    <w:rsid w:val="00414A6E"/>
    <w:rsid w:val="00414C20"/>
    <w:rsid w:val="00414DAF"/>
    <w:rsid w:val="00415C2A"/>
    <w:rsid w:val="004169C0"/>
    <w:rsid w:val="004171B7"/>
    <w:rsid w:val="00417687"/>
    <w:rsid w:val="0042094F"/>
    <w:rsid w:val="00420D65"/>
    <w:rsid w:val="0042184D"/>
    <w:rsid w:val="00421B5E"/>
    <w:rsid w:val="00421E5D"/>
    <w:rsid w:val="00422123"/>
    <w:rsid w:val="00422536"/>
    <w:rsid w:val="004229A9"/>
    <w:rsid w:val="00422B44"/>
    <w:rsid w:val="00422E9C"/>
    <w:rsid w:val="0042386A"/>
    <w:rsid w:val="004239F5"/>
    <w:rsid w:val="00423A69"/>
    <w:rsid w:val="00424BCF"/>
    <w:rsid w:val="00426BFE"/>
    <w:rsid w:val="00426D0E"/>
    <w:rsid w:val="00427174"/>
    <w:rsid w:val="00430255"/>
    <w:rsid w:val="00430901"/>
    <w:rsid w:val="00430F45"/>
    <w:rsid w:val="00431129"/>
    <w:rsid w:val="0043145F"/>
    <w:rsid w:val="00431F37"/>
    <w:rsid w:val="00432002"/>
    <w:rsid w:val="0043226B"/>
    <w:rsid w:val="00432ECD"/>
    <w:rsid w:val="00432F67"/>
    <w:rsid w:val="00433372"/>
    <w:rsid w:val="00433990"/>
    <w:rsid w:val="0043442B"/>
    <w:rsid w:val="0043461B"/>
    <w:rsid w:val="00434EF1"/>
    <w:rsid w:val="00435187"/>
    <w:rsid w:val="00435217"/>
    <w:rsid w:val="004357EB"/>
    <w:rsid w:val="004357EE"/>
    <w:rsid w:val="00436236"/>
    <w:rsid w:val="00436A73"/>
    <w:rsid w:val="00436BCE"/>
    <w:rsid w:val="0043726B"/>
    <w:rsid w:val="00437624"/>
    <w:rsid w:val="0043787E"/>
    <w:rsid w:val="0044079A"/>
    <w:rsid w:val="0044096E"/>
    <w:rsid w:val="00440A70"/>
    <w:rsid w:val="00442462"/>
    <w:rsid w:val="004428A0"/>
    <w:rsid w:val="00442AE9"/>
    <w:rsid w:val="004431F2"/>
    <w:rsid w:val="0044356B"/>
    <w:rsid w:val="00443FD5"/>
    <w:rsid w:val="00445747"/>
    <w:rsid w:val="00445B6B"/>
    <w:rsid w:val="004461A6"/>
    <w:rsid w:val="0044653B"/>
    <w:rsid w:val="0044681E"/>
    <w:rsid w:val="00446A6D"/>
    <w:rsid w:val="0044788B"/>
    <w:rsid w:val="004478FB"/>
    <w:rsid w:val="00447B09"/>
    <w:rsid w:val="00450C7E"/>
    <w:rsid w:val="00450CA9"/>
    <w:rsid w:val="00450E5B"/>
    <w:rsid w:val="0045165D"/>
    <w:rsid w:val="00451F66"/>
    <w:rsid w:val="0045281F"/>
    <w:rsid w:val="00452ACF"/>
    <w:rsid w:val="00453142"/>
    <w:rsid w:val="00453548"/>
    <w:rsid w:val="00453F69"/>
    <w:rsid w:val="00454019"/>
    <w:rsid w:val="00454684"/>
    <w:rsid w:val="00454933"/>
    <w:rsid w:val="00454FB3"/>
    <w:rsid w:val="00455666"/>
    <w:rsid w:val="00455DD0"/>
    <w:rsid w:val="00457811"/>
    <w:rsid w:val="004601C2"/>
    <w:rsid w:val="004605CE"/>
    <w:rsid w:val="004606BB"/>
    <w:rsid w:val="004610C0"/>
    <w:rsid w:val="0046187C"/>
    <w:rsid w:val="00461D1B"/>
    <w:rsid w:val="0046217C"/>
    <w:rsid w:val="00462835"/>
    <w:rsid w:val="00463065"/>
    <w:rsid w:val="004633DE"/>
    <w:rsid w:val="0046362C"/>
    <w:rsid w:val="00464080"/>
    <w:rsid w:val="004659F6"/>
    <w:rsid w:val="00466012"/>
    <w:rsid w:val="0046607A"/>
    <w:rsid w:val="00466815"/>
    <w:rsid w:val="00470159"/>
    <w:rsid w:val="00470ABD"/>
    <w:rsid w:val="0047107A"/>
    <w:rsid w:val="00471D05"/>
    <w:rsid w:val="00471EB3"/>
    <w:rsid w:val="0047229F"/>
    <w:rsid w:val="0047260A"/>
    <w:rsid w:val="00472766"/>
    <w:rsid w:val="00473C93"/>
    <w:rsid w:val="00474362"/>
    <w:rsid w:val="00474536"/>
    <w:rsid w:val="00474942"/>
    <w:rsid w:val="004759AA"/>
    <w:rsid w:val="00475D08"/>
    <w:rsid w:val="00475FBB"/>
    <w:rsid w:val="0047669F"/>
    <w:rsid w:val="00476ABE"/>
    <w:rsid w:val="00476F1D"/>
    <w:rsid w:val="00477243"/>
    <w:rsid w:val="0047744E"/>
    <w:rsid w:val="004807C4"/>
    <w:rsid w:val="00480E25"/>
    <w:rsid w:val="004828E7"/>
    <w:rsid w:val="004828EF"/>
    <w:rsid w:val="0048355E"/>
    <w:rsid w:val="004839EE"/>
    <w:rsid w:val="004846AE"/>
    <w:rsid w:val="00485F8A"/>
    <w:rsid w:val="00486326"/>
    <w:rsid w:val="00486C2E"/>
    <w:rsid w:val="0048741E"/>
    <w:rsid w:val="004875D5"/>
    <w:rsid w:val="00487941"/>
    <w:rsid w:val="00487991"/>
    <w:rsid w:val="0049017E"/>
    <w:rsid w:val="004910E0"/>
    <w:rsid w:val="00491C43"/>
    <w:rsid w:val="00491D64"/>
    <w:rsid w:val="0049239F"/>
    <w:rsid w:val="00492A10"/>
    <w:rsid w:val="00492B4B"/>
    <w:rsid w:val="00493145"/>
    <w:rsid w:val="00493B3F"/>
    <w:rsid w:val="00493EE7"/>
    <w:rsid w:val="00493EF1"/>
    <w:rsid w:val="004947A0"/>
    <w:rsid w:val="004947A1"/>
    <w:rsid w:val="00494918"/>
    <w:rsid w:val="00494C73"/>
    <w:rsid w:val="004953A1"/>
    <w:rsid w:val="00496147"/>
    <w:rsid w:val="00496E74"/>
    <w:rsid w:val="004975E7"/>
    <w:rsid w:val="004A00F2"/>
    <w:rsid w:val="004A0527"/>
    <w:rsid w:val="004A10F7"/>
    <w:rsid w:val="004A11B8"/>
    <w:rsid w:val="004A1573"/>
    <w:rsid w:val="004A1B8F"/>
    <w:rsid w:val="004A1D90"/>
    <w:rsid w:val="004A206B"/>
    <w:rsid w:val="004A25DC"/>
    <w:rsid w:val="004A37EE"/>
    <w:rsid w:val="004A3A2F"/>
    <w:rsid w:val="004A3D9C"/>
    <w:rsid w:val="004A4001"/>
    <w:rsid w:val="004A45FB"/>
    <w:rsid w:val="004A487F"/>
    <w:rsid w:val="004A5903"/>
    <w:rsid w:val="004A5D82"/>
    <w:rsid w:val="004A6511"/>
    <w:rsid w:val="004A6C79"/>
    <w:rsid w:val="004A6E48"/>
    <w:rsid w:val="004A7371"/>
    <w:rsid w:val="004A73E6"/>
    <w:rsid w:val="004A7BE5"/>
    <w:rsid w:val="004A7C62"/>
    <w:rsid w:val="004A7D04"/>
    <w:rsid w:val="004B03DD"/>
    <w:rsid w:val="004B04FF"/>
    <w:rsid w:val="004B075C"/>
    <w:rsid w:val="004B085E"/>
    <w:rsid w:val="004B096E"/>
    <w:rsid w:val="004B122C"/>
    <w:rsid w:val="004B1FC6"/>
    <w:rsid w:val="004B237C"/>
    <w:rsid w:val="004B26F4"/>
    <w:rsid w:val="004B2BEE"/>
    <w:rsid w:val="004B3101"/>
    <w:rsid w:val="004B38F0"/>
    <w:rsid w:val="004B4392"/>
    <w:rsid w:val="004B5CA7"/>
    <w:rsid w:val="004B5EFD"/>
    <w:rsid w:val="004B68DD"/>
    <w:rsid w:val="004B701D"/>
    <w:rsid w:val="004B722A"/>
    <w:rsid w:val="004C0B69"/>
    <w:rsid w:val="004C1A98"/>
    <w:rsid w:val="004C226E"/>
    <w:rsid w:val="004C28A0"/>
    <w:rsid w:val="004C2F35"/>
    <w:rsid w:val="004C324F"/>
    <w:rsid w:val="004C364E"/>
    <w:rsid w:val="004C3ABF"/>
    <w:rsid w:val="004C3FB8"/>
    <w:rsid w:val="004C422A"/>
    <w:rsid w:val="004C4BDF"/>
    <w:rsid w:val="004C5B20"/>
    <w:rsid w:val="004C5C2A"/>
    <w:rsid w:val="004C5CEC"/>
    <w:rsid w:val="004C781B"/>
    <w:rsid w:val="004D0570"/>
    <w:rsid w:val="004D117D"/>
    <w:rsid w:val="004D1727"/>
    <w:rsid w:val="004D2588"/>
    <w:rsid w:val="004D2CC0"/>
    <w:rsid w:val="004D2EFA"/>
    <w:rsid w:val="004D32F0"/>
    <w:rsid w:val="004D344A"/>
    <w:rsid w:val="004D3B16"/>
    <w:rsid w:val="004D42C2"/>
    <w:rsid w:val="004D42D0"/>
    <w:rsid w:val="004D4594"/>
    <w:rsid w:val="004D4795"/>
    <w:rsid w:val="004D4FA7"/>
    <w:rsid w:val="004D5724"/>
    <w:rsid w:val="004D607F"/>
    <w:rsid w:val="004D6602"/>
    <w:rsid w:val="004E01C0"/>
    <w:rsid w:val="004E0297"/>
    <w:rsid w:val="004E057E"/>
    <w:rsid w:val="004E0A0A"/>
    <w:rsid w:val="004E1BB9"/>
    <w:rsid w:val="004E1D0A"/>
    <w:rsid w:val="004E214A"/>
    <w:rsid w:val="004E358C"/>
    <w:rsid w:val="004E3D86"/>
    <w:rsid w:val="004E3F2C"/>
    <w:rsid w:val="004E49B3"/>
    <w:rsid w:val="004E4D51"/>
    <w:rsid w:val="004E573D"/>
    <w:rsid w:val="004E6D6D"/>
    <w:rsid w:val="004E7308"/>
    <w:rsid w:val="004E75AE"/>
    <w:rsid w:val="004E793F"/>
    <w:rsid w:val="004E79E9"/>
    <w:rsid w:val="004E7BEC"/>
    <w:rsid w:val="004F08B7"/>
    <w:rsid w:val="004F0AE8"/>
    <w:rsid w:val="004F106D"/>
    <w:rsid w:val="004F11F7"/>
    <w:rsid w:val="004F3DBF"/>
    <w:rsid w:val="004F4640"/>
    <w:rsid w:val="004F4A3E"/>
    <w:rsid w:val="004F4FB8"/>
    <w:rsid w:val="004F50A0"/>
    <w:rsid w:val="004F5665"/>
    <w:rsid w:val="004F583B"/>
    <w:rsid w:val="004F5E94"/>
    <w:rsid w:val="004F6400"/>
    <w:rsid w:val="004F7897"/>
    <w:rsid w:val="00500391"/>
    <w:rsid w:val="005005B0"/>
    <w:rsid w:val="00500649"/>
    <w:rsid w:val="00500CEF"/>
    <w:rsid w:val="005012ED"/>
    <w:rsid w:val="0050149D"/>
    <w:rsid w:val="00502359"/>
    <w:rsid w:val="0050281F"/>
    <w:rsid w:val="00502C8B"/>
    <w:rsid w:val="0050317B"/>
    <w:rsid w:val="00503269"/>
    <w:rsid w:val="0050328F"/>
    <w:rsid w:val="005036D5"/>
    <w:rsid w:val="005043A7"/>
    <w:rsid w:val="005047D9"/>
    <w:rsid w:val="0050494F"/>
    <w:rsid w:val="00505BCD"/>
    <w:rsid w:val="00505DEA"/>
    <w:rsid w:val="00507072"/>
    <w:rsid w:val="00507844"/>
    <w:rsid w:val="0051012F"/>
    <w:rsid w:val="005105BD"/>
    <w:rsid w:val="00510EC9"/>
    <w:rsid w:val="00511F16"/>
    <w:rsid w:val="005120F0"/>
    <w:rsid w:val="00512271"/>
    <w:rsid w:val="005124EF"/>
    <w:rsid w:val="005126DD"/>
    <w:rsid w:val="00512A8A"/>
    <w:rsid w:val="00512C2D"/>
    <w:rsid w:val="00512DAB"/>
    <w:rsid w:val="0051340C"/>
    <w:rsid w:val="00513593"/>
    <w:rsid w:val="0051361F"/>
    <w:rsid w:val="00513B55"/>
    <w:rsid w:val="00513E1A"/>
    <w:rsid w:val="005146A8"/>
    <w:rsid w:val="0051488B"/>
    <w:rsid w:val="00514A74"/>
    <w:rsid w:val="00515339"/>
    <w:rsid w:val="00515587"/>
    <w:rsid w:val="0051582E"/>
    <w:rsid w:val="0051642D"/>
    <w:rsid w:val="0051643F"/>
    <w:rsid w:val="00516476"/>
    <w:rsid w:val="0051663C"/>
    <w:rsid w:val="00516AB6"/>
    <w:rsid w:val="00516D4C"/>
    <w:rsid w:val="00516FCE"/>
    <w:rsid w:val="0051761E"/>
    <w:rsid w:val="00517896"/>
    <w:rsid w:val="00517D78"/>
    <w:rsid w:val="0052025B"/>
    <w:rsid w:val="005214CC"/>
    <w:rsid w:val="005219FD"/>
    <w:rsid w:val="00522571"/>
    <w:rsid w:val="00522752"/>
    <w:rsid w:val="00522A53"/>
    <w:rsid w:val="00522C0D"/>
    <w:rsid w:val="0052311C"/>
    <w:rsid w:val="00523263"/>
    <w:rsid w:val="005232F5"/>
    <w:rsid w:val="005234DE"/>
    <w:rsid w:val="00523D28"/>
    <w:rsid w:val="00523F91"/>
    <w:rsid w:val="005248DC"/>
    <w:rsid w:val="00524B5B"/>
    <w:rsid w:val="00524C76"/>
    <w:rsid w:val="0052679F"/>
    <w:rsid w:val="005267AF"/>
    <w:rsid w:val="00526D74"/>
    <w:rsid w:val="00527930"/>
    <w:rsid w:val="005302B5"/>
    <w:rsid w:val="005310C3"/>
    <w:rsid w:val="0053187E"/>
    <w:rsid w:val="00531D21"/>
    <w:rsid w:val="00532F3F"/>
    <w:rsid w:val="00533132"/>
    <w:rsid w:val="005336AD"/>
    <w:rsid w:val="00533DBD"/>
    <w:rsid w:val="00533F06"/>
    <w:rsid w:val="005345AC"/>
    <w:rsid w:val="0053472F"/>
    <w:rsid w:val="00534C4C"/>
    <w:rsid w:val="005357C6"/>
    <w:rsid w:val="005357F3"/>
    <w:rsid w:val="0053592B"/>
    <w:rsid w:val="0053597E"/>
    <w:rsid w:val="00535995"/>
    <w:rsid w:val="00536734"/>
    <w:rsid w:val="0053698C"/>
    <w:rsid w:val="00537171"/>
    <w:rsid w:val="005377F1"/>
    <w:rsid w:val="00540141"/>
    <w:rsid w:val="00540A5E"/>
    <w:rsid w:val="00540AC1"/>
    <w:rsid w:val="005410FA"/>
    <w:rsid w:val="00541FFE"/>
    <w:rsid w:val="005426DE"/>
    <w:rsid w:val="005426EF"/>
    <w:rsid w:val="00542887"/>
    <w:rsid w:val="00542A9D"/>
    <w:rsid w:val="00542E6D"/>
    <w:rsid w:val="0054303F"/>
    <w:rsid w:val="005433F6"/>
    <w:rsid w:val="005445CD"/>
    <w:rsid w:val="00544766"/>
    <w:rsid w:val="005453DA"/>
    <w:rsid w:val="005463F4"/>
    <w:rsid w:val="00546522"/>
    <w:rsid w:val="005467C5"/>
    <w:rsid w:val="005470B5"/>
    <w:rsid w:val="00547573"/>
    <w:rsid w:val="00547642"/>
    <w:rsid w:val="005501ED"/>
    <w:rsid w:val="0055131B"/>
    <w:rsid w:val="00551719"/>
    <w:rsid w:val="00552104"/>
    <w:rsid w:val="0055216C"/>
    <w:rsid w:val="005522A8"/>
    <w:rsid w:val="00552499"/>
    <w:rsid w:val="005524C1"/>
    <w:rsid w:val="005524F0"/>
    <w:rsid w:val="005527CC"/>
    <w:rsid w:val="005528FE"/>
    <w:rsid w:val="00552BB0"/>
    <w:rsid w:val="00552DF3"/>
    <w:rsid w:val="00552EC5"/>
    <w:rsid w:val="005533A1"/>
    <w:rsid w:val="00554B63"/>
    <w:rsid w:val="00554E12"/>
    <w:rsid w:val="00554F45"/>
    <w:rsid w:val="00555042"/>
    <w:rsid w:val="00555BDD"/>
    <w:rsid w:val="00556CA9"/>
    <w:rsid w:val="00556F09"/>
    <w:rsid w:val="00556F31"/>
    <w:rsid w:val="0055709F"/>
    <w:rsid w:val="00557EDE"/>
    <w:rsid w:val="005601C0"/>
    <w:rsid w:val="0056031A"/>
    <w:rsid w:val="00560498"/>
    <w:rsid w:val="005612A6"/>
    <w:rsid w:val="00561686"/>
    <w:rsid w:val="005621E0"/>
    <w:rsid w:val="005623B6"/>
    <w:rsid w:val="00562847"/>
    <w:rsid w:val="00562D21"/>
    <w:rsid w:val="005632ED"/>
    <w:rsid w:val="00563547"/>
    <w:rsid w:val="00563AAD"/>
    <w:rsid w:val="00563BCF"/>
    <w:rsid w:val="0056417D"/>
    <w:rsid w:val="005646FD"/>
    <w:rsid w:val="00565C6A"/>
    <w:rsid w:val="0056677B"/>
    <w:rsid w:val="00566D8F"/>
    <w:rsid w:val="00566F7C"/>
    <w:rsid w:val="00570D45"/>
    <w:rsid w:val="005711CB"/>
    <w:rsid w:val="0057140C"/>
    <w:rsid w:val="00571780"/>
    <w:rsid w:val="00571867"/>
    <w:rsid w:val="00571C50"/>
    <w:rsid w:val="00571DB6"/>
    <w:rsid w:val="00571F83"/>
    <w:rsid w:val="0057216D"/>
    <w:rsid w:val="005721D6"/>
    <w:rsid w:val="00572B09"/>
    <w:rsid w:val="00572E2C"/>
    <w:rsid w:val="00573D43"/>
    <w:rsid w:val="00573F9E"/>
    <w:rsid w:val="005740FE"/>
    <w:rsid w:val="00574616"/>
    <w:rsid w:val="0057497D"/>
    <w:rsid w:val="005749F3"/>
    <w:rsid w:val="00574A68"/>
    <w:rsid w:val="00574B3E"/>
    <w:rsid w:val="005757B1"/>
    <w:rsid w:val="00575B6A"/>
    <w:rsid w:val="00576300"/>
    <w:rsid w:val="00576614"/>
    <w:rsid w:val="00576635"/>
    <w:rsid w:val="005766DD"/>
    <w:rsid w:val="00576F3C"/>
    <w:rsid w:val="00580659"/>
    <w:rsid w:val="00580E12"/>
    <w:rsid w:val="00580F38"/>
    <w:rsid w:val="005816AB"/>
    <w:rsid w:val="005816F9"/>
    <w:rsid w:val="00581EF4"/>
    <w:rsid w:val="00582011"/>
    <w:rsid w:val="00582146"/>
    <w:rsid w:val="00582232"/>
    <w:rsid w:val="005822E8"/>
    <w:rsid w:val="00582583"/>
    <w:rsid w:val="00582DD2"/>
    <w:rsid w:val="00583F90"/>
    <w:rsid w:val="005842DF"/>
    <w:rsid w:val="0058479A"/>
    <w:rsid w:val="00584F86"/>
    <w:rsid w:val="0058516C"/>
    <w:rsid w:val="00585253"/>
    <w:rsid w:val="00585428"/>
    <w:rsid w:val="00585618"/>
    <w:rsid w:val="00586429"/>
    <w:rsid w:val="00586489"/>
    <w:rsid w:val="00586A4A"/>
    <w:rsid w:val="00587707"/>
    <w:rsid w:val="005901EF"/>
    <w:rsid w:val="005909C3"/>
    <w:rsid w:val="005909C9"/>
    <w:rsid w:val="00591559"/>
    <w:rsid w:val="00591EE6"/>
    <w:rsid w:val="00591EF0"/>
    <w:rsid w:val="00591FD9"/>
    <w:rsid w:val="00592DFB"/>
    <w:rsid w:val="00592EA0"/>
    <w:rsid w:val="0059324B"/>
    <w:rsid w:val="00593457"/>
    <w:rsid w:val="005936EC"/>
    <w:rsid w:val="0059379E"/>
    <w:rsid w:val="00593B3E"/>
    <w:rsid w:val="00593F88"/>
    <w:rsid w:val="0059440E"/>
    <w:rsid w:val="005947AB"/>
    <w:rsid w:val="00594DD3"/>
    <w:rsid w:val="00595D25"/>
    <w:rsid w:val="00596646"/>
    <w:rsid w:val="00596756"/>
    <w:rsid w:val="00597066"/>
    <w:rsid w:val="00597A18"/>
    <w:rsid w:val="00597A47"/>
    <w:rsid w:val="005A0521"/>
    <w:rsid w:val="005A0F77"/>
    <w:rsid w:val="005A1260"/>
    <w:rsid w:val="005A16FE"/>
    <w:rsid w:val="005A2329"/>
    <w:rsid w:val="005A28F2"/>
    <w:rsid w:val="005A3337"/>
    <w:rsid w:val="005A334E"/>
    <w:rsid w:val="005A33E2"/>
    <w:rsid w:val="005A39A3"/>
    <w:rsid w:val="005A412B"/>
    <w:rsid w:val="005A41C7"/>
    <w:rsid w:val="005A4838"/>
    <w:rsid w:val="005A515C"/>
    <w:rsid w:val="005A5852"/>
    <w:rsid w:val="005A5A8D"/>
    <w:rsid w:val="005A60E7"/>
    <w:rsid w:val="005A7078"/>
    <w:rsid w:val="005A7D76"/>
    <w:rsid w:val="005B0325"/>
    <w:rsid w:val="005B0BA3"/>
    <w:rsid w:val="005B14B1"/>
    <w:rsid w:val="005B1DE5"/>
    <w:rsid w:val="005B28FB"/>
    <w:rsid w:val="005B290F"/>
    <w:rsid w:val="005B2CB0"/>
    <w:rsid w:val="005B2FB3"/>
    <w:rsid w:val="005B3E99"/>
    <w:rsid w:val="005B4C88"/>
    <w:rsid w:val="005B4FB5"/>
    <w:rsid w:val="005B53BA"/>
    <w:rsid w:val="005B56FD"/>
    <w:rsid w:val="005B629E"/>
    <w:rsid w:val="005B65A5"/>
    <w:rsid w:val="005B6CA9"/>
    <w:rsid w:val="005B6E12"/>
    <w:rsid w:val="005B781D"/>
    <w:rsid w:val="005B78EB"/>
    <w:rsid w:val="005B7A73"/>
    <w:rsid w:val="005B7BD7"/>
    <w:rsid w:val="005C0380"/>
    <w:rsid w:val="005C1DF4"/>
    <w:rsid w:val="005C2941"/>
    <w:rsid w:val="005C2AD9"/>
    <w:rsid w:val="005C4C46"/>
    <w:rsid w:val="005C5633"/>
    <w:rsid w:val="005C5992"/>
    <w:rsid w:val="005C606A"/>
    <w:rsid w:val="005C68AC"/>
    <w:rsid w:val="005C6EAE"/>
    <w:rsid w:val="005D0019"/>
    <w:rsid w:val="005D08B6"/>
    <w:rsid w:val="005D08DA"/>
    <w:rsid w:val="005D0A5C"/>
    <w:rsid w:val="005D0B71"/>
    <w:rsid w:val="005D1056"/>
    <w:rsid w:val="005D1243"/>
    <w:rsid w:val="005D1539"/>
    <w:rsid w:val="005D168D"/>
    <w:rsid w:val="005D1A24"/>
    <w:rsid w:val="005D1FD1"/>
    <w:rsid w:val="005D2346"/>
    <w:rsid w:val="005D2438"/>
    <w:rsid w:val="005D2473"/>
    <w:rsid w:val="005D39CA"/>
    <w:rsid w:val="005D4CAE"/>
    <w:rsid w:val="005D5461"/>
    <w:rsid w:val="005D578E"/>
    <w:rsid w:val="005D60BD"/>
    <w:rsid w:val="005D631D"/>
    <w:rsid w:val="005D63ED"/>
    <w:rsid w:val="005D65B1"/>
    <w:rsid w:val="005D769C"/>
    <w:rsid w:val="005E037D"/>
    <w:rsid w:val="005E0759"/>
    <w:rsid w:val="005E093E"/>
    <w:rsid w:val="005E1438"/>
    <w:rsid w:val="005E1934"/>
    <w:rsid w:val="005E1B97"/>
    <w:rsid w:val="005E238C"/>
    <w:rsid w:val="005E2BD8"/>
    <w:rsid w:val="005E2C2E"/>
    <w:rsid w:val="005E34E9"/>
    <w:rsid w:val="005E4F4A"/>
    <w:rsid w:val="005E5366"/>
    <w:rsid w:val="005E5373"/>
    <w:rsid w:val="005E5728"/>
    <w:rsid w:val="005E5E17"/>
    <w:rsid w:val="005E5EFA"/>
    <w:rsid w:val="005E6353"/>
    <w:rsid w:val="005E651A"/>
    <w:rsid w:val="005E7ED4"/>
    <w:rsid w:val="005E7F9B"/>
    <w:rsid w:val="005F068A"/>
    <w:rsid w:val="005F0C59"/>
    <w:rsid w:val="005F13F9"/>
    <w:rsid w:val="005F188C"/>
    <w:rsid w:val="005F243B"/>
    <w:rsid w:val="005F2C62"/>
    <w:rsid w:val="005F3BB1"/>
    <w:rsid w:val="005F3DB4"/>
    <w:rsid w:val="005F45AC"/>
    <w:rsid w:val="005F4692"/>
    <w:rsid w:val="005F46B7"/>
    <w:rsid w:val="005F4E19"/>
    <w:rsid w:val="005F4F08"/>
    <w:rsid w:val="005F517C"/>
    <w:rsid w:val="005F6A5B"/>
    <w:rsid w:val="005F7963"/>
    <w:rsid w:val="005F7A35"/>
    <w:rsid w:val="00600562"/>
    <w:rsid w:val="00600A3B"/>
    <w:rsid w:val="00600D88"/>
    <w:rsid w:val="00601544"/>
    <w:rsid w:val="00601555"/>
    <w:rsid w:val="00601CB5"/>
    <w:rsid w:val="0060237F"/>
    <w:rsid w:val="00602FCB"/>
    <w:rsid w:val="006045C8"/>
    <w:rsid w:val="006047F3"/>
    <w:rsid w:val="00604953"/>
    <w:rsid w:val="00605501"/>
    <w:rsid w:val="00606D50"/>
    <w:rsid w:val="00606EEC"/>
    <w:rsid w:val="00607759"/>
    <w:rsid w:val="00607B5D"/>
    <w:rsid w:val="0061011E"/>
    <w:rsid w:val="0061026D"/>
    <w:rsid w:val="006105EB"/>
    <w:rsid w:val="00610647"/>
    <w:rsid w:val="00610CB8"/>
    <w:rsid w:val="006116C9"/>
    <w:rsid w:val="006121DA"/>
    <w:rsid w:val="0061265F"/>
    <w:rsid w:val="00612D04"/>
    <w:rsid w:val="00612D60"/>
    <w:rsid w:val="00614010"/>
    <w:rsid w:val="00614461"/>
    <w:rsid w:val="006147BB"/>
    <w:rsid w:val="00614A15"/>
    <w:rsid w:val="00614C7D"/>
    <w:rsid w:val="0061508D"/>
    <w:rsid w:val="00615315"/>
    <w:rsid w:val="00615F03"/>
    <w:rsid w:val="00616740"/>
    <w:rsid w:val="006169C3"/>
    <w:rsid w:val="00616CFB"/>
    <w:rsid w:val="00616ED7"/>
    <w:rsid w:val="0061721E"/>
    <w:rsid w:val="00617422"/>
    <w:rsid w:val="0062068F"/>
    <w:rsid w:val="006206DD"/>
    <w:rsid w:val="006207C8"/>
    <w:rsid w:val="006214EA"/>
    <w:rsid w:val="00622D9C"/>
    <w:rsid w:val="0062305B"/>
    <w:rsid w:val="0062325C"/>
    <w:rsid w:val="006234CB"/>
    <w:rsid w:val="0062383F"/>
    <w:rsid w:val="00623C68"/>
    <w:rsid w:val="00623EE5"/>
    <w:rsid w:val="006241F0"/>
    <w:rsid w:val="00624273"/>
    <w:rsid w:val="00624510"/>
    <w:rsid w:val="00625002"/>
    <w:rsid w:val="006257C1"/>
    <w:rsid w:val="00625B15"/>
    <w:rsid w:val="00626837"/>
    <w:rsid w:val="006279E1"/>
    <w:rsid w:val="00630229"/>
    <w:rsid w:val="006302D4"/>
    <w:rsid w:val="00630D8B"/>
    <w:rsid w:val="00630F83"/>
    <w:rsid w:val="00630FA9"/>
    <w:rsid w:val="00631123"/>
    <w:rsid w:val="00631391"/>
    <w:rsid w:val="00631518"/>
    <w:rsid w:val="00633504"/>
    <w:rsid w:val="0063350A"/>
    <w:rsid w:val="006337A2"/>
    <w:rsid w:val="006343A9"/>
    <w:rsid w:val="006346CD"/>
    <w:rsid w:val="00635068"/>
    <w:rsid w:val="00635217"/>
    <w:rsid w:val="00635353"/>
    <w:rsid w:val="00635549"/>
    <w:rsid w:val="006355E7"/>
    <w:rsid w:val="00635621"/>
    <w:rsid w:val="006356E5"/>
    <w:rsid w:val="006357A9"/>
    <w:rsid w:val="006361A0"/>
    <w:rsid w:val="006361C1"/>
    <w:rsid w:val="006362F1"/>
    <w:rsid w:val="006365FF"/>
    <w:rsid w:val="00636EEC"/>
    <w:rsid w:val="006371A9"/>
    <w:rsid w:val="006372BB"/>
    <w:rsid w:val="006376A5"/>
    <w:rsid w:val="006379C7"/>
    <w:rsid w:val="006403D7"/>
    <w:rsid w:val="0064047F"/>
    <w:rsid w:val="00640B19"/>
    <w:rsid w:val="00640D58"/>
    <w:rsid w:val="00641CAF"/>
    <w:rsid w:val="006429AA"/>
    <w:rsid w:val="00643052"/>
    <w:rsid w:val="00643E51"/>
    <w:rsid w:val="00644902"/>
    <w:rsid w:val="0064492D"/>
    <w:rsid w:val="0064535B"/>
    <w:rsid w:val="00645634"/>
    <w:rsid w:val="0064590A"/>
    <w:rsid w:val="0064597B"/>
    <w:rsid w:val="0064602D"/>
    <w:rsid w:val="00646370"/>
    <w:rsid w:val="00646878"/>
    <w:rsid w:val="00647A10"/>
    <w:rsid w:val="00647BDF"/>
    <w:rsid w:val="00650E64"/>
    <w:rsid w:val="00651025"/>
    <w:rsid w:val="00651212"/>
    <w:rsid w:val="00651DAA"/>
    <w:rsid w:val="006527A8"/>
    <w:rsid w:val="0065309D"/>
    <w:rsid w:val="006531BC"/>
    <w:rsid w:val="006537AC"/>
    <w:rsid w:val="00654BE0"/>
    <w:rsid w:val="00654BE9"/>
    <w:rsid w:val="0065616C"/>
    <w:rsid w:val="006567A7"/>
    <w:rsid w:val="00657FCB"/>
    <w:rsid w:val="00660A6A"/>
    <w:rsid w:val="00660B4E"/>
    <w:rsid w:val="00660B6D"/>
    <w:rsid w:val="00661129"/>
    <w:rsid w:val="00661798"/>
    <w:rsid w:val="006625F1"/>
    <w:rsid w:val="006629D9"/>
    <w:rsid w:val="0066374E"/>
    <w:rsid w:val="00663E66"/>
    <w:rsid w:val="006643A8"/>
    <w:rsid w:val="00664600"/>
    <w:rsid w:val="006655F6"/>
    <w:rsid w:val="00666072"/>
    <w:rsid w:val="006667A0"/>
    <w:rsid w:val="00666D21"/>
    <w:rsid w:val="00666FBE"/>
    <w:rsid w:val="00667657"/>
    <w:rsid w:val="00667945"/>
    <w:rsid w:val="006701D4"/>
    <w:rsid w:val="00670476"/>
    <w:rsid w:val="0067226D"/>
    <w:rsid w:val="0067313A"/>
    <w:rsid w:val="00673558"/>
    <w:rsid w:val="0067364A"/>
    <w:rsid w:val="006739A7"/>
    <w:rsid w:val="00673A8B"/>
    <w:rsid w:val="00673F96"/>
    <w:rsid w:val="00675903"/>
    <w:rsid w:val="0067722B"/>
    <w:rsid w:val="006777B5"/>
    <w:rsid w:val="006778D2"/>
    <w:rsid w:val="00677EB5"/>
    <w:rsid w:val="00680175"/>
    <w:rsid w:val="0068054D"/>
    <w:rsid w:val="0068055F"/>
    <w:rsid w:val="00680763"/>
    <w:rsid w:val="00680BA4"/>
    <w:rsid w:val="006818CA"/>
    <w:rsid w:val="00681C4C"/>
    <w:rsid w:val="00681F51"/>
    <w:rsid w:val="00682098"/>
    <w:rsid w:val="00682C5F"/>
    <w:rsid w:val="00683796"/>
    <w:rsid w:val="006837FF"/>
    <w:rsid w:val="0068388A"/>
    <w:rsid w:val="006839E0"/>
    <w:rsid w:val="00683DB0"/>
    <w:rsid w:val="00683EF5"/>
    <w:rsid w:val="00684677"/>
    <w:rsid w:val="006848B4"/>
    <w:rsid w:val="00684C15"/>
    <w:rsid w:val="00684E84"/>
    <w:rsid w:val="0068500D"/>
    <w:rsid w:val="006854F8"/>
    <w:rsid w:val="00685D85"/>
    <w:rsid w:val="00685E5A"/>
    <w:rsid w:val="00686619"/>
    <w:rsid w:val="00687076"/>
    <w:rsid w:val="00687449"/>
    <w:rsid w:val="006875EC"/>
    <w:rsid w:val="00690397"/>
    <w:rsid w:val="006909AC"/>
    <w:rsid w:val="00690FF0"/>
    <w:rsid w:val="006911F4"/>
    <w:rsid w:val="00691272"/>
    <w:rsid w:val="00692756"/>
    <w:rsid w:val="006928F7"/>
    <w:rsid w:val="00692D30"/>
    <w:rsid w:val="006931C3"/>
    <w:rsid w:val="00693315"/>
    <w:rsid w:val="00693366"/>
    <w:rsid w:val="00693D6D"/>
    <w:rsid w:val="00693DF7"/>
    <w:rsid w:val="006946E6"/>
    <w:rsid w:val="00694D37"/>
    <w:rsid w:val="00694EA5"/>
    <w:rsid w:val="006954BE"/>
    <w:rsid w:val="006958A5"/>
    <w:rsid w:val="006959EF"/>
    <w:rsid w:val="00696390"/>
    <w:rsid w:val="00696FC6"/>
    <w:rsid w:val="00697326"/>
    <w:rsid w:val="00697456"/>
    <w:rsid w:val="00697E73"/>
    <w:rsid w:val="006A0022"/>
    <w:rsid w:val="006A05CC"/>
    <w:rsid w:val="006A080C"/>
    <w:rsid w:val="006A0989"/>
    <w:rsid w:val="006A1919"/>
    <w:rsid w:val="006A1DBA"/>
    <w:rsid w:val="006A1DD6"/>
    <w:rsid w:val="006A2177"/>
    <w:rsid w:val="006A2353"/>
    <w:rsid w:val="006A2660"/>
    <w:rsid w:val="006A27E0"/>
    <w:rsid w:val="006A2929"/>
    <w:rsid w:val="006A29EF"/>
    <w:rsid w:val="006A2A3A"/>
    <w:rsid w:val="006A2ED2"/>
    <w:rsid w:val="006A369D"/>
    <w:rsid w:val="006A37C6"/>
    <w:rsid w:val="006A47C8"/>
    <w:rsid w:val="006A4A40"/>
    <w:rsid w:val="006A574D"/>
    <w:rsid w:val="006A58FC"/>
    <w:rsid w:val="006A5A44"/>
    <w:rsid w:val="006A6B77"/>
    <w:rsid w:val="006A735A"/>
    <w:rsid w:val="006A77D4"/>
    <w:rsid w:val="006A7803"/>
    <w:rsid w:val="006A79CE"/>
    <w:rsid w:val="006B051F"/>
    <w:rsid w:val="006B0BD6"/>
    <w:rsid w:val="006B13B6"/>
    <w:rsid w:val="006B1F80"/>
    <w:rsid w:val="006B2D28"/>
    <w:rsid w:val="006B3606"/>
    <w:rsid w:val="006B3DFA"/>
    <w:rsid w:val="006B3EF8"/>
    <w:rsid w:val="006B3FCC"/>
    <w:rsid w:val="006B4190"/>
    <w:rsid w:val="006B45EA"/>
    <w:rsid w:val="006B4E96"/>
    <w:rsid w:val="006B5D7E"/>
    <w:rsid w:val="006B5DD2"/>
    <w:rsid w:val="006B63D6"/>
    <w:rsid w:val="006B732A"/>
    <w:rsid w:val="006B744E"/>
    <w:rsid w:val="006C0043"/>
    <w:rsid w:val="006C09D4"/>
    <w:rsid w:val="006C0BBC"/>
    <w:rsid w:val="006C0FB2"/>
    <w:rsid w:val="006C0FE0"/>
    <w:rsid w:val="006C1145"/>
    <w:rsid w:val="006C19C1"/>
    <w:rsid w:val="006C2418"/>
    <w:rsid w:val="006C252A"/>
    <w:rsid w:val="006C2838"/>
    <w:rsid w:val="006C2F35"/>
    <w:rsid w:val="006C44F2"/>
    <w:rsid w:val="006C4BA2"/>
    <w:rsid w:val="006C4FE4"/>
    <w:rsid w:val="006C50DE"/>
    <w:rsid w:val="006C6220"/>
    <w:rsid w:val="006C658D"/>
    <w:rsid w:val="006C6C95"/>
    <w:rsid w:val="006C7474"/>
    <w:rsid w:val="006C7924"/>
    <w:rsid w:val="006C7AE9"/>
    <w:rsid w:val="006D00F2"/>
    <w:rsid w:val="006D021C"/>
    <w:rsid w:val="006D0356"/>
    <w:rsid w:val="006D21B2"/>
    <w:rsid w:val="006D2B2D"/>
    <w:rsid w:val="006D2B9E"/>
    <w:rsid w:val="006D30FC"/>
    <w:rsid w:val="006D325E"/>
    <w:rsid w:val="006D3E4E"/>
    <w:rsid w:val="006D4381"/>
    <w:rsid w:val="006D49E7"/>
    <w:rsid w:val="006D4B3F"/>
    <w:rsid w:val="006D4D3F"/>
    <w:rsid w:val="006D5BB9"/>
    <w:rsid w:val="006D60B1"/>
    <w:rsid w:val="006D69E8"/>
    <w:rsid w:val="006D6BDC"/>
    <w:rsid w:val="006D7A5E"/>
    <w:rsid w:val="006D7A8A"/>
    <w:rsid w:val="006E03B4"/>
    <w:rsid w:val="006E046E"/>
    <w:rsid w:val="006E04E0"/>
    <w:rsid w:val="006E065E"/>
    <w:rsid w:val="006E2832"/>
    <w:rsid w:val="006E2CEC"/>
    <w:rsid w:val="006E39B4"/>
    <w:rsid w:val="006E4152"/>
    <w:rsid w:val="006E44F2"/>
    <w:rsid w:val="006E4649"/>
    <w:rsid w:val="006E50B3"/>
    <w:rsid w:val="006E5DAE"/>
    <w:rsid w:val="006E62BF"/>
    <w:rsid w:val="006E7E94"/>
    <w:rsid w:val="006E7EFE"/>
    <w:rsid w:val="006F0537"/>
    <w:rsid w:val="006F0AC5"/>
    <w:rsid w:val="006F0C5B"/>
    <w:rsid w:val="006F0D5B"/>
    <w:rsid w:val="006F0F17"/>
    <w:rsid w:val="006F158D"/>
    <w:rsid w:val="006F1A50"/>
    <w:rsid w:val="006F1D04"/>
    <w:rsid w:val="006F1DCA"/>
    <w:rsid w:val="006F20C8"/>
    <w:rsid w:val="006F28A9"/>
    <w:rsid w:val="006F2D92"/>
    <w:rsid w:val="006F40B4"/>
    <w:rsid w:val="006F5821"/>
    <w:rsid w:val="006F5FCE"/>
    <w:rsid w:val="006F60A8"/>
    <w:rsid w:val="006F66CF"/>
    <w:rsid w:val="006F6C82"/>
    <w:rsid w:val="006F77C4"/>
    <w:rsid w:val="006F7954"/>
    <w:rsid w:val="007003EC"/>
    <w:rsid w:val="00700B8A"/>
    <w:rsid w:val="00700CAC"/>
    <w:rsid w:val="007011DF"/>
    <w:rsid w:val="00701F3A"/>
    <w:rsid w:val="0070239B"/>
    <w:rsid w:val="007024C9"/>
    <w:rsid w:val="00702E83"/>
    <w:rsid w:val="0070356D"/>
    <w:rsid w:val="007036B6"/>
    <w:rsid w:val="00703B5D"/>
    <w:rsid w:val="0070491A"/>
    <w:rsid w:val="00705285"/>
    <w:rsid w:val="007055B4"/>
    <w:rsid w:val="00705CA0"/>
    <w:rsid w:val="00705E3A"/>
    <w:rsid w:val="0070671F"/>
    <w:rsid w:val="00707487"/>
    <w:rsid w:val="00707936"/>
    <w:rsid w:val="00710458"/>
    <w:rsid w:val="00710B4E"/>
    <w:rsid w:val="00710F74"/>
    <w:rsid w:val="007113F8"/>
    <w:rsid w:val="007114E0"/>
    <w:rsid w:val="00711D3E"/>
    <w:rsid w:val="00712532"/>
    <w:rsid w:val="00712D3A"/>
    <w:rsid w:val="0071314F"/>
    <w:rsid w:val="007136D3"/>
    <w:rsid w:val="00713DC7"/>
    <w:rsid w:val="00713E7E"/>
    <w:rsid w:val="00713EF9"/>
    <w:rsid w:val="00714BCE"/>
    <w:rsid w:val="0071554A"/>
    <w:rsid w:val="0071676D"/>
    <w:rsid w:val="007167B9"/>
    <w:rsid w:val="007167BF"/>
    <w:rsid w:val="00716F00"/>
    <w:rsid w:val="00717213"/>
    <w:rsid w:val="007173B2"/>
    <w:rsid w:val="00717689"/>
    <w:rsid w:val="00717D29"/>
    <w:rsid w:val="0072003B"/>
    <w:rsid w:val="007205AE"/>
    <w:rsid w:val="00720AB2"/>
    <w:rsid w:val="00720AEA"/>
    <w:rsid w:val="0072102A"/>
    <w:rsid w:val="00721361"/>
    <w:rsid w:val="007213B1"/>
    <w:rsid w:val="007215A6"/>
    <w:rsid w:val="00722C57"/>
    <w:rsid w:val="00723396"/>
    <w:rsid w:val="0072381F"/>
    <w:rsid w:val="00723F6B"/>
    <w:rsid w:val="00723FB2"/>
    <w:rsid w:val="00724442"/>
    <w:rsid w:val="00724EDE"/>
    <w:rsid w:val="0072538E"/>
    <w:rsid w:val="007254F5"/>
    <w:rsid w:val="00725A18"/>
    <w:rsid w:val="007267FE"/>
    <w:rsid w:val="00726CE0"/>
    <w:rsid w:val="0072769A"/>
    <w:rsid w:val="00727E46"/>
    <w:rsid w:val="00730690"/>
    <w:rsid w:val="007311EE"/>
    <w:rsid w:val="00732F6D"/>
    <w:rsid w:val="007338BE"/>
    <w:rsid w:val="00733FA4"/>
    <w:rsid w:val="007346AC"/>
    <w:rsid w:val="0073470F"/>
    <w:rsid w:val="007349DA"/>
    <w:rsid w:val="00735588"/>
    <w:rsid w:val="0073625E"/>
    <w:rsid w:val="00736310"/>
    <w:rsid w:val="00736A8C"/>
    <w:rsid w:val="00736AF5"/>
    <w:rsid w:val="00736E12"/>
    <w:rsid w:val="00737926"/>
    <w:rsid w:val="007404A6"/>
    <w:rsid w:val="007413D7"/>
    <w:rsid w:val="00741553"/>
    <w:rsid w:val="007415C0"/>
    <w:rsid w:val="00741A3D"/>
    <w:rsid w:val="00741B10"/>
    <w:rsid w:val="00741B49"/>
    <w:rsid w:val="00742574"/>
    <w:rsid w:val="007429B4"/>
    <w:rsid w:val="007431E5"/>
    <w:rsid w:val="0074374D"/>
    <w:rsid w:val="007440A5"/>
    <w:rsid w:val="007442F2"/>
    <w:rsid w:val="00744A45"/>
    <w:rsid w:val="007455AE"/>
    <w:rsid w:val="00745B34"/>
    <w:rsid w:val="00745E2F"/>
    <w:rsid w:val="00745EEE"/>
    <w:rsid w:val="00745FF9"/>
    <w:rsid w:val="007467A3"/>
    <w:rsid w:val="00746999"/>
    <w:rsid w:val="00747028"/>
    <w:rsid w:val="00747067"/>
    <w:rsid w:val="00747515"/>
    <w:rsid w:val="00747F2E"/>
    <w:rsid w:val="00750115"/>
    <w:rsid w:val="00750690"/>
    <w:rsid w:val="00750E1E"/>
    <w:rsid w:val="00751777"/>
    <w:rsid w:val="00752773"/>
    <w:rsid w:val="00752A5E"/>
    <w:rsid w:val="00753AF1"/>
    <w:rsid w:val="00753B39"/>
    <w:rsid w:val="00753BE3"/>
    <w:rsid w:val="007541F4"/>
    <w:rsid w:val="0075435C"/>
    <w:rsid w:val="0075458D"/>
    <w:rsid w:val="0075465A"/>
    <w:rsid w:val="0075490F"/>
    <w:rsid w:val="00754EE6"/>
    <w:rsid w:val="00754EED"/>
    <w:rsid w:val="007551D2"/>
    <w:rsid w:val="00755799"/>
    <w:rsid w:val="00755931"/>
    <w:rsid w:val="00755BEB"/>
    <w:rsid w:val="007561A8"/>
    <w:rsid w:val="00756430"/>
    <w:rsid w:val="007569C5"/>
    <w:rsid w:val="00757287"/>
    <w:rsid w:val="0075785B"/>
    <w:rsid w:val="00757EE2"/>
    <w:rsid w:val="00760364"/>
    <w:rsid w:val="00760615"/>
    <w:rsid w:val="00760656"/>
    <w:rsid w:val="007609EA"/>
    <w:rsid w:val="00760D42"/>
    <w:rsid w:val="007614E3"/>
    <w:rsid w:val="007616AD"/>
    <w:rsid w:val="00761C63"/>
    <w:rsid w:val="00762298"/>
    <w:rsid w:val="00763602"/>
    <w:rsid w:val="007637A9"/>
    <w:rsid w:val="00763ABD"/>
    <w:rsid w:val="0076402C"/>
    <w:rsid w:val="007644E6"/>
    <w:rsid w:val="007649AB"/>
    <w:rsid w:val="007653FB"/>
    <w:rsid w:val="007659F3"/>
    <w:rsid w:val="00765D85"/>
    <w:rsid w:val="00765E58"/>
    <w:rsid w:val="00765E9C"/>
    <w:rsid w:val="00766946"/>
    <w:rsid w:val="00766DAA"/>
    <w:rsid w:val="00766E4E"/>
    <w:rsid w:val="007673F6"/>
    <w:rsid w:val="00767BDC"/>
    <w:rsid w:val="00770194"/>
    <w:rsid w:val="00770C06"/>
    <w:rsid w:val="007714A2"/>
    <w:rsid w:val="007715BB"/>
    <w:rsid w:val="0077196C"/>
    <w:rsid w:val="00773077"/>
    <w:rsid w:val="0077327A"/>
    <w:rsid w:val="00773328"/>
    <w:rsid w:val="0077357D"/>
    <w:rsid w:val="00773D89"/>
    <w:rsid w:val="00773E32"/>
    <w:rsid w:val="0077437D"/>
    <w:rsid w:val="00774737"/>
    <w:rsid w:val="00774D1A"/>
    <w:rsid w:val="00775B3B"/>
    <w:rsid w:val="0077600C"/>
    <w:rsid w:val="00776834"/>
    <w:rsid w:val="00776E04"/>
    <w:rsid w:val="00777353"/>
    <w:rsid w:val="0077778A"/>
    <w:rsid w:val="00777C1E"/>
    <w:rsid w:val="00780A6A"/>
    <w:rsid w:val="00780C03"/>
    <w:rsid w:val="00780D14"/>
    <w:rsid w:val="00780D5F"/>
    <w:rsid w:val="00781093"/>
    <w:rsid w:val="0078143C"/>
    <w:rsid w:val="00781BAB"/>
    <w:rsid w:val="007824ED"/>
    <w:rsid w:val="007825CA"/>
    <w:rsid w:val="00782621"/>
    <w:rsid w:val="007826E7"/>
    <w:rsid w:val="0078277C"/>
    <w:rsid w:val="00782933"/>
    <w:rsid w:val="00782E09"/>
    <w:rsid w:val="00782EFA"/>
    <w:rsid w:val="00783DFA"/>
    <w:rsid w:val="007841AC"/>
    <w:rsid w:val="00784343"/>
    <w:rsid w:val="007844CE"/>
    <w:rsid w:val="007849DA"/>
    <w:rsid w:val="00785021"/>
    <w:rsid w:val="00785553"/>
    <w:rsid w:val="00785EBA"/>
    <w:rsid w:val="00786492"/>
    <w:rsid w:val="00786AA9"/>
    <w:rsid w:val="00787A4F"/>
    <w:rsid w:val="0079007E"/>
    <w:rsid w:val="00791AB3"/>
    <w:rsid w:val="00791EB3"/>
    <w:rsid w:val="00791F20"/>
    <w:rsid w:val="00792071"/>
    <w:rsid w:val="00792274"/>
    <w:rsid w:val="00792296"/>
    <w:rsid w:val="007928A2"/>
    <w:rsid w:val="00792AD7"/>
    <w:rsid w:val="0079305E"/>
    <w:rsid w:val="00793DB3"/>
    <w:rsid w:val="00794907"/>
    <w:rsid w:val="00794B4A"/>
    <w:rsid w:val="00795673"/>
    <w:rsid w:val="00795CCD"/>
    <w:rsid w:val="00795CFD"/>
    <w:rsid w:val="00795F0F"/>
    <w:rsid w:val="00796640"/>
    <w:rsid w:val="00796ACA"/>
    <w:rsid w:val="00796EFA"/>
    <w:rsid w:val="007971F3"/>
    <w:rsid w:val="007A008B"/>
    <w:rsid w:val="007A00CC"/>
    <w:rsid w:val="007A028A"/>
    <w:rsid w:val="007A0D6E"/>
    <w:rsid w:val="007A19F7"/>
    <w:rsid w:val="007A1A33"/>
    <w:rsid w:val="007A1DC6"/>
    <w:rsid w:val="007A1EE8"/>
    <w:rsid w:val="007A208D"/>
    <w:rsid w:val="007A21D7"/>
    <w:rsid w:val="007A25E5"/>
    <w:rsid w:val="007A2914"/>
    <w:rsid w:val="007A2CC8"/>
    <w:rsid w:val="007A3BE0"/>
    <w:rsid w:val="007A44EF"/>
    <w:rsid w:val="007A4DDF"/>
    <w:rsid w:val="007A541B"/>
    <w:rsid w:val="007A5611"/>
    <w:rsid w:val="007A574B"/>
    <w:rsid w:val="007A5897"/>
    <w:rsid w:val="007A64B5"/>
    <w:rsid w:val="007A7AD7"/>
    <w:rsid w:val="007A7C4A"/>
    <w:rsid w:val="007A7C53"/>
    <w:rsid w:val="007A7CF1"/>
    <w:rsid w:val="007A7DB9"/>
    <w:rsid w:val="007B06DD"/>
    <w:rsid w:val="007B120C"/>
    <w:rsid w:val="007B18E6"/>
    <w:rsid w:val="007B1F37"/>
    <w:rsid w:val="007B2777"/>
    <w:rsid w:val="007B2C49"/>
    <w:rsid w:val="007B3946"/>
    <w:rsid w:val="007B3B84"/>
    <w:rsid w:val="007B403D"/>
    <w:rsid w:val="007B41C2"/>
    <w:rsid w:val="007B4517"/>
    <w:rsid w:val="007B455D"/>
    <w:rsid w:val="007B468C"/>
    <w:rsid w:val="007B4BFA"/>
    <w:rsid w:val="007B5283"/>
    <w:rsid w:val="007B5660"/>
    <w:rsid w:val="007B56C1"/>
    <w:rsid w:val="007B6168"/>
    <w:rsid w:val="007B63CD"/>
    <w:rsid w:val="007B6874"/>
    <w:rsid w:val="007B748D"/>
    <w:rsid w:val="007B75C8"/>
    <w:rsid w:val="007B763D"/>
    <w:rsid w:val="007B7DC9"/>
    <w:rsid w:val="007C0D8F"/>
    <w:rsid w:val="007C1436"/>
    <w:rsid w:val="007C14D5"/>
    <w:rsid w:val="007C1779"/>
    <w:rsid w:val="007C2A9D"/>
    <w:rsid w:val="007C2AF1"/>
    <w:rsid w:val="007C33FC"/>
    <w:rsid w:val="007C35F4"/>
    <w:rsid w:val="007C3A36"/>
    <w:rsid w:val="007C3F04"/>
    <w:rsid w:val="007C4157"/>
    <w:rsid w:val="007C450E"/>
    <w:rsid w:val="007C4CB7"/>
    <w:rsid w:val="007C50EB"/>
    <w:rsid w:val="007C5935"/>
    <w:rsid w:val="007C5998"/>
    <w:rsid w:val="007C5BD9"/>
    <w:rsid w:val="007C5D72"/>
    <w:rsid w:val="007C5F6D"/>
    <w:rsid w:val="007C66EE"/>
    <w:rsid w:val="007C7351"/>
    <w:rsid w:val="007C7552"/>
    <w:rsid w:val="007C76FD"/>
    <w:rsid w:val="007C7BEB"/>
    <w:rsid w:val="007D014F"/>
    <w:rsid w:val="007D07D1"/>
    <w:rsid w:val="007D0E97"/>
    <w:rsid w:val="007D140A"/>
    <w:rsid w:val="007D1CC3"/>
    <w:rsid w:val="007D1F70"/>
    <w:rsid w:val="007D309A"/>
    <w:rsid w:val="007D31D9"/>
    <w:rsid w:val="007D31DB"/>
    <w:rsid w:val="007D3349"/>
    <w:rsid w:val="007D3389"/>
    <w:rsid w:val="007D3E8A"/>
    <w:rsid w:val="007D4362"/>
    <w:rsid w:val="007D4370"/>
    <w:rsid w:val="007D43EC"/>
    <w:rsid w:val="007D4B74"/>
    <w:rsid w:val="007D4B7A"/>
    <w:rsid w:val="007D5047"/>
    <w:rsid w:val="007D55AA"/>
    <w:rsid w:val="007D5603"/>
    <w:rsid w:val="007D5BD8"/>
    <w:rsid w:val="007D64B4"/>
    <w:rsid w:val="007D6D56"/>
    <w:rsid w:val="007D721C"/>
    <w:rsid w:val="007D74C1"/>
    <w:rsid w:val="007E0175"/>
    <w:rsid w:val="007E02A2"/>
    <w:rsid w:val="007E0477"/>
    <w:rsid w:val="007E0510"/>
    <w:rsid w:val="007E1BED"/>
    <w:rsid w:val="007E1DB6"/>
    <w:rsid w:val="007E1F03"/>
    <w:rsid w:val="007E2512"/>
    <w:rsid w:val="007E3240"/>
    <w:rsid w:val="007E34EA"/>
    <w:rsid w:val="007E3A19"/>
    <w:rsid w:val="007E4B94"/>
    <w:rsid w:val="007E4E23"/>
    <w:rsid w:val="007E4E5E"/>
    <w:rsid w:val="007F0472"/>
    <w:rsid w:val="007F09F1"/>
    <w:rsid w:val="007F0F7B"/>
    <w:rsid w:val="007F1782"/>
    <w:rsid w:val="007F2765"/>
    <w:rsid w:val="007F2E44"/>
    <w:rsid w:val="007F443E"/>
    <w:rsid w:val="007F4A52"/>
    <w:rsid w:val="007F4D02"/>
    <w:rsid w:val="007F4E8A"/>
    <w:rsid w:val="007F5201"/>
    <w:rsid w:val="007F5484"/>
    <w:rsid w:val="007F6242"/>
    <w:rsid w:val="007F646C"/>
    <w:rsid w:val="00801448"/>
    <w:rsid w:val="0080144F"/>
    <w:rsid w:val="008019D5"/>
    <w:rsid w:val="00801C13"/>
    <w:rsid w:val="00801E02"/>
    <w:rsid w:val="008022F2"/>
    <w:rsid w:val="00802580"/>
    <w:rsid w:val="00802D6D"/>
    <w:rsid w:val="008030C7"/>
    <w:rsid w:val="0080315B"/>
    <w:rsid w:val="008041BF"/>
    <w:rsid w:val="008043EE"/>
    <w:rsid w:val="008044DE"/>
    <w:rsid w:val="00804E19"/>
    <w:rsid w:val="00805294"/>
    <w:rsid w:val="00805663"/>
    <w:rsid w:val="0080584E"/>
    <w:rsid w:val="00805CD8"/>
    <w:rsid w:val="008062DD"/>
    <w:rsid w:val="008067F9"/>
    <w:rsid w:val="008068C9"/>
    <w:rsid w:val="00806916"/>
    <w:rsid w:val="00806936"/>
    <w:rsid w:val="00806E2C"/>
    <w:rsid w:val="00806F3F"/>
    <w:rsid w:val="00807201"/>
    <w:rsid w:val="0080794B"/>
    <w:rsid w:val="00807D3F"/>
    <w:rsid w:val="0081028D"/>
    <w:rsid w:val="00810A82"/>
    <w:rsid w:val="00810EFC"/>
    <w:rsid w:val="00811308"/>
    <w:rsid w:val="00811864"/>
    <w:rsid w:val="00812DF1"/>
    <w:rsid w:val="0081327A"/>
    <w:rsid w:val="008132C3"/>
    <w:rsid w:val="008134B3"/>
    <w:rsid w:val="008139AA"/>
    <w:rsid w:val="0081432B"/>
    <w:rsid w:val="00814530"/>
    <w:rsid w:val="0081623B"/>
    <w:rsid w:val="008165CE"/>
    <w:rsid w:val="0081683C"/>
    <w:rsid w:val="00817066"/>
    <w:rsid w:val="008175EB"/>
    <w:rsid w:val="00817757"/>
    <w:rsid w:val="008207F3"/>
    <w:rsid w:val="00820E2D"/>
    <w:rsid w:val="00820EB4"/>
    <w:rsid w:val="008216E6"/>
    <w:rsid w:val="00821892"/>
    <w:rsid w:val="0082261E"/>
    <w:rsid w:val="00822AF6"/>
    <w:rsid w:val="0082315D"/>
    <w:rsid w:val="008235CB"/>
    <w:rsid w:val="0082414C"/>
    <w:rsid w:val="008247D8"/>
    <w:rsid w:val="00824C2A"/>
    <w:rsid w:val="0082507F"/>
    <w:rsid w:val="0082508B"/>
    <w:rsid w:val="00825BF7"/>
    <w:rsid w:val="008261CF"/>
    <w:rsid w:val="008272D1"/>
    <w:rsid w:val="00827878"/>
    <w:rsid w:val="008278A3"/>
    <w:rsid w:val="00827960"/>
    <w:rsid w:val="008279D3"/>
    <w:rsid w:val="00830702"/>
    <w:rsid w:val="0083077E"/>
    <w:rsid w:val="00830970"/>
    <w:rsid w:val="00831100"/>
    <w:rsid w:val="008315DD"/>
    <w:rsid w:val="00832044"/>
    <w:rsid w:val="008320B8"/>
    <w:rsid w:val="00832107"/>
    <w:rsid w:val="00832372"/>
    <w:rsid w:val="0083269D"/>
    <w:rsid w:val="00832B61"/>
    <w:rsid w:val="008334D2"/>
    <w:rsid w:val="00833A35"/>
    <w:rsid w:val="00833F16"/>
    <w:rsid w:val="00834F7C"/>
    <w:rsid w:val="008351A6"/>
    <w:rsid w:val="00835540"/>
    <w:rsid w:val="0083554B"/>
    <w:rsid w:val="00836380"/>
    <w:rsid w:val="008363EB"/>
    <w:rsid w:val="008366ED"/>
    <w:rsid w:val="0083714F"/>
    <w:rsid w:val="00840199"/>
    <w:rsid w:val="0084061B"/>
    <w:rsid w:val="00840FCB"/>
    <w:rsid w:val="008410BA"/>
    <w:rsid w:val="00841400"/>
    <w:rsid w:val="00841CC5"/>
    <w:rsid w:val="00841D0F"/>
    <w:rsid w:val="008445DC"/>
    <w:rsid w:val="008445FE"/>
    <w:rsid w:val="008446AE"/>
    <w:rsid w:val="00844C97"/>
    <w:rsid w:val="008457DB"/>
    <w:rsid w:val="00846059"/>
    <w:rsid w:val="0084669F"/>
    <w:rsid w:val="00847479"/>
    <w:rsid w:val="00847720"/>
    <w:rsid w:val="008501E0"/>
    <w:rsid w:val="008508D8"/>
    <w:rsid w:val="008513D8"/>
    <w:rsid w:val="008513D9"/>
    <w:rsid w:val="0085152D"/>
    <w:rsid w:val="00851C28"/>
    <w:rsid w:val="00852029"/>
    <w:rsid w:val="008526BD"/>
    <w:rsid w:val="00852C26"/>
    <w:rsid w:val="00852E2C"/>
    <w:rsid w:val="008546D9"/>
    <w:rsid w:val="00854722"/>
    <w:rsid w:val="00854846"/>
    <w:rsid w:val="0085499C"/>
    <w:rsid w:val="00855CAF"/>
    <w:rsid w:val="00856560"/>
    <w:rsid w:val="008576BD"/>
    <w:rsid w:val="00857D1A"/>
    <w:rsid w:val="00860365"/>
    <w:rsid w:val="00860649"/>
    <w:rsid w:val="00860C8B"/>
    <w:rsid w:val="0086138F"/>
    <w:rsid w:val="008613B5"/>
    <w:rsid w:val="00862181"/>
    <w:rsid w:val="008623F5"/>
    <w:rsid w:val="00862DEC"/>
    <w:rsid w:val="00862EA0"/>
    <w:rsid w:val="00863AA6"/>
    <w:rsid w:val="008644D3"/>
    <w:rsid w:val="008645F9"/>
    <w:rsid w:val="008649D0"/>
    <w:rsid w:val="00864B4D"/>
    <w:rsid w:val="008650AC"/>
    <w:rsid w:val="008650F9"/>
    <w:rsid w:val="008653D6"/>
    <w:rsid w:val="008656EB"/>
    <w:rsid w:val="00865CE0"/>
    <w:rsid w:val="00865DB8"/>
    <w:rsid w:val="00865F92"/>
    <w:rsid w:val="00865F9D"/>
    <w:rsid w:val="008664FA"/>
    <w:rsid w:val="00866938"/>
    <w:rsid w:val="00866C17"/>
    <w:rsid w:val="00866EF8"/>
    <w:rsid w:val="00867793"/>
    <w:rsid w:val="00867BA9"/>
    <w:rsid w:val="00867CB6"/>
    <w:rsid w:val="008712EF"/>
    <w:rsid w:val="008717FE"/>
    <w:rsid w:val="008719F0"/>
    <w:rsid w:val="0087226F"/>
    <w:rsid w:val="0087284C"/>
    <w:rsid w:val="00872937"/>
    <w:rsid w:val="00873185"/>
    <w:rsid w:val="008735F3"/>
    <w:rsid w:val="00873AAF"/>
    <w:rsid w:val="00873FFD"/>
    <w:rsid w:val="008747F6"/>
    <w:rsid w:val="00874AF6"/>
    <w:rsid w:val="0087627D"/>
    <w:rsid w:val="00876B2D"/>
    <w:rsid w:val="0087796B"/>
    <w:rsid w:val="00877AC7"/>
    <w:rsid w:val="00881EEF"/>
    <w:rsid w:val="00881F1D"/>
    <w:rsid w:val="008821B7"/>
    <w:rsid w:val="008821C0"/>
    <w:rsid w:val="00883866"/>
    <w:rsid w:val="00883C89"/>
    <w:rsid w:val="00884856"/>
    <w:rsid w:val="00885AB1"/>
    <w:rsid w:val="00885EAF"/>
    <w:rsid w:val="00886911"/>
    <w:rsid w:val="00886B5C"/>
    <w:rsid w:val="00886DD1"/>
    <w:rsid w:val="00890469"/>
    <w:rsid w:val="00890D52"/>
    <w:rsid w:val="00890DE4"/>
    <w:rsid w:val="00892034"/>
    <w:rsid w:val="00892441"/>
    <w:rsid w:val="00893333"/>
    <w:rsid w:val="008937E4"/>
    <w:rsid w:val="00893E01"/>
    <w:rsid w:val="00894076"/>
    <w:rsid w:val="0089444C"/>
    <w:rsid w:val="008945F4"/>
    <w:rsid w:val="0089543F"/>
    <w:rsid w:val="008955CE"/>
    <w:rsid w:val="00895843"/>
    <w:rsid w:val="00896CAC"/>
    <w:rsid w:val="008972DA"/>
    <w:rsid w:val="00897E8C"/>
    <w:rsid w:val="008A01F8"/>
    <w:rsid w:val="008A0636"/>
    <w:rsid w:val="008A0792"/>
    <w:rsid w:val="008A0B1A"/>
    <w:rsid w:val="008A13AA"/>
    <w:rsid w:val="008A18B3"/>
    <w:rsid w:val="008A18BE"/>
    <w:rsid w:val="008A1B82"/>
    <w:rsid w:val="008A33CC"/>
    <w:rsid w:val="008A3666"/>
    <w:rsid w:val="008A394C"/>
    <w:rsid w:val="008A39B6"/>
    <w:rsid w:val="008A476F"/>
    <w:rsid w:val="008A48D6"/>
    <w:rsid w:val="008A48F5"/>
    <w:rsid w:val="008A494E"/>
    <w:rsid w:val="008A4DF2"/>
    <w:rsid w:val="008A563C"/>
    <w:rsid w:val="008A5DF0"/>
    <w:rsid w:val="008A70CC"/>
    <w:rsid w:val="008A736A"/>
    <w:rsid w:val="008A7CA4"/>
    <w:rsid w:val="008B0117"/>
    <w:rsid w:val="008B0863"/>
    <w:rsid w:val="008B0B30"/>
    <w:rsid w:val="008B113E"/>
    <w:rsid w:val="008B1FCB"/>
    <w:rsid w:val="008B2A10"/>
    <w:rsid w:val="008B2DD2"/>
    <w:rsid w:val="008B2E52"/>
    <w:rsid w:val="008B33F6"/>
    <w:rsid w:val="008B3482"/>
    <w:rsid w:val="008B41F5"/>
    <w:rsid w:val="008B456D"/>
    <w:rsid w:val="008B5657"/>
    <w:rsid w:val="008B5A8B"/>
    <w:rsid w:val="008B5A90"/>
    <w:rsid w:val="008B6417"/>
    <w:rsid w:val="008B7315"/>
    <w:rsid w:val="008B74FF"/>
    <w:rsid w:val="008C09A2"/>
    <w:rsid w:val="008C0A18"/>
    <w:rsid w:val="008C133C"/>
    <w:rsid w:val="008C1483"/>
    <w:rsid w:val="008C1F75"/>
    <w:rsid w:val="008C2352"/>
    <w:rsid w:val="008C24DD"/>
    <w:rsid w:val="008C2ABF"/>
    <w:rsid w:val="008C2E0B"/>
    <w:rsid w:val="008C315C"/>
    <w:rsid w:val="008C31FA"/>
    <w:rsid w:val="008C3642"/>
    <w:rsid w:val="008C3839"/>
    <w:rsid w:val="008C400D"/>
    <w:rsid w:val="008C4255"/>
    <w:rsid w:val="008C459F"/>
    <w:rsid w:val="008C4E3F"/>
    <w:rsid w:val="008C54B1"/>
    <w:rsid w:val="008C56DC"/>
    <w:rsid w:val="008C5710"/>
    <w:rsid w:val="008C6132"/>
    <w:rsid w:val="008C61C5"/>
    <w:rsid w:val="008C66E6"/>
    <w:rsid w:val="008C6DD8"/>
    <w:rsid w:val="008C756F"/>
    <w:rsid w:val="008C78E1"/>
    <w:rsid w:val="008C7A49"/>
    <w:rsid w:val="008C7B8B"/>
    <w:rsid w:val="008C7BC5"/>
    <w:rsid w:val="008C7C85"/>
    <w:rsid w:val="008D038E"/>
    <w:rsid w:val="008D1513"/>
    <w:rsid w:val="008D1539"/>
    <w:rsid w:val="008D1707"/>
    <w:rsid w:val="008D1812"/>
    <w:rsid w:val="008D1905"/>
    <w:rsid w:val="008D1A6C"/>
    <w:rsid w:val="008D2039"/>
    <w:rsid w:val="008D2049"/>
    <w:rsid w:val="008D3F76"/>
    <w:rsid w:val="008D467B"/>
    <w:rsid w:val="008D4BCA"/>
    <w:rsid w:val="008D4E3E"/>
    <w:rsid w:val="008D590F"/>
    <w:rsid w:val="008D6679"/>
    <w:rsid w:val="008D6C91"/>
    <w:rsid w:val="008D6F2B"/>
    <w:rsid w:val="008D7046"/>
    <w:rsid w:val="008D7B79"/>
    <w:rsid w:val="008E0776"/>
    <w:rsid w:val="008E0EA7"/>
    <w:rsid w:val="008E16A4"/>
    <w:rsid w:val="008E16F8"/>
    <w:rsid w:val="008E1DBE"/>
    <w:rsid w:val="008E1DEB"/>
    <w:rsid w:val="008E21B8"/>
    <w:rsid w:val="008E24B3"/>
    <w:rsid w:val="008E2691"/>
    <w:rsid w:val="008E443D"/>
    <w:rsid w:val="008E4491"/>
    <w:rsid w:val="008E44AE"/>
    <w:rsid w:val="008E471E"/>
    <w:rsid w:val="008E4EA4"/>
    <w:rsid w:val="008E536F"/>
    <w:rsid w:val="008E6422"/>
    <w:rsid w:val="008E6649"/>
    <w:rsid w:val="008E6B02"/>
    <w:rsid w:val="008E71F9"/>
    <w:rsid w:val="008E7C6A"/>
    <w:rsid w:val="008F056C"/>
    <w:rsid w:val="008F06C1"/>
    <w:rsid w:val="008F0847"/>
    <w:rsid w:val="008F09E3"/>
    <w:rsid w:val="008F0F76"/>
    <w:rsid w:val="008F1369"/>
    <w:rsid w:val="008F1650"/>
    <w:rsid w:val="008F1740"/>
    <w:rsid w:val="008F2BF4"/>
    <w:rsid w:val="008F43AC"/>
    <w:rsid w:val="008F5141"/>
    <w:rsid w:val="008F6129"/>
    <w:rsid w:val="008F652C"/>
    <w:rsid w:val="008F687E"/>
    <w:rsid w:val="008F6C7B"/>
    <w:rsid w:val="008F7AF8"/>
    <w:rsid w:val="008F7BB2"/>
    <w:rsid w:val="008F7E04"/>
    <w:rsid w:val="00900153"/>
    <w:rsid w:val="0090016B"/>
    <w:rsid w:val="00900997"/>
    <w:rsid w:val="00900D91"/>
    <w:rsid w:val="0090118D"/>
    <w:rsid w:val="00901FC3"/>
    <w:rsid w:val="009021E9"/>
    <w:rsid w:val="009028F5"/>
    <w:rsid w:val="00902EDC"/>
    <w:rsid w:val="009037C1"/>
    <w:rsid w:val="0090428D"/>
    <w:rsid w:val="00904ED6"/>
    <w:rsid w:val="0090554C"/>
    <w:rsid w:val="009058D8"/>
    <w:rsid w:val="00905B2C"/>
    <w:rsid w:val="00905E1E"/>
    <w:rsid w:val="00905EE5"/>
    <w:rsid w:val="00906E31"/>
    <w:rsid w:val="00907C37"/>
    <w:rsid w:val="009102F3"/>
    <w:rsid w:val="009108CE"/>
    <w:rsid w:val="00910D23"/>
    <w:rsid w:val="0091169C"/>
    <w:rsid w:val="00911D84"/>
    <w:rsid w:val="0091283E"/>
    <w:rsid w:val="00912B74"/>
    <w:rsid w:val="00912C13"/>
    <w:rsid w:val="00913B22"/>
    <w:rsid w:val="0091403E"/>
    <w:rsid w:val="00914284"/>
    <w:rsid w:val="009143A4"/>
    <w:rsid w:val="00915934"/>
    <w:rsid w:val="00915BE3"/>
    <w:rsid w:val="0091671F"/>
    <w:rsid w:val="0091745F"/>
    <w:rsid w:val="00917B9E"/>
    <w:rsid w:val="00917F4D"/>
    <w:rsid w:val="0092001F"/>
    <w:rsid w:val="00921214"/>
    <w:rsid w:val="00921217"/>
    <w:rsid w:val="00921876"/>
    <w:rsid w:val="009218AE"/>
    <w:rsid w:val="00921B0A"/>
    <w:rsid w:val="00921EAE"/>
    <w:rsid w:val="00922327"/>
    <w:rsid w:val="0092253B"/>
    <w:rsid w:val="009228F4"/>
    <w:rsid w:val="00922CA3"/>
    <w:rsid w:val="0092300C"/>
    <w:rsid w:val="009237B0"/>
    <w:rsid w:val="00923DA8"/>
    <w:rsid w:val="00924089"/>
    <w:rsid w:val="009241B9"/>
    <w:rsid w:val="0092474E"/>
    <w:rsid w:val="0092581A"/>
    <w:rsid w:val="00925F78"/>
    <w:rsid w:val="009260E6"/>
    <w:rsid w:val="009261DB"/>
    <w:rsid w:val="00926E7C"/>
    <w:rsid w:val="00926F0B"/>
    <w:rsid w:val="00927259"/>
    <w:rsid w:val="00927ADE"/>
    <w:rsid w:val="00927D1F"/>
    <w:rsid w:val="00927ED4"/>
    <w:rsid w:val="00930395"/>
    <w:rsid w:val="00930592"/>
    <w:rsid w:val="009307CD"/>
    <w:rsid w:val="00930EBC"/>
    <w:rsid w:val="00931DD2"/>
    <w:rsid w:val="0093254A"/>
    <w:rsid w:val="00932D56"/>
    <w:rsid w:val="0093308B"/>
    <w:rsid w:val="00933164"/>
    <w:rsid w:val="009335CF"/>
    <w:rsid w:val="009335E2"/>
    <w:rsid w:val="00934C83"/>
    <w:rsid w:val="00934DC1"/>
    <w:rsid w:val="009350ED"/>
    <w:rsid w:val="009356F4"/>
    <w:rsid w:val="009361B5"/>
    <w:rsid w:val="00936562"/>
    <w:rsid w:val="00936651"/>
    <w:rsid w:val="009369BE"/>
    <w:rsid w:val="009372C6"/>
    <w:rsid w:val="00937314"/>
    <w:rsid w:val="00940317"/>
    <w:rsid w:val="0094060F"/>
    <w:rsid w:val="009406CF"/>
    <w:rsid w:val="009406D0"/>
    <w:rsid w:val="00940B64"/>
    <w:rsid w:val="00940B72"/>
    <w:rsid w:val="00940BDE"/>
    <w:rsid w:val="00940FDD"/>
    <w:rsid w:val="00941622"/>
    <w:rsid w:val="00942DF3"/>
    <w:rsid w:val="0094330C"/>
    <w:rsid w:val="009438E0"/>
    <w:rsid w:val="00943A9F"/>
    <w:rsid w:val="009440FC"/>
    <w:rsid w:val="00944642"/>
    <w:rsid w:val="0094491A"/>
    <w:rsid w:val="00944BAD"/>
    <w:rsid w:val="00944DE0"/>
    <w:rsid w:val="0094559F"/>
    <w:rsid w:val="00945DFB"/>
    <w:rsid w:val="00946480"/>
    <w:rsid w:val="00946AAF"/>
    <w:rsid w:val="00946DA3"/>
    <w:rsid w:val="00947475"/>
    <w:rsid w:val="009474B6"/>
    <w:rsid w:val="009475FD"/>
    <w:rsid w:val="0094776D"/>
    <w:rsid w:val="00947BE6"/>
    <w:rsid w:val="00950F58"/>
    <w:rsid w:val="0095116F"/>
    <w:rsid w:val="00951BE4"/>
    <w:rsid w:val="00951FE1"/>
    <w:rsid w:val="009524DD"/>
    <w:rsid w:val="009527C6"/>
    <w:rsid w:val="00952D33"/>
    <w:rsid w:val="009534CA"/>
    <w:rsid w:val="0095415D"/>
    <w:rsid w:val="00954A0A"/>
    <w:rsid w:val="00954EB6"/>
    <w:rsid w:val="00954F4C"/>
    <w:rsid w:val="00955185"/>
    <w:rsid w:val="009559EE"/>
    <w:rsid w:val="0095616A"/>
    <w:rsid w:val="00956235"/>
    <w:rsid w:val="0095624C"/>
    <w:rsid w:val="009562DD"/>
    <w:rsid w:val="00956904"/>
    <w:rsid w:val="00956BF3"/>
    <w:rsid w:val="00957297"/>
    <w:rsid w:val="00957C29"/>
    <w:rsid w:val="00960126"/>
    <w:rsid w:val="00960166"/>
    <w:rsid w:val="00960422"/>
    <w:rsid w:val="0096053F"/>
    <w:rsid w:val="009607A2"/>
    <w:rsid w:val="00960C26"/>
    <w:rsid w:val="00960EC9"/>
    <w:rsid w:val="00961340"/>
    <w:rsid w:val="00961D0E"/>
    <w:rsid w:val="009623FD"/>
    <w:rsid w:val="00962BFA"/>
    <w:rsid w:val="0096419D"/>
    <w:rsid w:val="00964413"/>
    <w:rsid w:val="0096480E"/>
    <w:rsid w:val="0096496C"/>
    <w:rsid w:val="00964D9B"/>
    <w:rsid w:val="00965465"/>
    <w:rsid w:val="00965C34"/>
    <w:rsid w:val="00965D2D"/>
    <w:rsid w:val="009663B0"/>
    <w:rsid w:val="009668BE"/>
    <w:rsid w:val="00966CDA"/>
    <w:rsid w:val="00966D0A"/>
    <w:rsid w:val="00966D29"/>
    <w:rsid w:val="0096704C"/>
    <w:rsid w:val="0096742F"/>
    <w:rsid w:val="00967A15"/>
    <w:rsid w:val="0097059E"/>
    <w:rsid w:val="00971319"/>
    <w:rsid w:val="00972DF3"/>
    <w:rsid w:val="00973D19"/>
    <w:rsid w:val="0097400A"/>
    <w:rsid w:val="00974ABA"/>
    <w:rsid w:val="00974B3A"/>
    <w:rsid w:val="00974F49"/>
    <w:rsid w:val="009752CA"/>
    <w:rsid w:val="00975617"/>
    <w:rsid w:val="00975D4E"/>
    <w:rsid w:val="00976451"/>
    <w:rsid w:val="00976646"/>
    <w:rsid w:val="009770F6"/>
    <w:rsid w:val="00980707"/>
    <w:rsid w:val="009815ED"/>
    <w:rsid w:val="00981CD0"/>
    <w:rsid w:val="009823D3"/>
    <w:rsid w:val="00982923"/>
    <w:rsid w:val="0098336C"/>
    <w:rsid w:val="00983409"/>
    <w:rsid w:val="00983B2C"/>
    <w:rsid w:val="009847CA"/>
    <w:rsid w:val="009858DF"/>
    <w:rsid w:val="00985CE0"/>
    <w:rsid w:val="009863FD"/>
    <w:rsid w:val="00986B52"/>
    <w:rsid w:val="0098715C"/>
    <w:rsid w:val="0098755D"/>
    <w:rsid w:val="00987746"/>
    <w:rsid w:val="009878AC"/>
    <w:rsid w:val="0099071F"/>
    <w:rsid w:val="00990E5F"/>
    <w:rsid w:val="00991C34"/>
    <w:rsid w:val="00992105"/>
    <w:rsid w:val="0099224B"/>
    <w:rsid w:val="009933B9"/>
    <w:rsid w:val="0099409A"/>
    <w:rsid w:val="0099433A"/>
    <w:rsid w:val="0099468C"/>
    <w:rsid w:val="009949D9"/>
    <w:rsid w:val="00996570"/>
    <w:rsid w:val="009A0083"/>
    <w:rsid w:val="009A06A4"/>
    <w:rsid w:val="009A0A41"/>
    <w:rsid w:val="009A0B1C"/>
    <w:rsid w:val="009A1168"/>
    <w:rsid w:val="009A1796"/>
    <w:rsid w:val="009A17C4"/>
    <w:rsid w:val="009A1C49"/>
    <w:rsid w:val="009A2F1A"/>
    <w:rsid w:val="009A315A"/>
    <w:rsid w:val="009A31FB"/>
    <w:rsid w:val="009A3433"/>
    <w:rsid w:val="009A3493"/>
    <w:rsid w:val="009A3A42"/>
    <w:rsid w:val="009A3B88"/>
    <w:rsid w:val="009A45E0"/>
    <w:rsid w:val="009A460C"/>
    <w:rsid w:val="009A50EF"/>
    <w:rsid w:val="009A52B5"/>
    <w:rsid w:val="009A5344"/>
    <w:rsid w:val="009A54D1"/>
    <w:rsid w:val="009A5588"/>
    <w:rsid w:val="009A5632"/>
    <w:rsid w:val="009A5921"/>
    <w:rsid w:val="009A6855"/>
    <w:rsid w:val="009A6C4F"/>
    <w:rsid w:val="009B193C"/>
    <w:rsid w:val="009B1D78"/>
    <w:rsid w:val="009B2503"/>
    <w:rsid w:val="009B26E4"/>
    <w:rsid w:val="009B347C"/>
    <w:rsid w:val="009B369D"/>
    <w:rsid w:val="009B4486"/>
    <w:rsid w:val="009B453D"/>
    <w:rsid w:val="009B481E"/>
    <w:rsid w:val="009B4B78"/>
    <w:rsid w:val="009B5EE6"/>
    <w:rsid w:val="009B64D2"/>
    <w:rsid w:val="009B6FBE"/>
    <w:rsid w:val="009B757C"/>
    <w:rsid w:val="009B7AD8"/>
    <w:rsid w:val="009B7E09"/>
    <w:rsid w:val="009C0EA8"/>
    <w:rsid w:val="009C11CE"/>
    <w:rsid w:val="009C120B"/>
    <w:rsid w:val="009C1607"/>
    <w:rsid w:val="009C1B57"/>
    <w:rsid w:val="009C2329"/>
    <w:rsid w:val="009C25F7"/>
    <w:rsid w:val="009C2A9A"/>
    <w:rsid w:val="009C2E20"/>
    <w:rsid w:val="009C35C3"/>
    <w:rsid w:val="009C3BB7"/>
    <w:rsid w:val="009C3ECB"/>
    <w:rsid w:val="009C40A2"/>
    <w:rsid w:val="009C426F"/>
    <w:rsid w:val="009C5152"/>
    <w:rsid w:val="009C54C5"/>
    <w:rsid w:val="009C5760"/>
    <w:rsid w:val="009C64B5"/>
    <w:rsid w:val="009C6723"/>
    <w:rsid w:val="009C6C83"/>
    <w:rsid w:val="009C6D67"/>
    <w:rsid w:val="009C73C6"/>
    <w:rsid w:val="009C77D7"/>
    <w:rsid w:val="009C7ADD"/>
    <w:rsid w:val="009C7E39"/>
    <w:rsid w:val="009D0E2E"/>
    <w:rsid w:val="009D104E"/>
    <w:rsid w:val="009D1AA1"/>
    <w:rsid w:val="009D34B1"/>
    <w:rsid w:val="009D35C6"/>
    <w:rsid w:val="009D3B13"/>
    <w:rsid w:val="009D4003"/>
    <w:rsid w:val="009D4086"/>
    <w:rsid w:val="009D417A"/>
    <w:rsid w:val="009D4261"/>
    <w:rsid w:val="009D4DBA"/>
    <w:rsid w:val="009D4F91"/>
    <w:rsid w:val="009D5446"/>
    <w:rsid w:val="009D5C5F"/>
    <w:rsid w:val="009D61A1"/>
    <w:rsid w:val="009D6D08"/>
    <w:rsid w:val="009D703F"/>
    <w:rsid w:val="009D7065"/>
    <w:rsid w:val="009D7502"/>
    <w:rsid w:val="009D7BC3"/>
    <w:rsid w:val="009D7BE8"/>
    <w:rsid w:val="009D7D40"/>
    <w:rsid w:val="009E064C"/>
    <w:rsid w:val="009E06DA"/>
    <w:rsid w:val="009E0718"/>
    <w:rsid w:val="009E08CD"/>
    <w:rsid w:val="009E0C56"/>
    <w:rsid w:val="009E1046"/>
    <w:rsid w:val="009E175C"/>
    <w:rsid w:val="009E181A"/>
    <w:rsid w:val="009E20F3"/>
    <w:rsid w:val="009E2302"/>
    <w:rsid w:val="009E3B3D"/>
    <w:rsid w:val="009E3B78"/>
    <w:rsid w:val="009E420E"/>
    <w:rsid w:val="009E5088"/>
    <w:rsid w:val="009E563E"/>
    <w:rsid w:val="009E56DD"/>
    <w:rsid w:val="009E5E73"/>
    <w:rsid w:val="009E6D76"/>
    <w:rsid w:val="009E6FE0"/>
    <w:rsid w:val="009E705C"/>
    <w:rsid w:val="009E7838"/>
    <w:rsid w:val="009E788F"/>
    <w:rsid w:val="009F0085"/>
    <w:rsid w:val="009F063A"/>
    <w:rsid w:val="009F0AF4"/>
    <w:rsid w:val="009F0FC9"/>
    <w:rsid w:val="009F11A9"/>
    <w:rsid w:val="009F11BB"/>
    <w:rsid w:val="009F11D8"/>
    <w:rsid w:val="009F1B6B"/>
    <w:rsid w:val="009F1D3D"/>
    <w:rsid w:val="009F313A"/>
    <w:rsid w:val="009F3191"/>
    <w:rsid w:val="009F42BB"/>
    <w:rsid w:val="009F4A2A"/>
    <w:rsid w:val="009F4A66"/>
    <w:rsid w:val="009F4C66"/>
    <w:rsid w:val="009F4F0E"/>
    <w:rsid w:val="009F5B1B"/>
    <w:rsid w:val="009F6D4B"/>
    <w:rsid w:val="009F7665"/>
    <w:rsid w:val="00A00EB0"/>
    <w:rsid w:val="00A0162B"/>
    <w:rsid w:val="00A01AEF"/>
    <w:rsid w:val="00A02093"/>
    <w:rsid w:val="00A0257C"/>
    <w:rsid w:val="00A028A6"/>
    <w:rsid w:val="00A03332"/>
    <w:rsid w:val="00A03C82"/>
    <w:rsid w:val="00A046CB"/>
    <w:rsid w:val="00A048A0"/>
    <w:rsid w:val="00A050FB"/>
    <w:rsid w:val="00A0513E"/>
    <w:rsid w:val="00A05EFB"/>
    <w:rsid w:val="00A06111"/>
    <w:rsid w:val="00A068C0"/>
    <w:rsid w:val="00A07B56"/>
    <w:rsid w:val="00A07DDB"/>
    <w:rsid w:val="00A1043E"/>
    <w:rsid w:val="00A10AFF"/>
    <w:rsid w:val="00A10E82"/>
    <w:rsid w:val="00A1146D"/>
    <w:rsid w:val="00A11DA6"/>
    <w:rsid w:val="00A13BB9"/>
    <w:rsid w:val="00A13E79"/>
    <w:rsid w:val="00A1435E"/>
    <w:rsid w:val="00A14C0A"/>
    <w:rsid w:val="00A1660B"/>
    <w:rsid w:val="00A16A18"/>
    <w:rsid w:val="00A17123"/>
    <w:rsid w:val="00A171F5"/>
    <w:rsid w:val="00A173E4"/>
    <w:rsid w:val="00A174F5"/>
    <w:rsid w:val="00A17696"/>
    <w:rsid w:val="00A17A5D"/>
    <w:rsid w:val="00A17E79"/>
    <w:rsid w:val="00A201C0"/>
    <w:rsid w:val="00A207CA"/>
    <w:rsid w:val="00A216F1"/>
    <w:rsid w:val="00A225A4"/>
    <w:rsid w:val="00A226C0"/>
    <w:rsid w:val="00A22D7B"/>
    <w:rsid w:val="00A23119"/>
    <w:rsid w:val="00A23900"/>
    <w:rsid w:val="00A23B0F"/>
    <w:rsid w:val="00A24884"/>
    <w:rsid w:val="00A2513F"/>
    <w:rsid w:val="00A255FB"/>
    <w:rsid w:val="00A25AE5"/>
    <w:rsid w:val="00A25E8E"/>
    <w:rsid w:val="00A25FF3"/>
    <w:rsid w:val="00A26F29"/>
    <w:rsid w:val="00A274DB"/>
    <w:rsid w:val="00A27946"/>
    <w:rsid w:val="00A3050A"/>
    <w:rsid w:val="00A30AB1"/>
    <w:rsid w:val="00A30BED"/>
    <w:rsid w:val="00A30D17"/>
    <w:rsid w:val="00A30D27"/>
    <w:rsid w:val="00A31812"/>
    <w:rsid w:val="00A31F94"/>
    <w:rsid w:val="00A322EA"/>
    <w:rsid w:val="00A32A7F"/>
    <w:rsid w:val="00A32D70"/>
    <w:rsid w:val="00A33885"/>
    <w:rsid w:val="00A3414A"/>
    <w:rsid w:val="00A34B44"/>
    <w:rsid w:val="00A34E17"/>
    <w:rsid w:val="00A35441"/>
    <w:rsid w:val="00A35A29"/>
    <w:rsid w:val="00A35C54"/>
    <w:rsid w:val="00A35CCF"/>
    <w:rsid w:val="00A363B3"/>
    <w:rsid w:val="00A365B1"/>
    <w:rsid w:val="00A36F48"/>
    <w:rsid w:val="00A37083"/>
    <w:rsid w:val="00A37599"/>
    <w:rsid w:val="00A376BD"/>
    <w:rsid w:val="00A37C90"/>
    <w:rsid w:val="00A37E5D"/>
    <w:rsid w:val="00A37EF3"/>
    <w:rsid w:val="00A40B6D"/>
    <w:rsid w:val="00A42FCE"/>
    <w:rsid w:val="00A43043"/>
    <w:rsid w:val="00A435E5"/>
    <w:rsid w:val="00A43684"/>
    <w:rsid w:val="00A43D13"/>
    <w:rsid w:val="00A446A0"/>
    <w:rsid w:val="00A447A2"/>
    <w:rsid w:val="00A44C4E"/>
    <w:rsid w:val="00A45058"/>
    <w:rsid w:val="00A45AA7"/>
    <w:rsid w:val="00A45B62"/>
    <w:rsid w:val="00A45EFE"/>
    <w:rsid w:val="00A46116"/>
    <w:rsid w:val="00A47947"/>
    <w:rsid w:val="00A50015"/>
    <w:rsid w:val="00A504ED"/>
    <w:rsid w:val="00A50CBE"/>
    <w:rsid w:val="00A519A8"/>
    <w:rsid w:val="00A51B53"/>
    <w:rsid w:val="00A533BE"/>
    <w:rsid w:val="00A54780"/>
    <w:rsid w:val="00A54A6E"/>
    <w:rsid w:val="00A5526B"/>
    <w:rsid w:val="00A56486"/>
    <w:rsid w:val="00A56A92"/>
    <w:rsid w:val="00A56E51"/>
    <w:rsid w:val="00A5787F"/>
    <w:rsid w:val="00A57969"/>
    <w:rsid w:val="00A57AE4"/>
    <w:rsid w:val="00A601CF"/>
    <w:rsid w:val="00A60678"/>
    <w:rsid w:val="00A60F15"/>
    <w:rsid w:val="00A60F1D"/>
    <w:rsid w:val="00A616F9"/>
    <w:rsid w:val="00A637ED"/>
    <w:rsid w:val="00A63CA5"/>
    <w:rsid w:val="00A64B4B"/>
    <w:rsid w:val="00A657A9"/>
    <w:rsid w:val="00A65A30"/>
    <w:rsid w:val="00A65FE8"/>
    <w:rsid w:val="00A6606F"/>
    <w:rsid w:val="00A662CB"/>
    <w:rsid w:val="00A66CD3"/>
    <w:rsid w:val="00A670EE"/>
    <w:rsid w:val="00A67688"/>
    <w:rsid w:val="00A67889"/>
    <w:rsid w:val="00A70276"/>
    <w:rsid w:val="00A708B4"/>
    <w:rsid w:val="00A70A25"/>
    <w:rsid w:val="00A70D39"/>
    <w:rsid w:val="00A71344"/>
    <w:rsid w:val="00A716E5"/>
    <w:rsid w:val="00A71F23"/>
    <w:rsid w:val="00A71FAC"/>
    <w:rsid w:val="00A72463"/>
    <w:rsid w:val="00A726D9"/>
    <w:rsid w:val="00A7297E"/>
    <w:rsid w:val="00A72E4F"/>
    <w:rsid w:val="00A73AC9"/>
    <w:rsid w:val="00A73BA6"/>
    <w:rsid w:val="00A73FFB"/>
    <w:rsid w:val="00A74168"/>
    <w:rsid w:val="00A74316"/>
    <w:rsid w:val="00A74DA8"/>
    <w:rsid w:val="00A7559F"/>
    <w:rsid w:val="00A75626"/>
    <w:rsid w:val="00A758AA"/>
    <w:rsid w:val="00A7609E"/>
    <w:rsid w:val="00A806B0"/>
    <w:rsid w:val="00A809AF"/>
    <w:rsid w:val="00A82516"/>
    <w:rsid w:val="00A8265F"/>
    <w:rsid w:val="00A82847"/>
    <w:rsid w:val="00A831B8"/>
    <w:rsid w:val="00A834EE"/>
    <w:rsid w:val="00A83896"/>
    <w:rsid w:val="00A85755"/>
    <w:rsid w:val="00A8599A"/>
    <w:rsid w:val="00A8698F"/>
    <w:rsid w:val="00A86DDB"/>
    <w:rsid w:val="00A8707F"/>
    <w:rsid w:val="00A87489"/>
    <w:rsid w:val="00A87C15"/>
    <w:rsid w:val="00A90830"/>
    <w:rsid w:val="00A90CA1"/>
    <w:rsid w:val="00A91924"/>
    <w:rsid w:val="00A926A0"/>
    <w:rsid w:val="00A92DC3"/>
    <w:rsid w:val="00A92FEB"/>
    <w:rsid w:val="00A93113"/>
    <w:rsid w:val="00A9376D"/>
    <w:rsid w:val="00A937CE"/>
    <w:rsid w:val="00A93E0F"/>
    <w:rsid w:val="00A93F6E"/>
    <w:rsid w:val="00A947C0"/>
    <w:rsid w:val="00A94908"/>
    <w:rsid w:val="00A94996"/>
    <w:rsid w:val="00A955A6"/>
    <w:rsid w:val="00A95C70"/>
    <w:rsid w:val="00A95D0E"/>
    <w:rsid w:val="00A96BE4"/>
    <w:rsid w:val="00A97016"/>
    <w:rsid w:val="00A97408"/>
    <w:rsid w:val="00A97D85"/>
    <w:rsid w:val="00AA0397"/>
    <w:rsid w:val="00AA04E7"/>
    <w:rsid w:val="00AA09E0"/>
    <w:rsid w:val="00AA0FD2"/>
    <w:rsid w:val="00AA1597"/>
    <w:rsid w:val="00AA19B7"/>
    <w:rsid w:val="00AA2DC0"/>
    <w:rsid w:val="00AA3606"/>
    <w:rsid w:val="00AA365C"/>
    <w:rsid w:val="00AA3B61"/>
    <w:rsid w:val="00AA3F3F"/>
    <w:rsid w:val="00AA5803"/>
    <w:rsid w:val="00AA5ECE"/>
    <w:rsid w:val="00AA60BF"/>
    <w:rsid w:val="00AA64C0"/>
    <w:rsid w:val="00AA6B23"/>
    <w:rsid w:val="00AB0046"/>
    <w:rsid w:val="00AB025F"/>
    <w:rsid w:val="00AB0771"/>
    <w:rsid w:val="00AB08C3"/>
    <w:rsid w:val="00AB10FB"/>
    <w:rsid w:val="00AB162B"/>
    <w:rsid w:val="00AB16C4"/>
    <w:rsid w:val="00AB1C20"/>
    <w:rsid w:val="00AB2AEE"/>
    <w:rsid w:val="00AB2D61"/>
    <w:rsid w:val="00AB31A9"/>
    <w:rsid w:val="00AB3291"/>
    <w:rsid w:val="00AB417E"/>
    <w:rsid w:val="00AB41DD"/>
    <w:rsid w:val="00AB4425"/>
    <w:rsid w:val="00AB4E3F"/>
    <w:rsid w:val="00AB6FA4"/>
    <w:rsid w:val="00AB7591"/>
    <w:rsid w:val="00AB7675"/>
    <w:rsid w:val="00AC0059"/>
    <w:rsid w:val="00AC03E6"/>
    <w:rsid w:val="00AC11AD"/>
    <w:rsid w:val="00AC1735"/>
    <w:rsid w:val="00AC2180"/>
    <w:rsid w:val="00AC2A39"/>
    <w:rsid w:val="00AC327A"/>
    <w:rsid w:val="00AC348A"/>
    <w:rsid w:val="00AC3676"/>
    <w:rsid w:val="00AC3B8A"/>
    <w:rsid w:val="00AC3D98"/>
    <w:rsid w:val="00AC4822"/>
    <w:rsid w:val="00AC4FA3"/>
    <w:rsid w:val="00AC5A27"/>
    <w:rsid w:val="00AC620B"/>
    <w:rsid w:val="00AC64A0"/>
    <w:rsid w:val="00AC6C10"/>
    <w:rsid w:val="00AC6FDC"/>
    <w:rsid w:val="00AC7261"/>
    <w:rsid w:val="00AC73C8"/>
    <w:rsid w:val="00AC75BD"/>
    <w:rsid w:val="00AC78C1"/>
    <w:rsid w:val="00AD0551"/>
    <w:rsid w:val="00AD0B79"/>
    <w:rsid w:val="00AD1197"/>
    <w:rsid w:val="00AD172A"/>
    <w:rsid w:val="00AD19C2"/>
    <w:rsid w:val="00AD1B0C"/>
    <w:rsid w:val="00AD1E1F"/>
    <w:rsid w:val="00AD274E"/>
    <w:rsid w:val="00AD294B"/>
    <w:rsid w:val="00AD2A05"/>
    <w:rsid w:val="00AD357C"/>
    <w:rsid w:val="00AD3AA9"/>
    <w:rsid w:val="00AD4C08"/>
    <w:rsid w:val="00AD52E5"/>
    <w:rsid w:val="00AD61CE"/>
    <w:rsid w:val="00AD688D"/>
    <w:rsid w:val="00AD7AFF"/>
    <w:rsid w:val="00AD7B0E"/>
    <w:rsid w:val="00AE014B"/>
    <w:rsid w:val="00AE06F0"/>
    <w:rsid w:val="00AE07E2"/>
    <w:rsid w:val="00AE0CF8"/>
    <w:rsid w:val="00AE19F6"/>
    <w:rsid w:val="00AE1C06"/>
    <w:rsid w:val="00AE1D02"/>
    <w:rsid w:val="00AE1D46"/>
    <w:rsid w:val="00AE1D71"/>
    <w:rsid w:val="00AE20A3"/>
    <w:rsid w:val="00AE2A11"/>
    <w:rsid w:val="00AE2BD4"/>
    <w:rsid w:val="00AE2E3C"/>
    <w:rsid w:val="00AE380B"/>
    <w:rsid w:val="00AE39A1"/>
    <w:rsid w:val="00AE3D72"/>
    <w:rsid w:val="00AE3FCA"/>
    <w:rsid w:val="00AE4FF8"/>
    <w:rsid w:val="00AE524C"/>
    <w:rsid w:val="00AE5781"/>
    <w:rsid w:val="00AE5868"/>
    <w:rsid w:val="00AE5DD4"/>
    <w:rsid w:val="00AE6158"/>
    <w:rsid w:val="00AE61E3"/>
    <w:rsid w:val="00AE66E8"/>
    <w:rsid w:val="00AE6AAC"/>
    <w:rsid w:val="00AE6E80"/>
    <w:rsid w:val="00AE750F"/>
    <w:rsid w:val="00AE7524"/>
    <w:rsid w:val="00AF026B"/>
    <w:rsid w:val="00AF0558"/>
    <w:rsid w:val="00AF18FE"/>
    <w:rsid w:val="00AF1CCC"/>
    <w:rsid w:val="00AF23E0"/>
    <w:rsid w:val="00AF24E7"/>
    <w:rsid w:val="00AF28B4"/>
    <w:rsid w:val="00AF2D67"/>
    <w:rsid w:val="00AF2F01"/>
    <w:rsid w:val="00AF353B"/>
    <w:rsid w:val="00AF3C5E"/>
    <w:rsid w:val="00AF4084"/>
    <w:rsid w:val="00AF4C33"/>
    <w:rsid w:val="00AF4C77"/>
    <w:rsid w:val="00AF4EB9"/>
    <w:rsid w:val="00AF5FAA"/>
    <w:rsid w:val="00AF6157"/>
    <w:rsid w:val="00AF70E6"/>
    <w:rsid w:val="00AF75B6"/>
    <w:rsid w:val="00AF7EA9"/>
    <w:rsid w:val="00B0018A"/>
    <w:rsid w:val="00B009D4"/>
    <w:rsid w:val="00B00BA7"/>
    <w:rsid w:val="00B01683"/>
    <w:rsid w:val="00B0185C"/>
    <w:rsid w:val="00B01977"/>
    <w:rsid w:val="00B025D5"/>
    <w:rsid w:val="00B02938"/>
    <w:rsid w:val="00B02E9F"/>
    <w:rsid w:val="00B03819"/>
    <w:rsid w:val="00B03F2C"/>
    <w:rsid w:val="00B049FD"/>
    <w:rsid w:val="00B04B28"/>
    <w:rsid w:val="00B04C70"/>
    <w:rsid w:val="00B0517E"/>
    <w:rsid w:val="00B051B9"/>
    <w:rsid w:val="00B052FC"/>
    <w:rsid w:val="00B05300"/>
    <w:rsid w:val="00B05874"/>
    <w:rsid w:val="00B05A8C"/>
    <w:rsid w:val="00B05B7B"/>
    <w:rsid w:val="00B05CBE"/>
    <w:rsid w:val="00B05E92"/>
    <w:rsid w:val="00B05FA4"/>
    <w:rsid w:val="00B0648E"/>
    <w:rsid w:val="00B064BF"/>
    <w:rsid w:val="00B06C8D"/>
    <w:rsid w:val="00B0763F"/>
    <w:rsid w:val="00B07E91"/>
    <w:rsid w:val="00B10675"/>
    <w:rsid w:val="00B11C8F"/>
    <w:rsid w:val="00B11F0B"/>
    <w:rsid w:val="00B128E6"/>
    <w:rsid w:val="00B12CA1"/>
    <w:rsid w:val="00B12D5A"/>
    <w:rsid w:val="00B12FC3"/>
    <w:rsid w:val="00B14144"/>
    <w:rsid w:val="00B150EA"/>
    <w:rsid w:val="00B15644"/>
    <w:rsid w:val="00B15671"/>
    <w:rsid w:val="00B15E19"/>
    <w:rsid w:val="00B16C93"/>
    <w:rsid w:val="00B1702E"/>
    <w:rsid w:val="00B17871"/>
    <w:rsid w:val="00B17A1E"/>
    <w:rsid w:val="00B17D04"/>
    <w:rsid w:val="00B2005A"/>
    <w:rsid w:val="00B2033C"/>
    <w:rsid w:val="00B2063C"/>
    <w:rsid w:val="00B20923"/>
    <w:rsid w:val="00B20C77"/>
    <w:rsid w:val="00B20FB2"/>
    <w:rsid w:val="00B21ABA"/>
    <w:rsid w:val="00B222AB"/>
    <w:rsid w:val="00B2253F"/>
    <w:rsid w:val="00B2368A"/>
    <w:rsid w:val="00B241D3"/>
    <w:rsid w:val="00B24B15"/>
    <w:rsid w:val="00B24EEF"/>
    <w:rsid w:val="00B25199"/>
    <w:rsid w:val="00B2659F"/>
    <w:rsid w:val="00B268DA"/>
    <w:rsid w:val="00B26A29"/>
    <w:rsid w:val="00B26AB6"/>
    <w:rsid w:val="00B26E71"/>
    <w:rsid w:val="00B270B0"/>
    <w:rsid w:val="00B272F7"/>
    <w:rsid w:val="00B276BD"/>
    <w:rsid w:val="00B276F1"/>
    <w:rsid w:val="00B3067A"/>
    <w:rsid w:val="00B30A1B"/>
    <w:rsid w:val="00B30ACB"/>
    <w:rsid w:val="00B30CD1"/>
    <w:rsid w:val="00B3153D"/>
    <w:rsid w:val="00B31CEC"/>
    <w:rsid w:val="00B32E42"/>
    <w:rsid w:val="00B332E8"/>
    <w:rsid w:val="00B338BF"/>
    <w:rsid w:val="00B3535D"/>
    <w:rsid w:val="00B36136"/>
    <w:rsid w:val="00B36BAA"/>
    <w:rsid w:val="00B37143"/>
    <w:rsid w:val="00B37A91"/>
    <w:rsid w:val="00B37E55"/>
    <w:rsid w:val="00B400CA"/>
    <w:rsid w:val="00B406A7"/>
    <w:rsid w:val="00B40DCA"/>
    <w:rsid w:val="00B40FBA"/>
    <w:rsid w:val="00B416C9"/>
    <w:rsid w:val="00B41713"/>
    <w:rsid w:val="00B4190B"/>
    <w:rsid w:val="00B41B7E"/>
    <w:rsid w:val="00B41DFD"/>
    <w:rsid w:val="00B41E32"/>
    <w:rsid w:val="00B42F49"/>
    <w:rsid w:val="00B4324C"/>
    <w:rsid w:val="00B43D55"/>
    <w:rsid w:val="00B43E9C"/>
    <w:rsid w:val="00B44049"/>
    <w:rsid w:val="00B441F6"/>
    <w:rsid w:val="00B447A9"/>
    <w:rsid w:val="00B448B9"/>
    <w:rsid w:val="00B448E4"/>
    <w:rsid w:val="00B4493E"/>
    <w:rsid w:val="00B461C1"/>
    <w:rsid w:val="00B476F8"/>
    <w:rsid w:val="00B47CB5"/>
    <w:rsid w:val="00B50343"/>
    <w:rsid w:val="00B50370"/>
    <w:rsid w:val="00B5098B"/>
    <w:rsid w:val="00B50EB5"/>
    <w:rsid w:val="00B50F9E"/>
    <w:rsid w:val="00B51C98"/>
    <w:rsid w:val="00B51EEF"/>
    <w:rsid w:val="00B5218E"/>
    <w:rsid w:val="00B52C52"/>
    <w:rsid w:val="00B5471E"/>
    <w:rsid w:val="00B54750"/>
    <w:rsid w:val="00B5617D"/>
    <w:rsid w:val="00B567FA"/>
    <w:rsid w:val="00B56CD5"/>
    <w:rsid w:val="00B56DEA"/>
    <w:rsid w:val="00B5766F"/>
    <w:rsid w:val="00B60537"/>
    <w:rsid w:val="00B607DF"/>
    <w:rsid w:val="00B608DE"/>
    <w:rsid w:val="00B60B76"/>
    <w:rsid w:val="00B6221D"/>
    <w:rsid w:val="00B629E6"/>
    <w:rsid w:val="00B6365F"/>
    <w:rsid w:val="00B63828"/>
    <w:rsid w:val="00B63B2A"/>
    <w:rsid w:val="00B6547A"/>
    <w:rsid w:val="00B67DC5"/>
    <w:rsid w:val="00B67F5D"/>
    <w:rsid w:val="00B70213"/>
    <w:rsid w:val="00B702DC"/>
    <w:rsid w:val="00B70AE9"/>
    <w:rsid w:val="00B70F1A"/>
    <w:rsid w:val="00B70F80"/>
    <w:rsid w:val="00B71897"/>
    <w:rsid w:val="00B72196"/>
    <w:rsid w:val="00B72BEC"/>
    <w:rsid w:val="00B72CB0"/>
    <w:rsid w:val="00B72F85"/>
    <w:rsid w:val="00B73217"/>
    <w:rsid w:val="00B737FF"/>
    <w:rsid w:val="00B73C05"/>
    <w:rsid w:val="00B73C4C"/>
    <w:rsid w:val="00B73FE7"/>
    <w:rsid w:val="00B74BE2"/>
    <w:rsid w:val="00B74CBC"/>
    <w:rsid w:val="00B74FAB"/>
    <w:rsid w:val="00B7570D"/>
    <w:rsid w:val="00B76415"/>
    <w:rsid w:val="00B77181"/>
    <w:rsid w:val="00B774AE"/>
    <w:rsid w:val="00B775D9"/>
    <w:rsid w:val="00B80869"/>
    <w:rsid w:val="00B80CBE"/>
    <w:rsid w:val="00B80FF6"/>
    <w:rsid w:val="00B810FE"/>
    <w:rsid w:val="00B81DA6"/>
    <w:rsid w:val="00B8294D"/>
    <w:rsid w:val="00B830C3"/>
    <w:rsid w:val="00B84395"/>
    <w:rsid w:val="00B84840"/>
    <w:rsid w:val="00B84AFF"/>
    <w:rsid w:val="00B84DAB"/>
    <w:rsid w:val="00B84EB0"/>
    <w:rsid w:val="00B855A5"/>
    <w:rsid w:val="00B858A7"/>
    <w:rsid w:val="00B860C1"/>
    <w:rsid w:val="00B8621C"/>
    <w:rsid w:val="00B86302"/>
    <w:rsid w:val="00B86314"/>
    <w:rsid w:val="00B873CD"/>
    <w:rsid w:val="00B87989"/>
    <w:rsid w:val="00B87A05"/>
    <w:rsid w:val="00B87AFF"/>
    <w:rsid w:val="00B87C73"/>
    <w:rsid w:val="00B87EA6"/>
    <w:rsid w:val="00B903EE"/>
    <w:rsid w:val="00B9162C"/>
    <w:rsid w:val="00B91C89"/>
    <w:rsid w:val="00B91E7E"/>
    <w:rsid w:val="00B91F14"/>
    <w:rsid w:val="00B9244D"/>
    <w:rsid w:val="00B92E7E"/>
    <w:rsid w:val="00B92EB7"/>
    <w:rsid w:val="00B92FFB"/>
    <w:rsid w:val="00B9333B"/>
    <w:rsid w:val="00B93924"/>
    <w:rsid w:val="00B95732"/>
    <w:rsid w:val="00B960C0"/>
    <w:rsid w:val="00B967FA"/>
    <w:rsid w:val="00B96D74"/>
    <w:rsid w:val="00B975B6"/>
    <w:rsid w:val="00BA0081"/>
    <w:rsid w:val="00BA0215"/>
    <w:rsid w:val="00BA0DAB"/>
    <w:rsid w:val="00BA1160"/>
    <w:rsid w:val="00BA16D4"/>
    <w:rsid w:val="00BA1B27"/>
    <w:rsid w:val="00BA26AA"/>
    <w:rsid w:val="00BA26BC"/>
    <w:rsid w:val="00BA283F"/>
    <w:rsid w:val="00BA286C"/>
    <w:rsid w:val="00BA2A58"/>
    <w:rsid w:val="00BA350E"/>
    <w:rsid w:val="00BA3737"/>
    <w:rsid w:val="00BA4045"/>
    <w:rsid w:val="00BA47F4"/>
    <w:rsid w:val="00BA52F1"/>
    <w:rsid w:val="00BA5B96"/>
    <w:rsid w:val="00BA692A"/>
    <w:rsid w:val="00BA6979"/>
    <w:rsid w:val="00BA6C82"/>
    <w:rsid w:val="00BA6E88"/>
    <w:rsid w:val="00BA72D9"/>
    <w:rsid w:val="00BA7364"/>
    <w:rsid w:val="00BA7E89"/>
    <w:rsid w:val="00BB0742"/>
    <w:rsid w:val="00BB117E"/>
    <w:rsid w:val="00BB175D"/>
    <w:rsid w:val="00BB1B54"/>
    <w:rsid w:val="00BB1CC5"/>
    <w:rsid w:val="00BB2509"/>
    <w:rsid w:val="00BB2938"/>
    <w:rsid w:val="00BB2AB0"/>
    <w:rsid w:val="00BB3061"/>
    <w:rsid w:val="00BB31D8"/>
    <w:rsid w:val="00BB3822"/>
    <w:rsid w:val="00BB49DB"/>
    <w:rsid w:val="00BB53DA"/>
    <w:rsid w:val="00BB5A16"/>
    <w:rsid w:val="00BB5BE0"/>
    <w:rsid w:val="00BB5FCE"/>
    <w:rsid w:val="00BC04D4"/>
    <w:rsid w:val="00BC07BA"/>
    <w:rsid w:val="00BC0AFD"/>
    <w:rsid w:val="00BC2A36"/>
    <w:rsid w:val="00BC2B64"/>
    <w:rsid w:val="00BC36E9"/>
    <w:rsid w:val="00BC386F"/>
    <w:rsid w:val="00BC39A6"/>
    <w:rsid w:val="00BC418B"/>
    <w:rsid w:val="00BC4342"/>
    <w:rsid w:val="00BC46E3"/>
    <w:rsid w:val="00BC4BC5"/>
    <w:rsid w:val="00BC4D64"/>
    <w:rsid w:val="00BC62DC"/>
    <w:rsid w:val="00BC6A7B"/>
    <w:rsid w:val="00BC7003"/>
    <w:rsid w:val="00BC773C"/>
    <w:rsid w:val="00BC790F"/>
    <w:rsid w:val="00BC7E77"/>
    <w:rsid w:val="00BD0D30"/>
    <w:rsid w:val="00BD0D42"/>
    <w:rsid w:val="00BD14F0"/>
    <w:rsid w:val="00BD2611"/>
    <w:rsid w:val="00BD2758"/>
    <w:rsid w:val="00BD282E"/>
    <w:rsid w:val="00BD2E0D"/>
    <w:rsid w:val="00BD31C6"/>
    <w:rsid w:val="00BD3880"/>
    <w:rsid w:val="00BD3F9F"/>
    <w:rsid w:val="00BD437B"/>
    <w:rsid w:val="00BD4483"/>
    <w:rsid w:val="00BD45A8"/>
    <w:rsid w:val="00BD45AC"/>
    <w:rsid w:val="00BD47B8"/>
    <w:rsid w:val="00BD4CA5"/>
    <w:rsid w:val="00BD4CAD"/>
    <w:rsid w:val="00BD5467"/>
    <w:rsid w:val="00BD5AEC"/>
    <w:rsid w:val="00BD5C52"/>
    <w:rsid w:val="00BD5F96"/>
    <w:rsid w:val="00BD6CA0"/>
    <w:rsid w:val="00BD70E5"/>
    <w:rsid w:val="00BD72DF"/>
    <w:rsid w:val="00BD748F"/>
    <w:rsid w:val="00BD74E7"/>
    <w:rsid w:val="00BD78BF"/>
    <w:rsid w:val="00BE04CE"/>
    <w:rsid w:val="00BE08C3"/>
    <w:rsid w:val="00BE13A9"/>
    <w:rsid w:val="00BE13AD"/>
    <w:rsid w:val="00BE15DC"/>
    <w:rsid w:val="00BE166D"/>
    <w:rsid w:val="00BE16F4"/>
    <w:rsid w:val="00BE18CC"/>
    <w:rsid w:val="00BE18D8"/>
    <w:rsid w:val="00BE1F82"/>
    <w:rsid w:val="00BE315D"/>
    <w:rsid w:val="00BE33DE"/>
    <w:rsid w:val="00BE39A4"/>
    <w:rsid w:val="00BE3ABE"/>
    <w:rsid w:val="00BE3FDE"/>
    <w:rsid w:val="00BE4244"/>
    <w:rsid w:val="00BE5B9E"/>
    <w:rsid w:val="00BE65A0"/>
    <w:rsid w:val="00BE65E1"/>
    <w:rsid w:val="00BE6B54"/>
    <w:rsid w:val="00BE71C6"/>
    <w:rsid w:val="00BE736E"/>
    <w:rsid w:val="00BE7463"/>
    <w:rsid w:val="00BE7F4F"/>
    <w:rsid w:val="00BF0226"/>
    <w:rsid w:val="00BF09B5"/>
    <w:rsid w:val="00BF09F9"/>
    <w:rsid w:val="00BF0B11"/>
    <w:rsid w:val="00BF0DE8"/>
    <w:rsid w:val="00BF1137"/>
    <w:rsid w:val="00BF1188"/>
    <w:rsid w:val="00BF127A"/>
    <w:rsid w:val="00BF17D3"/>
    <w:rsid w:val="00BF2053"/>
    <w:rsid w:val="00BF235B"/>
    <w:rsid w:val="00BF23EA"/>
    <w:rsid w:val="00BF243F"/>
    <w:rsid w:val="00BF3300"/>
    <w:rsid w:val="00BF3560"/>
    <w:rsid w:val="00BF3A55"/>
    <w:rsid w:val="00BF40D9"/>
    <w:rsid w:val="00BF4E7C"/>
    <w:rsid w:val="00BF4EC0"/>
    <w:rsid w:val="00BF581D"/>
    <w:rsid w:val="00BF588F"/>
    <w:rsid w:val="00BF6856"/>
    <w:rsid w:val="00BF6AF0"/>
    <w:rsid w:val="00BF71F1"/>
    <w:rsid w:val="00BF79FB"/>
    <w:rsid w:val="00BF7B68"/>
    <w:rsid w:val="00BF7D3B"/>
    <w:rsid w:val="00C00302"/>
    <w:rsid w:val="00C00377"/>
    <w:rsid w:val="00C02328"/>
    <w:rsid w:val="00C027B6"/>
    <w:rsid w:val="00C032E6"/>
    <w:rsid w:val="00C03372"/>
    <w:rsid w:val="00C03BA5"/>
    <w:rsid w:val="00C043E2"/>
    <w:rsid w:val="00C047D2"/>
    <w:rsid w:val="00C04D6F"/>
    <w:rsid w:val="00C05002"/>
    <w:rsid w:val="00C05B2F"/>
    <w:rsid w:val="00C0605D"/>
    <w:rsid w:val="00C07F67"/>
    <w:rsid w:val="00C1019A"/>
    <w:rsid w:val="00C10476"/>
    <w:rsid w:val="00C10F19"/>
    <w:rsid w:val="00C1176F"/>
    <w:rsid w:val="00C1209B"/>
    <w:rsid w:val="00C12493"/>
    <w:rsid w:val="00C12583"/>
    <w:rsid w:val="00C12973"/>
    <w:rsid w:val="00C12BDD"/>
    <w:rsid w:val="00C131C3"/>
    <w:rsid w:val="00C132FD"/>
    <w:rsid w:val="00C13504"/>
    <w:rsid w:val="00C136C6"/>
    <w:rsid w:val="00C13907"/>
    <w:rsid w:val="00C13D90"/>
    <w:rsid w:val="00C1439D"/>
    <w:rsid w:val="00C1523B"/>
    <w:rsid w:val="00C158F7"/>
    <w:rsid w:val="00C15917"/>
    <w:rsid w:val="00C167F2"/>
    <w:rsid w:val="00C168A9"/>
    <w:rsid w:val="00C17B55"/>
    <w:rsid w:val="00C17E3C"/>
    <w:rsid w:val="00C17E82"/>
    <w:rsid w:val="00C21642"/>
    <w:rsid w:val="00C21681"/>
    <w:rsid w:val="00C218EF"/>
    <w:rsid w:val="00C22E28"/>
    <w:rsid w:val="00C22E96"/>
    <w:rsid w:val="00C23478"/>
    <w:rsid w:val="00C2430A"/>
    <w:rsid w:val="00C24342"/>
    <w:rsid w:val="00C243D8"/>
    <w:rsid w:val="00C25448"/>
    <w:rsid w:val="00C2586B"/>
    <w:rsid w:val="00C258B2"/>
    <w:rsid w:val="00C25A4F"/>
    <w:rsid w:val="00C25C64"/>
    <w:rsid w:val="00C26FDF"/>
    <w:rsid w:val="00C2750D"/>
    <w:rsid w:val="00C27685"/>
    <w:rsid w:val="00C30152"/>
    <w:rsid w:val="00C3039A"/>
    <w:rsid w:val="00C303DB"/>
    <w:rsid w:val="00C30F28"/>
    <w:rsid w:val="00C3113B"/>
    <w:rsid w:val="00C31958"/>
    <w:rsid w:val="00C31ADF"/>
    <w:rsid w:val="00C31F99"/>
    <w:rsid w:val="00C328FC"/>
    <w:rsid w:val="00C32B82"/>
    <w:rsid w:val="00C32EBD"/>
    <w:rsid w:val="00C33192"/>
    <w:rsid w:val="00C3349B"/>
    <w:rsid w:val="00C3408D"/>
    <w:rsid w:val="00C34170"/>
    <w:rsid w:val="00C34489"/>
    <w:rsid w:val="00C347CD"/>
    <w:rsid w:val="00C34CA4"/>
    <w:rsid w:val="00C351EF"/>
    <w:rsid w:val="00C3576B"/>
    <w:rsid w:val="00C36512"/>
    <w:rsid w:val="00C37078"/>
    <w:rsid w:val="00C3779C"/>
    <w:rsid w:val="00C40680"/>
    <w:rsid w:val="00C410A5"/>
    <w:rsid w:val="00C41FEB"/>
    <w:rsid w:val="00C4240A"/>
    <w:rsid w:val="00C42714"/>
    <w:rsid w:val="00C427CC"/>
    <w:rsid w:val="00C42B7C"/>
    <w:rsid w:val="00C433C1"/>
    <w:rsid w:val="00C4479D"/>
    <w:rsid w:val="00C44B14"/>
    <w:rsid w:val="00C44E04"/>
    <w:rsid w:val="00C45341"/>
    <w:rsid w:val="00C463EA"/>
    <w:rsid w:val="00C46BD1"/>
    <w:rsid w:val="00C474F5"/>
    <w:rsid w:val="00C501A9"/>
    <w:rsid w:val="00C501B3"/>
    <w:rsid w:val="00C502ED"/>
    <w:rsid w:val="00C503B5"/>
    <w:rsid w:val="00C50DB0"/>
    <w:rsid w:val="00C51047"/>
    <w:rsid w:val="00C510D0"/>
    <w:rsid w:val="00C5123E"/>
    <w:rsid w:val="00C51A5F"/>
    <w:rsid w:val="00C51D50"/>
    <w:rsid w:val="00C53416"/>
    <w:rsid w:val="00C53990"/>
    <w:rsid w:val="00C539B9"/>
    <w:rsid w:val="00C5435D"/>
    <w:rsid w:val="00C55016"/>
    <w:rsid w:val="00C5513B"/>
    <w:rsid w:val="00C55908"/>
    <w:rsid w:val="00C55AEA"/>
    <w:rsid w:val="00C56FF4"/>
    <w:rsid w:val="00C5720E"/>
    <w:rsid w:val="00C57756"/>
    <w:rsid w:val="00C57E3A"/>
    <w:rsid w:val="00C60857"/>
    <w:rsid w:val="00C60BF1"/>
    <w:rsid w:val="00C62590"/>
    <w:rsid w:val="00C626CD"/>
    <w:rsid w:val="00C62A29"/>
    <w:rsid w:val="00C62F62"/>
    <w:rsid w:val="00C63249"/>
    <w:rsid w:val="00C63579"/>
    <w:rsid w:val="00C64152"/>
    <w:rsid w:val="00C646C5"/>
    <w:rsid w:val="00C64C6E"/>
    <w:rsid w:val="00C6511E"/>
    <w:rsid w:val="00C65BDE"/>
    <w:rsid w:val="00C6677E"/>
    <w:rsid w:val="00C66CE3"/>
    <w:rsid w:val="00C66ED9"/>
    <w:rsid w:val="00C67696"/>
    <w:rsid w:val="00C67EBF"/>
    <w:rsid w:val="00C7048D"/>
    <w:rsid w:val="00C70CF8"/>
    <w:rsid w:val="00C712DA"/>
    <w:rsid w:val="00C715ED"/>
    <w:rsid w:val="00C71A91"/>
    <w:rsid w:val="00C71F83"/>
    <w:rsid w:val="00C72488"/>
    <w:rsid w:val="00C72BFD"/>
    <w:rsid w:val="00C72E73"/>
    <w:rsid w:val="00C73DDC"/>
    <w:rsid w:val="00C74005"/>
    <w:rsid w:val="00C74D18"/>
    <w:rsid w:val="00C74E1F"/>
    <w:rsid w:val="00C75212"/>
    <w:rsid w:val="00C75C83"/>
    <w:rsid w:val="00C75E9D"/>
    <w:rsid w:val="00C76571"/>
    <w:rsid w:val="00C76B46"/>
    <w:rsid w:val="00C76B4C"/>
    <w:rsid w:val="00C76C16"/>
    <w:rsid w:val="00C76EFC"/>
    <w:rsid w:val="00C7713A"/>
    <w:rsid w:val="00C77218"/>
    <w:rsid w:val="00C77952"/>
    <w:rsid w:val="00C77BE1"/>
    <w:rsid w:val="00C8061B"/>
    <w:rsid w:val="00C81173"/>
    <w:rsid w:val="00C8182D"/>
    <w:rsid w:val="00C81C0D"/>
    <w:rsid w:val="00C82221"/>
    <w:rsid w:val="00C829E5"/>
    <w:rsid w:val="00C83563"/>
    <w:rsid w:val="00C83F82"/>
    <w:rsid w:val="00C85312"/>
    <w:rsid w:val="00C85F95"/>
    <w:rsid w:val="00C860A6"/>
    <w:rsid w:val="00C86266"/>
    <w:rsid w:val="00C86CCE"/>
    <w:rsid w:val="00C86EBF"/>
    <w:rsid w:val="00C87588"/>
    <w:rsid w:val="00C87846"/>
    <w:rsid w:val="00C879BD"/>
    <w:rsid w:val="00C90D19"/>
    <w:rsid w:val="00C91096"/>
    <w:rsid w:val="00C9118A"/>
    <w:rsid w:val="00C912D9"/>
    <w:rsid w:val="00C925FD"/>
    <w:rsid w:val="00C92CB8"/>
    <w:rsid w:val="00C932DD"/>
    <w:rsid w:val="00C93A0C"/>
    <w:rsid w:val="00C93DD7"/>
    <w:rsid w:val="00C93E15"/>
    <w:rsid w:val="00C93F6B"/>
    <w:rsid w:val="00C94428"/>
    <w:rsid w:val="00C94930"/>
    <w:rsid w:val="00C94B8A"/>
    <w:rsid w:val="00C9569A"/>
    <w:rsid w:val="00C961C2"/>
    <w:rsid w:val="00C96304"/>
    <w:rsid w:val="00C9678A"/>
    <w:rsid w:val="00C96878"/>
    <w:rsid w:val="00C97671"/>
    <w:rsid w:val="00C97873"/>
    <w:rsid w:val="00CA128D"/>
    <w:rsid w:val="00CA19C2"/>
    <w:rsid w:val="00CA2286"/>
    <w:rsid w:val="00CA3AD9"/>
    <w:rsid w:val="00CA3E07"/>
    <w:rsid w:val="00CA42BD"/>
    <w:rsid w:val="00CA44A8"/>
    <w:rsid w:val="00CA49C5"/>
    <w:rsid w:val="00CA4BA9"/>
    <w:rsid w:val="00CA5188"/>
    <w:rsid w:val="00CA5777"/>
    <w:rsid w:val="00CA58CB"/>
    <w:rsid w:val="00CA593C"/>
    <w:rsid w:val="00CA604F"/>
    <w:rsid w:val="00CA635E"/>
    <w:rsid w:val="00CA6438"/>
    <w:rsid w:val="00CA69F0"/>
    <w:rsid w:val="00CA6A34"/>
    <w:rsid w:val="00CA7B88"/>
    <w:rsid w:val="00CA7BEB"/>
    <w:rsid w:val="00CB0CE0"/>
    <w:rsid w:val="00CB0ECF"/>
    <w:rsid w:val="00CB1C85"/>
    <w:rsid w:val="00CB268F"/>
    <w:rsid w:val="00CB3804"/>
    <w:rsid w:val="00CB3A9D"/>
    <w:rsid w:val="00CB3B13"/>
    <w:rsid w:val="00CB3B94"/>
    <w:rsid w:val="00CB3F97"/>
    <w:rsid w:val="00CB42E4"/>
    <w:rsid w:val="00CB55F5"/>
    <w:rsid w:val="00CB5F1E"/>
    <w:rsid w:val="00CB65DD"/>
    <w:rsid w:val="00CB744B"/>
    <w:rsid w:val="00CC03B5"/>
    <w:rsid w:val="00CC06B0"/>
    <w:rsid w:val="00CC0B42"/>
    <w:rsid w:val="00CC1D4A"/>
    <w:rsid w:val="00CC4BF7"/>
    <w:rsid w:val="00CC4CBB"/>
    <w:rsid w:val="00CC4CF4"/>
    <w:rsid w:val="00CC4D50"/>
    <w:rsid w:val="00CC500D"/>
    <w:rsid w:val="00CC522C"/>
    <w:rsid w:val="00CC61E7"/>
    <w:rsid w:val="00CC6CB8"/>
    <w:rsid w:val="00CC6E55"/>
    <w:rsid w:val="00CC785F"/>
    <w:rsid w:val="00CC7AE5"/>
    <w:rsid w:val="00CC7E6D"/>
    <w:rsid w:val="00CD0049"/>
    <w:rsid w:val="00CD015B"/>
    <w:rsid w:val="00CD0EAB"/>
    <w:rsid w:val="00CD109C"/>
    <w:rsid w:val="00CD10B1"/>
    <w:rsid w:val="00CD1152"/>
    <w:rsid w:val="00CD126D"/>
    <w:rsid w:val="00CD15D0"/>
    <w:rsid w:val="00CD1905"/>
    <w:rsid w:val="00CD1D28"/>
    <w:rsid w:val="00CD282C"/>
    <w:rsid w:val="00CD3192"/>
    <w:rsid w:val="00CD339F"/>
    <w:rsid w:val="00CD37FA"/>
    <w:rsid w:val="00CD3DF8"/>
    <w:rsid w:val="00CD4061"/>
    <w:rsid w:val="00CD4A05"/>
    <w:rsid w:val="00CD4A81"/>
    <w:rsid w:val="00CD4DC8"/>
    <w:rsid w:val="00CD4F4D"/>
    <w:rsid w:val="00CD532E"/>
    <w:rsid w:val="00CD574C"/>
    <w:rsid w:val="00CD5931"/>
    <w:rsid w:val="00CD5E8D"/>
    <w:rsid w:val="00CD65D9"/>
    <w:rsid w:val="00CD69D9"/>
    <w:rsid w:val="00CD77EA"/>
    <w:rsid w:val="00CD7FB9"/>
    <w:rsid w:val="00CE010B"/>
    <w:rsid w:val="00CE0461"/>
    <w:rsid w:val="00CE04A0"/>
    <w:rsid w:val="00CE0C41"/>
    <w:rsid w:val="00CE0EF9"/>
    <w:rsid w:val="00CE0F72"/>
    <w:rsid w:val="00CE152D"/>
    <w:rsid w:val="00CE177E"/>
    <w:rsid w:val="00CE19DC"/>
    <w:rsid w:val="00CE23B2"/>
    <w:rsid w:val="00CE2C9B"/>
    <w:rsid w:val="00CE2D0E"/>
    <w:rsid w:val="00CE3C01"/>
    <w:rsid w:val="00CE4E6A"/>
    <w:rsid w:val="00CE4FFE"/>
    <w:rsid w:val="00CE51B0"/>
    <w:rsid w:val="00CE527D"/>
    <w:rsid w:val="00CE572C"/>
    <w:rsid w:val="00CE5E5A"/>
    <w:rsid w:val="00CE5F93"/>
    <w:rsid w:val="00CE6565"/>
    <w:rsid w:val="00CE7B90"/>
    <w:rsid w:val="00CE7E11"/>
    <w:rsid w:val="00CF0520"/>
    <w:rsid w:val="00CF2567"/>
    <w:rsid w:val="00CF25FB"/>
    <w:rsid w:val="00CF27A0"/>
    <w:rsid w:val="00CF2B4A"/>
    <w:rsid w:val="00CF35B6"/>
    <w:rsid w:val="00CF3984"/>
    <w:rsid w:val="00CF4448"/>
    <w:rsid w:val="00CF47CA"/>
    <w:rsid w:val="00CF4A01"/>
    <w:rsid w:val="00CF51EE"/>
    <w:rsid w:val="00CF56CF"/>
    <w:rsid w:val="00CF5A00"/>
    <w:rsid w:val="00CF5F7D"/>
    <w:rsid w:val="00CF6F75"/>
    <w:rsid w:val="00CF7725"/>
    <w:rsid w:val="00CF7C64"/>
    <w:rsid w:val="00D00001"/>
    <w:rsid w:val="00D0024F"/>
    <w:rsid w:val="00D00A38"/>
    <w:rsid w:val="00D010A1"/>
    <w:rsid w:val="00D0162E"/>
    <w:rsid w:val="00D0170E"/>
    <w:rsid w:val="00D01B4D"/>
    <w:rsid w:val="00D02A62"/>
    <w:rsid w:val="00D02E9A"/>
    <w:rsid w:val="00D02F62"/>
    <w:rsid w:val="00D030D9"/>
    <w:rsid w:val="00D038E7"/>
    <w:rsid w:val="00D0573B"/>
    <w:rsid w:val="00D06178"/>
    <w:rsid w:val="00D06FF1"/>
    <w:rsid w:val="00D074E7"/>
    <w:rsid w:val="00D075E7"/>
    <w:rsid w:val="00D10511"/>
    <w:rsid w:val="00D10EEA"/>
    <w:rsid w:val="00D11106"/>
    <w:rsid w:val="00D11129"/>
    <w:rsid w:val="00D113B8"/>
    <w:rsid w:val="00D11A80"/>
    <w:rsid w:val="00D12551"/>
    <w:rsid w:val="00D13173"/>
    <w:rsid w:val="00D137A1"/>
    <w:rsid w:val="00D13B4E"/>
    <w:rsid w:val="00D143AC"/>
    <w:rsid w:val="00D147DE"/>
    <w:rsid w:val="00D14A0C"/>
    <w:rsid w:val="00D14B58"/>
    <w:rsid w:val="00D14EBA"/>
    <w:rsid w:val="00D15B5A"/>
    <w:rsid w:val="00D15C4C"/>
    <w:rsid w:val="00D15D7A"/>
    <w:rsid w:val="00D1636B"/>
    <w:rsid w:val="00D16694"/>
    <w:rsid w:val="00D166C8"/>
    <w:rsid w:val="00D16C2B"/>
    <w:rsid w:val="00D1744C"/>
    <w:rsid w:val="00D175DE"/>
    <w:rsid w:val="00D20322"/>
    <w:rsid w:val="00D20919"/>
    <w:rsid w:val="00D21154"/>
    <w:rsid w:val="00D211DA"/>
    <w:rsid w:val="00D219B5"/>
    <w:rsid w:val="00D219FA"/>
    <w:rsid w:val="00D21F87"/>
    <w:rsid w:val="00D22D1D"/>
    <w:rsid w:val="00D241B7"/>
    <w:rsid w:val="00D242A3"/>
    <w:rsid w:val="00D24A0C"/>
    <w:rsid w:val="00D24A88"/>
    <w:rsid w:val="00D24DFE"/>
    <w:rsid w:val="00D24F04"/>
    <w:rsid w:val="00D24FF8"/>
    <w:rsid w:val="00D251C2"/>
    <w:rsid w:val="00D25DFB"/>
    <w:rsid w:val="00D25FA8"/>
    <w:rsid w:val="00D26052"/>
    <w:rsid w:val="00D2684E"/>
    <w:rsid w:val="00D27C50"/>
    <w:rsid w:val="00D27EE5"/>
    <w:rsid w:val="00D310C5"/>
    <w:rsid w:val="00D327C2"/>
    <w:rsid w:val="00D328D1"/>
    <w:rsid w:val="00D32F9B"/>
    <w:rsid w:val="00D330C0"/>
    <w:rsid w:val="00D33A1A"/>
    <w:rsid w:val="00D33B20"/>
    <w:rsid w:val="00D33F08"/>
    <w:rsid w:val="00D341F4"/>
    <w:rsid w:val="00D34AF8"/>
    <w:rsid w:val="00D34CAE"/>
    <w:rsid w:val="00D34DDE"/>
    <w:rsid w:val="00D35368"/>
    <w:rsid w:val="00D35784"/>
    <w:rsid w:val="00D35BF1"/>
    <w:rsid w:val="00D36138"/>
    <w:rsid w:val="00D36D6B"/>
    <w:rsid w:val="00D36E2E"/>
    <w:rsid w:val="00D36F55"/>
    <w:rsid w:val="00D37D11"/>
    <w:rsid w:val="00D402B5"/>
    <w:rsid w:val="00D4053C"/>
    <w:rsid w:val="00D40F0F"/>
    <w:rsid w:val="00D41970"/>
    <w:rsid w:val="00D42437"/>
    <w:rsid w:val="00D42487"/>
    <w:rsid w:val="00D4259A"/>
    <w:rsid w:val="00D4280C"/>
    <w:rsid w:val="00D42853"/>
    <w:rsid w:val="00D42A56"/>
    <w:rsid w:val="00D42E16"/>
    <w:rsid w:val="00D42FFC"/>
    <w:rsid w:val="00D4333A"/>
    <w:rsid w:val="00D4334F"/>
    <w:rsid w:val="00D437F2"/>
    <w:rsid w:val="00D44D19"/>
    <w:rsid w:val="00D45616"/>
    <w:rsid w:val="00D46682"/>
    <w:rsid w:val="00D46B95"/>
    <w:rsid w:val="00D4788A"/>
    <w:rsid w:val="00D47E05"/>
    <w:rsid w:val="00D47F82"/>
    <w:rsid w:val="00D509C7"/>
    <w:rsid w:val="00D50D81"/>
    <w:rsid w:val="00D516CC"/>
    <w:rsid w:val="00D51807"/>
    <w:rsid w:val="00D51A34"/>
    <w:rsid w:val="00D51BAB"/>
    <w:rsid w:val="00D51DAC"/>
    <w:rsid w:val="00D52077"/>
    <w:rsid w:val="00D52239"/>
    <w:rsid w:val="00D528A6"/>
    <w:rsid w:val="00D52D70"/>
    <w:rsid w:val="00D535BB"/>
    <w:rsid w:val="00D537B8"/>
    <w:rsid w:val="00D54863"/>
    <w:rsid w:val="00D54911"/>
    <w:rsid w:val="00D54A2B"/>
    <w:rsid w:val="00D54A32"/>
    <w:rsid w:val="00D54AF5"/>
    <w:rsid w:val="00D55313"/>
    <w:rsid w:val="00D5550C"/>
    <w:rsid w:val="00D55593"/>
    <w:rsid w:val="00D557F0"/>
    <w:rsid w:val="00D55CC4"/>
    <w:rsid w:val="00D57BE8"/>
    <w:rsid w:val="00D603B7"/>
    <w:rsid w:val="00D60678"/>
    <w:rsid w:val="00D60775"/>
    <w:rsid w:val="00D6091E"/>
    <w:rsid w:val="00D60EC0"/>
    <w:rsid w:val="00D612B4"/>
    <w:rsid w:val="00D61480"/>
    <w:rsid w:val="00D61E7F"/>
    <w:rsid w:val="00D628F2"/>
    <w:rsid w:val="00D62C86"/>
    <w:rsid w:val="00D634FE"/>
    <w:rsid w:val="00D635A0"/>
    <w:rsid w:val="00D63AD0"/>
    <w:rsid w:val="00D63DCE"/>
    <w:rsid w:val="00D63F77"/>
    <w:rsid w:val="00D648A0"/>
    <w:rsid w:val="00D64963"/>
    <w:rsid w:val="00D651E1"/>
    <w:rsid w:val="00D65338"/>
    <w:rsid w:val="00D65924"/>
    <w:rsid w:val="00D65C24"/>
    <w:rsid w:val="00D665DF"/>
    <w:rsid w:val="00D66709"/>
    <w:rsid w:val="00D66BFC"/>
    <w:rsid w:val="00D66DDE"/>
    <w:rsid w:val="00D67093"/>
    <w:rsid w:val="00D67357"/>
    <w:rsid w:val="00D67467"/>
    <w:rsid w:val="00D67790"/>
    <w:rsid w:val="00D6779A"/>
    <w:rsid w:val="00D67C5D"/>
    <w:rsid w:val="00D70E2A"/>
    <w:rsid w:val="00D70F55"/>
    <w:rsid w:val="00D71389"/>
    <w:rsid w:val="00D716A8"/>
    <w:rsid w:val="00D71A2E"/>
    <w:rsid w:val="00D722F5"/>
    <w:rsid w:val="00D72C79"/>
    <w:rsid w:val="00D73193"/>
    <w:rsid w:val="00D733CD"/>
    <w:rsid w:val="00D734AE"/>
    <w:rsid w:val="00D74852"/>
    <w:rsid w:val="00D74F36"/>
    <w:rsid w:val="00D74F4D"/>
    <w:rsid w:val="00D7521C"/>
    <w:rsid w:val="00D75A25"/>
    <w:rsid w:val="00D75B80"/>
    <w:rsid w:val="00D75BEA"/>
    <w:rsid w:val="00D76786"/>
    <w:rsid w:val="00D76F78"/>
    <w:rsid w:val="00D77A6B"/>
    <w:rsid w:val="00D8012A"/>
    <w:rsid w:val="00D8013E"/>
    <w:rsid w:val="00D81122"/>
    <w:rsid w:val="00D81EF2"/>
    <w:rsid w:val="00D82822"/>
    <w:rsid w:val="00D82A7F"/>
    <w:rsid w:val="00D82BD3"/>
    <w:rsid w:val="00D82E0E"/>
    <w:rsid w:val="00D82EA7"/>
    <w:rsid w:val="00D8375A"/>
    <w:rsid w:val="00D83818"/>
    <w:rsid w:val="00D83EC4"/>
    <w:rsid w:val="00D84234"/>
    <w:rsid w:val="00D8430D"/>
    <w:rsid w:val="00D84B90"/>
    <w:rsid w:val="00D851F2"/>
    <w:rsid w:val="00D859C2"/>
    <w:rsid w:val="00D85DA6"/>
    <w:rsid w:val="00D86117"/>
    <w:rsid w:val="00D86D47"/>
    <w:rsid w:val="00D874D5"/>
    <w:rsid w:val="00D87B21"/>
    <w:rsid w:val="00D87D86"/>
    <w:rsid w:val="00D900C9"/>
    <w:rsid w:val="00D902AD"/>
    <w:rsid w:val="00D90456"/>
    <w:rsid w:val="00D90806"/>
    <w:rsid w:val="00D90FB3"/>
    <w:rsid w:val="00D91B32"/>
    <w:rsid w:val="00D91F26"/>
    <w:rsid w:val="00D921BA"/>
    <w:rsid w:val="00D93622"/>
    <w:rsid w:val="00D93AD3"/>
    <w:rsid w:val="00D940A0"/>
    <w:rsid w:val="00D94313"/>
    <w:rsid w:val="00D9446A"/>
    <w:rsid w:val="00D94663"/>
    <w:rsid w:val="00D94B83"/>
    <w:rsid w:val="00D9524F"/>
    <w:rsid w:val="00D95A35"/>
    <w:rsid w:val="00D95AB2"/>
    <w:rsid w:val="00D96231"/>
    <w:rsid w:val="00D96A4B"/>
    <w:rsid w:val="00DA0150"/>
    <w:rsid w:val="00DA0524"/>
    <w:rsid w:val="00DA08A5"/>
    <w:rsid w:val="00DA1189"/>
    <w:rsid w:val="00DA1375"/>
    <w:rsid w:val="00DA141D"/>
    <w:rsid w:val="00DA1B61"/>
    <w:rsid w:val="00DA1E09"/>
    <w:rsid w:val="00DA2038"/>
    <w:rsid w:val="00DA20E4"/>
    <w:rsid w:val="00DA250E"/>
    <w:rsid w:val="00DA2CF7"/>
    <w:rsid w:val="00DA2EAD"/>
    <w:rsid w:val="00DA31C1"/>
    <w:rsid w:val="00DA323E"/>
    <w:rsid w:val="00DA3A54"/>
    <w:rsid w:val="00DA3F5A"/>
    <w:rsid w:val="00DA4123"/>
    <w:rsid w:val="00DA423B"/>
    <w:rsid w:val="00DA4919"/>
    <w:rsid w:val="00DA49A2"/>
    <w:rsid w:val="00DA4DEA"/>
    <w:rsid w:val="00DA53E7"/>
    <w:rsid w:val="00DA54F4"/>
    <w:rsid w:val="00DA553F"/>
    <w:rsid w:val="00DA6B1C"/>
    <w:rsid w:val="00DA7141"/>
    <w:rsid w:val="00DA7146"/>
    <w:rsid w:val="00DB1D6D"/>
    <w:rsid w:val="00DB1DB0"/>
    <w:rsid w:val="00DB2270"/>
    <w:rsid w:val="00DB350C"/>
    <w:rsid w:val="00DB353C"/>
    <w:rsid w:val="00DB35C4"/>
    <w:rsid w:val="00DB38E2"/>
    <w:rsid w:val="00DB428F"/>
    <w:rsid w:val="00DB4296"/>
    <w:rsid w:val="00DB49E3"/>
    <w:rsid w:val="00DB5014"/>
    <w:rsid w:val="00DB5FE5"/>
    <w:rsid w:val="00DB6DBB"/>
    <w:rsid w:val="00DB79DE"/>
    <w:rsid w:val="00DB7A44"/>
    <w:rsid w:val="00DC0344"/>
    <w:rsid w:val="00DC04A9"/>
    <w:rsid w:val="00DC0713"/>
    <w:rsid w:val="00DC0C74"/>
    <w:rsid w:val="00DC0F37"/>
    <w:rsid w:val="00DC1090"/>
    <w:rsid w:val="00DC2293"/>
    <w:rsid w:val="00DC270C"/>
    <w:rsid w:val="00DC2C09"/>
    <w:rsid w:val="00DC36F8"/>
    <w:rsid w:val="00DC39EC"/>
    <w:rsid w:val="00DC3A85"/>
    <w:rsid w:val="00DC51AE"/>
    <w:rsid w:val="00DC5308"/>
    <w:rsid w:val="00DC567D"/>
    <w:rsid w:val="00DC6A31"/>
    <w:rsid w:val="00DC75A7"/>
    <w:rsid w:val="00DC7834"/>
    <w:rsid w:val="00DC79A3"/>
    <w:rsid w:val="00DC7B9A"/>
    <w:rsid w:val="00DC7C8A"/>
    <w:rsid w:val="00DD0265"/>
    <w:rsid w:val="00DD0691"/>
    <w:rsid w:val="00DD1273"/>
    <w:rsid w:val="00DD1556"/>
    <w:rsid w:val="00DD1A68"/>
    <w:rsid w:val="00DD2257"/>
    <w:rsid w:val="00DD2442"/>
    <w:rsid w:val="00DD3F26"/>
    <w:rsid w:val="00DD458F"/>
    <w:rsid w:val="00DD4D5A"/>
    <w:rsid w:val="00DD53C8"/>
    <w:rsid w:val="00DD631A"/>
    <w:rsid w:val="00DD6456"/>
    <w:rsid w:val="00DD64E7"/>
    <w:rsid w:val="00DD6507"/>
    <w:rsid w:val="00DD676F"/>
    <w:rsid w:val="00DD6B0A"/>
    <w:rsid w:val="00DD6DC9"/>
    <w:rsid w:val="00DD7628"/>
    <w:rsid w:val="00DE25D4"/>
    <w:rsid w:val="00DE2BB6"/>
    <w:rsid w:val="00DE30E8"/>
    <w:rsid w:val="00DE3430"/>
    <w:rsid w:val="00DE3705"/>
    <w:rsid w:val="00DE38B3"/>
    <w:rsid w:val="00DE39F1"/>
    <w:rsid w:val="00DE48AC"/>
    <w:rsid w:val="00DE4DF8"/>
    <w:rsid w:val="00DE5032"/>
    <w:rsid w:val="00DE5458"/>
    <w:rsid w:val="00DE6B24"/>
    <w:rsid w:val="00DE6B4C"/>
    <w:rsid w:val="00DE6CAB"/>
    <w:rsid w:val="00DE705B"/>
    <w:rsid w:val="00DE7915"/>
    <w:rsid w:val="00DE7E53"/>
    <w:rsid w:val="00DF00CE"/>
    <w:rsid w:val="00DF09C0"/>
    <w:rsid w:val="00DF0C73"/>
    <w:rsid w:val="00DF0D33"/>
    <w:rsid w:val="00DF1ACB"/>
    <w:rsid w:val="00DF220E"/>
    <w:rsid w:val="00DF2276"/>
    <w:rsid w:val="00DF2F13"/>
    <w:rsid w:val="00DF3693"/>
    <w:rsid w:val="00DF36F0"/>
    <w:rsid w:val="00DF39B8"/>
    <w:rsid w:val="00DF4851"/>
    <w:rsid w:val="00DF52E4"/>
    <w:rsid w:val="00DF63D2"/>
    <w:rsid w:val="00DF6639"/>
    <w:rsid w:val="00DF757A"/>
    <w:rsid w:val="00DF7AB0"/>
    <w:rsid w:val="00DF7FE1"/>
    <w:rsid w:val="00E0143E"/>
    <w:rsid w:val="00E01823"/>
    <w:rsid w:val="00E01E63"/>
    <w:rsid w:val="00E01EC8"/>
    <w:rsid w:val="00E02509"/>
    <w:rsid w:val="00E02CA6"/>
    <w:rsid w:val="00E02FFC"/>
    <w:rsid w:val="00E0326E"/>
    <w:rsid w:val="00E034C1"/>
    <w:rsid w:val="00E04163"/>
    <w:rsid w:val="00E04507"/>
    <w:rsid w:val="00E046F7"/>
    <w:rsid w:val="00E0577B"/>
    <w:rsid w:val="00E05D11"/>
    <w:rsid w:val="00E060F8"/>
    <w:rsid w:val="00E06281"/>
    <w:rsid w:val="00E06408"/>
    <w:rsid w:val="00E0720C"/>
    <w:rsid w:val="00E103D1"/>
    <w:rsid w:val="00E10E82"/>
    <w:rsid w:val="00E10F4D"/>
    <w:rsid w:val="00E113BA"/>
    <w:rsid w:val="00E11CF8"/>
    <w:rsid w:val="00E11E0A"/>
    <w:rsid w:val="00E1203E"/>
    <w:rsid w:val="00E1231C"/>
    <w:rsid w:val="00E130AD"/>
    <w:rsid w:val="00E1424E"/>
    <w:rsid w:val="00E14653"/>
    <w:rsid w:val="00E146C9"/>
    <w:rsid w:val="00E14BA7"/>
    <w:rsid w:val="00E15694"/>
    <w:rsid w:val="00E15E38"/>
    <w:rsid w:val="00E162C6"/>
    <w:rsid w:val="00E168D3"/>
    <w:rsid w:val="00E16ED7"/>
    <w:rsid w:val="00E16FB1"/>
    <w:rsid w:val="00E17521"/>
    <w:rsid w:val="00E2026E"/>
    <w:rsid w:val="00E20285"/>
    <w:rsid w:val="00E202A3"/>
    <w:rsid w:val="00E2078D"/>
    <w:rsid w:val="00E20C59"/>
    <w:rsid w:val="00E20CCD"/>
    <w:rsid w:val="00E21B63"/>
    <w:rsid w:val="00E22D28"/>
    <w:rsid w:val="00E23FA5"/>
    <w:rsid w:val="00E247C9"/>
    <w:rsid w:val="00E25066"/>
    <w:rsid w:val="00E254DB"/>
    <w:rsid w:val="00E255EF"/>
    <w:rsid w:val="00E25BB8"/>
    <w:rsid w:val="00E26359"/>
    <w:rsid w:val="00E266EC"/>
    <w:rsid w:val="00E26A78"/>
    <w:rsid w:val="00E26E8E"/>
    <w:rsid w:val="00E26FB3"/>
    <w:rsid w:val="00E2710C"/>
    <w:rsid w:val="00E279A4"/>
    <w:rsid w:val="00E27A0D"/>
    <w:rsid w:val="00E27F36"/>
    <w:rsid w:val="00E27FF3"/>
    <w:rsid w:val="00E309CC"/>
    <w:rsid w:val="00E3193E"/>
    <w:rsid w:val="00E31ACA"/>
    <w:rsid w:val="00E31B77"/>
    <w:rsid w:val="00E32C79"/>
    <w:rsid w:val="00E3344D"/>
    <w:rsid w:val="00E33CEE"/>
    <w:rsid w:val="00E3409B"/>
    <w:rsid w:val="00E3489F"/>
    <w:rsid w:val="00E34B91"/>
    <w:rsid w:val="00E34F95"/>
    <w:rsid w:val="00E34FB6"/>
    <w:rsid w:val="00E34FCA"/>
    <w:rsid w:val="00E355EE"/>
    <w:rsid w:val="00E35B42"/>
    <w:rsid w:val="00E35DD1"/>
    <w:rsid w:val="00E36406"/>
    <w:rsid w:val="00E372A3"/>
    <w:rsid w:val="00E37CBE"/>
    <w:rsid w:val="00E37E94"/>
    <w:rsid w:val="00E37FC5"/>
    <w:rsid w:val="00E410E0"/>
    <w:rsid w:val="00E4121F"/>
    <w:rsid w:val="00E4143D"/>
    <w:rsid w:val="00E42686"/>
    <w:rsid w:val="00E4284B"/>
    <w:rsid w:val="00E42CA8"/>
    <w:rsid w:val="00E42EA6"/>
    <w:rsid w:val="00E4373B"/>
    <w:rsid w:val="00E43F6F"/>
    <w:rsid w:val="00E44170"/>
    <w:rsid w:val="00E4457A"/>
    <w:rsid w:val="00E44FEB"/>
    <w:rsid w:val="00E454D4"/>
    <w:rsid w:val="00E45785"/>
    <w:rsid w:val="00E45C0B"/>
    <w:rsid w:val="00E45F37"/>
    <w:rsid w:val="00E46780"/>
    <w:rsid w:val="00E46D9C"/>
    <w:rsid w:val="00E47136"/>
    <w:rsid w:val="00E4721F"/>
    <w:rsid w:val="00E472DC"/>
    <w:rsid w:val="00E47738"/>
    <w:rsid w:val="00E477F8"/>
    <w:rsid w:val="00E478E6"/>
    <w:rsid w:val="00E50007"/>
    <w:rsid w:val="00E502BF"/>
    <w:rsid w:val="00E5041A"/>
    <w:rsid w:val="00E507E8"/>
    <w:rsid w:val="00E50916"/>
    <w:rsid w:val="00E50C2E"/>
    <w:rsid w:val="00E517C9"/>
    <w:rsid w:val="00E535E6"/>
    <w:rsid w:val="00E53B0E"/>
    <w:rsid w:val="00E55908"/>
    <w:rsid w:val="00E56067"/>
    <w:rsid w:val="00E5631B"/>
    <w:rsid w:val="00E56703"/>
    <w:rsid w:val="00E56BD1"/>
    <w:rsid w:val="00E56D51"/>
    <w:rsid w:val="00E5798C"/>
    <w:rsid w:val="00E57D0B"/>
    <w:rsid w:val="00E57DE7"/>
    <w:rsid w:val="00E60055"/>
    <w:rsid w:val="00E6040F"/>
    <w:rsid w:val="00E60C7C"/>
    <w:rsid w:val="00E6161A"/>
    <w:rsid w:val="00E61E97"/>
    <w:rsid w:val="00E62279"/>
    <w:rsid w:val="00E62348"/>
    <w:rsid w:val="00E62429"/>
    <w:rsid w:val="00E62DC0"/>
    <w:rsid w:val="00E64CC0"/>
    <w:rsid w:val="00E65D29"/>
    <w:rsid w:val="00E661A2"/>
    <w:rsid w:val="00E6664A"/>
    <w:rsid w:val="00E669C5"/>
    <w:rsid w:val="00E669F7"/>
    <w:rsid w:val="00E67415"/>
    <w:rsid w:val="00E674ED"/>
    <w:rsid w:val="00E6762F"/>
    <w:rsid w:val="00E705E1"/>
    <w:rsid w:val="00E707F9"/>
    <w:rsid w:val="00E7248F"/>
    <w:rsid w:val="00E7399F"/>
    <w:rsid w:val="00E73F62"/>
    <w:rsid w:val="00E74087"/>
    <w:rsid w:val="00E74C59"/>
    <w:rsid w:val="00E75C33"/>
    <w:rsid w:val="00E75D57"/>
    <w:rsid w:val="00E75F98"/>
    <w:rsid w:val="00E764B9"/>
    <w:rsid w:val="00E76597"/>
    <w:rsid w:val="00E76A88"/>
    <w:rsid w:val="00E76DE3"/>
    <w:rsid w:val="00E770D7"/>
    <w:rsid w:val="00E770DE"/>
    <w:rsid w:val="00E77D15"/>
    <w:rsid w:val="00E80814"/>
    <w:rsid w:val="00E8083B"/>
    <w:rsid w:val="00E80DA7"/>
    <w:rsid w:val="00E81263"/>
    <w:rsid w:val="00E812BD"/>
    <w:rsid w:val="00E818D6"/>
    <w:rsid w:val="00E81F4B"/>
    <w:rsid w:val="00E82603"/>
    <w:rsid w:val="00E838B3"/>
    <w:rsid w:val="00E83A41"/>
    <w:rsid w:val="00E83CB0"/>
    <w:rsid w:val="00E840C4"/>
    <w:rsid w:val="00E84801"/>
    <w:rsid w:val="00E84934"/>
    <w:rsid w:val="00E85013"/>
    <w:rsid w:val="00E8574F"/>
    <w:rsid w:val="00E85F31"/>
    <w:rsid w:val="00E8643C"/>
    <w:rsid w:val="00E86D05"/>
    <w:rsid w:val="00E87168"/>
    <w:rsid w:val="00E87448"/>
    <w:rsid w:val="00E878A0"/>
    <w:rsid w:val="00E878A1"/>
    <w:rsid w:val="00E87F0D"/>
    <w:rsid w:val="00E9018D"/>
    <w:rsid w:val="00E902DD"/>
    <w:rsid w:val="00E905B1"/>
    <w:rsid w:val="00E90D09"/>
    <w:rsid w:val="00E9234F"/>
    <w:rsid w:val="00E92843"/>
    <w:rsid w:val="00E93264"/>
    <w:rsid w:val="00E934D2"/>
    <w:rsid w:val="00E93C33"/>
    <w:rsid w:val="00E93D15"/>
    <w:rsid w:val="00E94073"/>
    <w:rsid w:val="00E94445"/>
    <w:rsid w:val="00E949B7"/>
    <w:rsid w:val="00E94B2C"/>
    <w:rsid w:val="00E9666D"/>
    <w:rsid w:val="00E96DE9"/>
    <w:rsid w:val="00E97F6C"/>
    <w:rsid w:val="00EA12E8"/>
    <w:rsid w:val="00EA1E19"/>
    <w:rsid w:val="00EA21E7"/>
    <w:rsid w:val="00EA2473"/>
    <w:rsid w:val="00EA2B38"/>
    <w:rsid w:val="00EA3653"/>
    <w:rsid w:val="00EA4319"/>
    <w:rsid w:val="00EA43E4"/>
    <w:rsid w:val="00EA56D4"/>
    <w:rsid w:val="00EA59BE"/>
    <w:rsid w:val="00EA6267"/>
    <w:rsid w:val="00EA6377"/>
    <w:rsid w:val="00EA676E"/>
    <w:rsid w:val="00EA6E40"/>
    <w:rsid w:val="00EA6EF0"/>
    <w:rsid w:val="00EA7A5E"/>
    <w:rsid w:val="00EB1505"/>
    <w:rsid w:val="00EB17BA"/>
    <w:rsid w:val="00EB1943"/>
    <w:rsid w:val="00EB1BFE"/>
    <w:rsid w:val="00EB20A9"/>
    <w:rsid w:val="00EB2881"/>
    <w:rsid w:val="00EB2E4A"/>
    <w:rsid w:val="00EB4089"/>
    <w:rsid w:val="00EB4588"/>
    <w:rsid w:val="00EB4955"/>
    <w:rsid w:val="00EB4A81"/>
    <w:rsid w:val="00EB4DE9"/>
    <w:rsid w:val="00EB56F7"/>
    <w:rsid w:val="00EB5FDF"/>
    <w:rsid w:val="00EB61C8"/>
    <w:rsid w:val="00EB7020"/>
    <w:rsid w:val="00EC19A5"/>
    <w:rsid w:val="00EC1A40"/>
    <w:rsid w:val="00EC2EC6"/>
    <w:rsid w:val="00EC30C9"/>
    <w:rsid w:val="00EC36A6"/>
    <w:rsid w:val="00EC3847"/>
    <w:rsid w:val="00EC4694"/>
    <w:rsid w:val="00EC48E0"/>
    <w:rsid w:val="00EC531F"/>
    <w:rsid w:val="00EC5B1A"/>
    <w:rsid w:val="00EC6FE2"/>
    <w:rsid w:val="00EC7606"/>
    <w:rsid w:val="00EC77A6"/>
    <w:rsid w:val="00EC79FD"/>
    <w:rsid w:val="00EC7F56"/>
    <w:rsid w:val="00ED0C52"/>
    <w:rsid w:val="00ED0E5F"/>
    <w:rsid w:val="00ED11FC"/>
    <w:rsid w:val="00ED1853"/>
    <w:rsid w:val="00ED1A53"/>
    <w:rsid w:val="00ED1BBA"/>
    <w:rsid w:val="00ED256C"/>
    <w:rsid w:val="00ED258E"/>
    <w:rsid w:val="00ED25B1"/>
    <w:rsid w:val="00ED2A52"/>
    <w:rsid w:val="00ED2B1F"/>
    <w:rsid w:val="00ED2BD7"/>
    <w:rsid w:val="00ED3AB2"/>
    <w:rsid w:val="00ED5269"/>
    <w:rsid w:val="00ED59D4"/>
    <w:rsid w:val="00ED60A3"/>
    <w:rsid w:val="00ED6392"/>
    <w:rsid w:val="00ED6ABE"/>
    <w:rsid w:val="00ED6AEE"/>
    <w:rsid w:val="00ED6E79"/>
    <w:rsid w:val="00ED6EA4"/>
    <w:rsid w:val="00ED70FA"/>
    <w:rsid w:val="00ED7509"/>
    <w:rsid w:val="00ED78F0"/>
    <w:rsid w:val="00ED7C9A"/>
    <w:rsid w:val="00ED7DDE"/>
    <w:rsid w:val="00EE07A1"/>
    <w:rsid w:val="00EE117D"/>
    <w:rsid w:val="00EE12E7"/>
    <w:rsid w:val="00EE17EE"/>
    <w:rsid w:val="00EE2292"/>
    <w:rsid w:val="00EE24D8"/>
    <w:rsid w:val="00EE276E"/>
    <w:rsid w:val="00EE2F37"/>
    <w:rsid w:val="00EE33CA"/>
    <w:rsid w:val="00EE35E5"/>
    <w:rsid w:val="00EE4369"/>
    <w:rsid w:val="00EE48A5"/>
    <w:rsid w:val="00EE574D"/>
    <w:rsid w:val="00EE5C7C"/>
    <w:rsid w:val="00EE5DFA"/>
    <w:rsid w:val="00EE641B"/>
    <w:rsid w:val="00EE65B7"/>
    <w:rsid w:val="00EE6C87"/>
    <w:rsid w:val="00EE6ED4"/>
    <w:rsid w:val="00EE7433"/>
    <w:rsid w:val="00EE7639"/>
    <w:rsid w:val="00EE76BA"/>
    <w:rsid w:val="00EE76E6"/>
    <w:rsid w:val="00EE79F7"/>
    <w:rsid w:val="00EF027F"/>
    <w:rsid w:val="00EF0338"/>
    <w:rsid w:val="00EF0361"/>
    <w:rsid w:val="00EF18BC"/>
    <w:rsid w:val="00EF1F4F"/>
    <w:rsid w:val="00EF2B94"/>
    <w:rsid w:val="00EF4E69"/>
    <w:rsid w:val="00EF4FE6"/>
    <w:rsid w:val="00EF501D"/>
    <w:rsid w:val="00EF52C9"/>
    <w:rsid w:val="00EF56B0"/>
    <w:rsid w:val="00EF5790"/>
    <w:rsid w:val="00EF5881"/>
    <w:rsid w:val="00EF6CCA"/>
    <w:rsid w:val="00EF712E"/>
    <w:rsid w:val="00EF71F0"/>
    <w:rsid w:val="00EF7D4B"/>
    <w:rsid w:val="00F006DE"/>
    <w:rsid w:val="00F00ACA"/>
    <w:rsid w:val="00F00C44"/>
    <w:rsid w:val="00F01052"/>
    <w:rsid w:val="00F0126A"/>
    <w:rsid w:val="00F0162C"/>
    <w:rsid w:val="00F017B0"/>
    <w:rsid w:val="00F02185"/>
    <w:rsid w:val="00F029FD"/>
    <w:rsid w:val="00F02D22"/>
    <w:rsid w:val="00F02D45"/>
    <w:rsid w:val="00F038B4"/>
    <w:rsid w:val="00F03FF6"/>
    <w:rsid w:val="00F042F2"/>
    <w:rsid w:val="00F04C13"/>
    <w:rsid w:val="00F055AF"/>
    <w:rsid w:val="00F059B8"/>
    <w:rsid w:val="00F05A5D"/>
    <w:rsid w:val="00F0671E"/>
    <w:rsid w:val="00F06BBA"/>
    <w:rsid w:val="00F07C01"/>
    <w:rsid w:val="00F10AA9"/>
    <w:rsid w:val="00F10C12"/>
    <w:rsid w:val="00F11340"/>
    <w:rsid w:val="00F1162E"/>
    <w:rsid w:val="00F116BB"/>
    <w:rsid w:val="00F119D0"/>
    <w:rsid w:val="00F11F4A"/>
    <w:rsid w:val="00F1252C"/>
    <w:rsid w:val="00F125DF"/>
    <w:rsid w:val="00F12FAC"/>
    <w:rsid w:val="00F13078"/>
    <w:rsid w:val="00F137C8"/>
    <w:rsid w:val="00F138EC"/>
    <w:rsid w:val="00F13D2D"/>
    <w:rsid w:val="00F14732"/>
    <w:rsid w:val="00F15834"/>
    <w:rsid w:val="00F1612D"/>
    <w:rsid w:val="00F16FF9"/>
    <w:rsid w:val="00F17247"/>
    <w:rsid w:val="00F17514"/>
    <w:rsid w:val="00F17A69"/>
    <w:rsid w:val="00F204A9"/>
    <w:rsid w:val="00F207B1"/>
    <w:rsid w:val="00F21E15"/>
    <w:rsid w:val="00F21E2C"/>
    <w:rsid w:val="00F2236E"/>
    <w:rsid w:val="00F23471"/>
    <w:rsid w:val="00F235C3"/>
    <w:rsid w:val="00F23DCA"/>
    <w:rsid w:val="00F23F3B"/>
    <w:rsid w:val="00F24B67"/>
    <w:rsid w:val="00F24B93"/>
    <w:rsid w:val="00F24DCA"/>
    <w:rsid w:val="00F24F38"/>
    <w:rsid w:val="00F250EC"/>
    <w:rsid w:val="00F25829"/>
    <w:rsid w:val="00F25BC6"/>
    <w:rsid w:val="00F25CCA"/>
    <w:rsid w:val="00F26127"/>
    <w:rsid w:val="00F264D4"/>
    <w:rsid w:val="00F26B98"/>
    <w:rsid w:val="00F26D78"/>
    <w:rsid w:val="00F27156"/>
    <w:rsid w:val="00F27160"/>
    <w:rsid w:val="00F304D2"/>
    <w:rsid w:val="00F30818"/>
    <w:rsid w:val="00F30B09"/>
    <w:rsid w:val="00F30DA9"/>
    <w:rsid w:val="00F30F25"/>
    <w:rsid w:val="00F31260"/>
    <w:rsid w:val="00F318DF"/>
    <w:rsid w:val="00F31A36"/>
    <w:rsid w:val="00F31AB5"/>
    <w:rsid w:val="00F31D67"/>
    <w:rsid w:val="00F31E90"/>
    <w:rsid w:val="00F32573"/>
    <w:rsid w:val="00F325E4"/>
    <w:rsid w:val="00F327EB"/>
    <w:rsid w:val="00F32855"/>
    <w:rsid w:val="00F32A1A"/>
    <w:rsid w:val="00F33145"/>
    <w:rsid w:val="00F3357F"/>
    <w:rsid w:val="00F3363E"/>
    <w:rsid w:val="00F34817"/>
    <w:rsid w:val="00F35430"/>
    <w:rsid w:val="00F35E82"/>
    <w:rsid w:val="00F36B18"/>
    <w:rsid w:val="00F37D8B"/>
    <w:rsid w:val="00F40358"/>
    <w:rsid w:val="00F40A9D"/>
    <w:rsid w:val="00F40AF5"/>
    <w:rsid w:val="00F40BD9"/>
    <w:rsid w:val="00F41066"/>
    <w:rsid w:val="00F41C83"/>
    <w:rsid w:val="00F42037"/>
    <w:rsid w:val="00F42A57"/>
    <w:rsid w:val="00F43117"/>
    <w:rsid w:val="00F43211"/>
    <w:rsid w:val="00F4362A"/>
    <w:rsid w:val="00F4386D"/>
    <w:rsid w:val="00F44E8F"/>
    <w:rsid w:val="00F45680"/>
    <w:rsid w:val="00F45C75"/>
    <w:rsid w:val="00F46185"/>
    <w:rsid w:val="00F4752D"/>
    <w:rsid w:val="00F50AC6"/>
    <w:rsid w:val="00F50B3E"/>
    <w:rsid w:val="00F51274"/>
    <w:rsid w:val="00F51E17"/>
    <w:rsid w:val="00F52100"/>
    <w:rsid w:val="00F524EF"/>
    <w:rsid w:val="00F5282C"/>
    <w:rsid w:val="00F52AAA"/>
    <w:rsid w:val="00F52DAE"/>
    <w:rsid w:val="00F53200"/>
    <w:rsid w:val="00F53B82"/>
    <w:rsid w:val="00F54468"/>
    <w:rsid w:val="00F54490"/>
    <w:rsid w:val="00F545B5"/>
    <w:rsid w:val="00F54D9D"/>
    <w:rsid w:val="00F55358"/>
    <w:rsid w:val="00F566A1"/>
    <w:rsid w:val="00F56BAA"/>
    <w:rsid w:val="00F57569"/>
    <w:rsid w:val="00F61462"/>
    <w:rsid w:val="00F62914"/>
    <w:rsid w:val="00F6330A"/>
    <w:rsid w:val="00F634EB"/>
    <w:rsid w:val="00F6422D"/>
    <w:rsid w:val="00F64D7C"/>
    <w:rsid w:val="00F64E40"/>
    <w:rsid w:val="00F65AA0"/>
    <w:rsid w:val="00F65D55"/>
    <w:rsid w:val="00F66C15"/>
    <w:rsid w:val="00F6757C"/>
    <w:rsid w:val="00F678BA"/>
    <w:rsid w:val="00F67954"/>
    <w:rsid w:val="00F7029B"/>
    <w:rsid w:val="00F70A5F"/>
    <w:rsid w:val="00F70CD5"/>
    <w:rsid w:val="00F70E8C"/>
    <w:rsid w:val="00F7126D"/>
    <w:rsid w:val="00F713D0"/>
    <w:rsid w:val="00F719C8"/>
    <w:rsid w:val="00F71A9D"/>
    <w:rsid w:val="00F72990"/>
    <w:rsid w:val="00F729F0"/>
    <w:rsid w:val="00F72B5A"/>
    <w:rsid w:val="00F72C55"/>
    <w:rsid w:val="00F748CD"/>
    <w:rsid w:val="00F751EA"/>
    <w:rsid w:val="00F7529F"/>
    <w:rsid w:val="00F75A31"/>
    <w:rsid w:val="00F7643E"/>
    <w:rsid w:val="00F76922"/>
    <w:rsid w:val="00F76A1A"/>
    <w:rsid w:val="00F76D03"/>
    <w:rsid w:val="00F7765D"/>
    <w:rsid w:val="00F77917"/>
    <w:rsid w:val="00F77DC1"/>
    <w:rsid w:val="00F802FC"/>
    <w:rsid w:val="00F803E6"/>
    <w:rsid w:val="00F80679"/>
    <w:rsid w:val="00F80812"/>
    <w:rsid w:val="00F810E5"/>
    <w:rsid w:val="00F81B11"/>
    <w:rsid w:val="00F82D4C"/>
    <w:rsid w:val="00F83A89"/>
    <w:rsid w:val="00F83E5E"/>
    <w:rsid w:val="00F83FBF"/>
    <w:rsid w:val="00F83FDD"/>
    <w:rsid w:val="00F84B04"/>
    <w:rsid w:val="00F85009"/>
    <w:rsid w:val="00F8502B"/>
    <w:rsid w:val="00F85DAB"/>
    <w:rsid w:val="00F8675F"/>
    <w:rsid w:val="00F869DF"/>
    <w:rsid w:val="00F86BBF"/>
    <w:rsid w:val="00F8709A"/>
    <w:rsid w:val="00F87987"/>
    <w:rsid w:val="00F90A60"/>
    <w:rsid w:val="00F91A3C"/>
    <w:rsid w:val="00F91CF6"/>
    <w:rsid w:val="00F91F7B"/>
    <w:rsid w:val="00F921B3"/>
    <w:rsid w:val="00F927D9"/>
    <w:rsid w:val="00F92CF5"/>
    <w:rsid w:val="00F93198"/>
    <w:rsid w:val="00F9358B"/>
    <w:rsid w:val="00F94190"/>
    <w:rsid w:val="00F943A5"/>
    <w:rsid w:val="00F948E9"/>
    <w:rsid w:val="00F949E6"/>
    <w:rsid w:val="00F950D2"/>
    <w:rsid w:val="00F95645"/>
    <w:rsid w:val="00F959B0"/>
    <w:rsid w:val="00F95FC3"/>
    <w:rsid w:val="00F96108"/>
    <w:rsid w:val="00F9624D"/>
    <w:rsid w:val="00F96620"/>
    <w:rsid w:val="00F96690"/>
    <w:rsid w:val="00F96951"/>
    <w:rsid w:val="00F96AE3"/>
    <w:rsid w:val="00F96B51"/>
    <w:rsid w:val="00F96EB2"/>
    <w:rsid w:val="00F96F62"/>
    <w:rsid w:val="00F96FE2"/>
    <w:rsid w:val="00FA0305"/>
    <w:rsid w:val="00FA0433"/>
    <w:rsid w:val="00FA06D3"/>
    <w:rsid w:val="00FA0C80"/>
    <w:rsid w:val="00FA0CD6"/>
    <w:rsid w:val="00FA113D"/>
    <w:rsid w:val="00FA1FF3"/>
    <w:rsid w:val="00FA2118"/>
    <w:rsid w:val="00FA3310"/>
    <w:rsid w:val="00FA3458"/>
    <w:rsid w:val="00FA36E2"/>
    <w:rsid w:val="00FA3D0D"/>
    <w:rsid w:val="00FA3D81"/>
    <w:rsid w:val="00FA4537"/>
    <w:rsid w:val="00FA4627"/>
    <w:rsid w:val="00FA48AF"/>
    <w:rsid w:val="00FA53D8"/>
    <w:rsid w:val="00FA564C"/>
    <w:rsid w:val="00FA5E47"/>
    <w:rsid w:val="00FA60E7"/>
    <w:rsid w:val="00FA618A"/>
    <w:rsid w:val="00FA6237"/>
    <w:rsid w:val="00FA644C"/>
    <w:rsid w:val="00FA69DB"/>
    <w:rsid w:val="00FB0007"/>
    <w:rsid w:val="00FB05F5"/>
    <w:rsid w:val="00FB26DA"/>
    <w:rsid w:val="00FB2AB2"/>
    <w:rsid w:val="00FB2BC9"/>
    <w:rsid w:val="00FB2F3E"/>
    <w:rsid w:val="00FB3316"/>
    <w:rsid w:val="00FB3CC3"/>
    <w:rsid w:val="00FB4DCA"/>
    <w:rsid w:val="00FB5ECC"/>
    <w:rsid w:val="00FB5F59"/>
    <w:rsid w:val="00FB6B03"/>
    <w:rsid w:val="00FC0EC4"/>
    <w:rsid w:val="00FC0F76"/>
    <w:rsid w:val="00FC129B"/>
    <w:rsid w:val="00FC1302"/>
    <w:rsid w:val="00FC178D"/>
    <w:rsid w:val="00FC1CAF"/>
    <w:rsid w:val="00FC252A"/>
    <w:rsid w:val="00FC281A"/>
    <w:rsid w:val="00FC2B56"/>
    <w:rsid w:val="00FC2C53"/>
    <w:rsid w:val="00FC367C"/>
    <w:rsid w:val="00FC3708"/>
    <w:rsid w:val="00FC4C64"/>
    <w:rsid w:val="00FC4CA6"/>
    <w:rsid w:val="00FC4E71"/>
    <w:rsid w:val="00FC58D6"/>
    <w:rsid w:val="00FC5FCC"/>
    <w:rsid w:val="00FC608C"/>
    <w:rsid w:val="00FC747C"/>
    <w:rsid w:val="00FC750F"/>
    <w:rsid w:val="00FD0514"/>
    <w:rsid w:val="00FD0FB6"/>
    <w:rsid w:val="00FD1213"/>
    <w:rsid w:val="00FD25AD"/>
    <w:rsid w:val="00FD26DA"/>
    <w:rsid w:val="00FD322B"/>
    <w:rsid w:val="00FD349D"/>
    <w:rsid w:val="00FD3B09"/>
    <w:rsid w:val="00FD473F"/>
    <w:rsid w:val="00FD4A9D"/>
    <w:rsid w:val="00FD4B1A"/>
    <w:rsid w:val="00FD4D12"/>
    <w:rsid w:val="00FD4E77"/>
    <w:rsid w:val="00FD53B4"/>
    <w:rsid w:val="00FD5AE6"/>
    <w:rsid w:val="00FD5C5C"/>
    <w:rsid w:val="00FD631F"/>
    <w:rsid w:val="00FD754E"/>
    <w:rsid w:val="00FD7DB0"/>
    <w:rsid w:val="00FE00A1"/>
    <w:rsid w:val="00FE00CA"/>
    <w:rsid w:val="00FE0E05"/>
    <w:rsid w:val="00FE1709"/>
    <w:rsid w:val="00FE1866"/>
    <w:rsid w:val="00FE1A3D"/>
    <w:rsid w:val="00FE1D84"/>
    <w:rsid w:val="00FE22A1"/>
    <w:rsid w:val="00FE32AA"/>
    <w:rsid w:val="00FE41E3"/>
    <w:rsid w:val="00FE448E"/>
    <w:rsid w:val="00FE49A9"/>
    <w:rsid w:val="00FE4AE3"/>
    <w:rsid w:val="00FE4BF1"/>
    <w:rsid w:val="00FE4C5C"/>
    <w:rsid w:val="00FE52B8"/>
    <w:rsid w:val="00FE5FA4"/>
    <w:rsid w:val="00FE65B7"/>
    <w:rsid w:val="00FE65E4"/>
    <w:rsid w:val="00FE66B1"/>
    <w:rsid w:val="00FE6786"/>
    <w:rsid w:val="00FE6F8F"/>
    <w:rsid w:val="00FE725E"/>
    <w:rsid w:val="00FE7867"/>
    <w:rsid w:val="00FF090E"/>
    <w:rsid w:val="00FF0EC4"/>
    <w:rsid w:val="00FF1103"/>
    <w:rsid w:val="00FF12E9"/>
    <w:rsid w:val="00FF1E5F"/>
    <w:rsid w:val="00FF21F2"/>
    <w:rsid w:val="00FF31EC"/>
    <w:rsid w:val="00FF3341"/>
    <w:rsid w:val="00FF3736"/>
    <w:rsid w:val="00FF3CB1"/>
    <w:rsid w:val="00FF3F67"/>
    <w:rsid w:val="00FF455E"/>
    <w:rsid w:val="00FF534B"/>
    <w:rsid w:val="00FF6229"/>
    <w:rsid w:val="00FF635F"/>
    <w:rsid w:val="00FF6EFD"/>
    <w:rsid w:val="00FF7842"/>
    <w:rsid w:val="00FF7BB6"/>
  </w:rsids>
  <m:mathPr>
    <m:mathFont m:val="Cambria Math"/>
    <m:brkBin m:val="before"/>
    <m:brkBinSub m:val="--"/>
    <m:smallFrac m:val="0"/>
    <m:dispDef/>
    <m:lMargin m:val="0"/>
    <m:rMargin m:val="0"/>
    <m:defJc m:val="centerGroup"/>
    <m:wrapIndent m:val="1440"/>
    <m:intLim m:val="subSup"/>
    <m:naryLim m:val="undOvr"/>
  </m:mathPr>
  <w:themeFontLang w:val="en-SE"/>
  <w:clrSchemeMapping w:bg1="light1" w:t1="dark1" w:bg2="light2" w:t2="dark2" w:accent1="accent1" w:accent2="accent2" w:accent3="accent3" w:accent4="accent4" w:accent5="accent5" w:accent6="accent6" w:hyperlink="hyperlink" w:followedHyperlink="followedHyperlink"/>
  <w:decimalSymbol w:val=","/>
  <w:listSeparator w:val=","/>
  <w14:docId w14:val="580F0763"/>
  <w15:chartTrackingRefBased/>
  <w15:docId w15:val="{A4050532-A77A-FE42-B5F6-495245BA13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w:sz w:val="24"/>
        <w:szCs w:val="24"/>
        <w:lang w:val="en-SE"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A73AC9"/>
    <w:pPr>
      <w:spacing w:before="100" w:beforeAutospacing="1" w:after="100" w:afterAutospacing="1"/>
    </w:pPr>
    <w:rPr>
      <w:rFonts w:eastAsia="Times New Roman"/>
      <w:lang w:val="en-SE" w:eastAsia="en-GB"/>
    </w:rPr>
  </w:style>
  <w:style w:type="character" w:styleId="Hyperlink">
    <w:name w:val="Hyperlink"/>
    <w:basedOn w:val="DefaultParagraphFont"/>
    <w:uiPriority w:val="99"/>
    <w:semiHidden/>
    <w:qFormat/>
    <w:rsid w:val="00CB744B"/>
    <w:rPr>
      <w:color w:val="0000FF"/>
      <w:u w:val="single"/>
    </w:rPr>
  </w:style>
  <w:style w:type="character" w:styleId="UnresolvedMention">
    <w:name w:val="Unresolved Mention"/>
    <w:basedOn w:val="DefaultParagraphFont"/>
    <w:uiPriority w:val="99"/>
    <w:semiHidden/>
    <w:unhideWhenUsed/>
    <w:rsid w:val="00CB744B"/>
    <w:rPr>
      <w:color w:val="605E5C"/>
      <w:shd w:val="clear" w:color="auto" w:fill="E1DFDD"/>
    </w:rPr>
  </w:style>
  <w:style w:type="paragraph" w:styleId="Header">
    <w:name w:val="header"/>
    <w:basedOn w:val="Normal"/>
    <w:link w:val="HeaderChar"/>
    <w:uiPriority w:val="99"/>
    <w:unhideWhenUsed/>
    <w:rsid w:val="00807D3F"/>
    <w:pPr>
      <w:tabs>
        <w:tab w:val="center" w:pos="4513"/>
        <w:tab w:val="right" w:pos="9026"/>
      </w:tabs>
    </w:pPr>
  </w:style>
  <w:style w:type="character" w:customStyle="1" w:styleId="HeaderChar">
    <w:name w:val="Header Char"/>
    <w:basedOn w:val="DefaultParagraphFont"/>
    <w:link w:val="Header"/>
    <w:uiPriority w:val="99"/>
    <w:rsid w:val="00807D3F"/>
    <w:rPr>
      <w:lang w:val="en-GB"/>
    </w:rPr>
  </w:style>
  <w:style w:type="paragraph" w:styleId="Footer">
    <w:name w:val="footer"/>
    <w:basedOn w:val="Normal"/>
    <w:link w:val="FooterChar"/>
    <w:uiPriority w:val="99"/>
    <w:unhideWhenUsed/>
    <w:rsid w:val="00807D3F"/>
    <w:pPr>
      <w:tabs>
        <w:tab w:val="center" w:pos="4513"/>
        <w:tab w:val="right" w:pos="9026"/>
      </w:tabs>
    </w:pPr>
  </w:style>
  <w:style w:type="character" w:customStyle="1" w:styleId="FooterChar">
    <w:name w:val="Footer Char"/>
    <w:basedOn w:val="DefaultParagraphFont"/>
    <w:link w:val="Footer"/>
    <w:uiPriority w:val="99"/>
    <w:rsid w:val="00807D3F"/>
    <w:rPr>
      <w:lang w:val="en-GB"/>
    </w:rPr>
  </w:style>
  <w:style w:type="character" w:styleId="CommentReference">
    <w:name w:val="annotation reference"/>
    <w:basedOn w:val="DefaultParagraphFont"/>
    <w:uiPriority w:val="99"/>
    <w:semiHidden/>
    <w:unhideWhenUsed/>
    <w:rsid w:val="00807D3F"/>
    <w:rPr>
      <w:sz w:val="16"/>
      <w:szCs w:val="16"/>
    </w:rPr>
  </w:style>
  <w:style w:type="paragraph" w:styleId="CommentText">
    <w:name w:val="annotation text"/>
    <w:basedOn w:val="Normal"/>
    <w:link w:val="CommentTextChar"/>
    <w:uiPriority w:val="99"/>
    <w:semiHidden/>
    <w:unhideWhenUsed/>
    <w:rsid w:val="00807D3F"/>
    <w:rPr>
      <w:sz w:val="20"/>
      <w:szCs w:val="20"/>
    </w:rPr>
  </w:style>
  <w:style w:type="character" w:customStyle="1" w:styleId="CommentTextChar">
    <w:name w:val="Comment Text Char"/>
    <w:basedOn w:val="DefaultParagraphFont"/>
    <w:link w:val="CommentText"/>
    <w:uiPriority w:val="99"/>
    <w:semiHidden/>
    <w:rsid w:val="00807D3F"/>
    <w:rPr>
      <w:sz w:val="20"/>
      <w:szCs w:val="20"/>
      <w:lang w:val="en-GB"/>
    </w:rPr>
  </w:style>
  <w:style w:type="paragraph" w:styleId="CommentSubject">
    <w:name w:val="annotation subject"/>
    <w:basedOn w:val="CommentText"/>
    <w:next w:val="CommentText"/>
    <w:link w:val="CommentSubjectChar"/>
    <w:uiPriority w:val="99"/>
    <w:semiHidden/>
    <w:unhideWhenUsed/>
    <w:rsid w:val="00807D3F"/>
    <w:rPr>
      <w:b/>
      <w:bCs/>
    </w:rPr>
  </w:style>
  <w:style w:type="character" w:customStyle="1" w:styleId="CommentSubjectChar">
    <w:name w:val="Comment Subject Char"/>
    <w:basedOn w:val="CommentTextChar"/>
    <w:link w:val="CommentSubject"/>
    <w:uiPriority w:val="99"/>
    <w:semiHidden/>
    <w:rsid w:val="00807D3F"/>
    <w:rPr>
      <w:b/>
      <w:bCs/>
      <w:sz w:val="20"/>
      <w:szCs w:val="20"/>
      <w:lang w:val="en-GB"/>
    </w:rPr>
  </w:style>
  <w:style w:type="character" w:styleId="FollowedHyperlink">
    <w:name w:val="FollowedHyperlink"/>
    <w:basedOn w:val="DefaultParagraphFont"/>
    <w:uiPriority w:val="99"/>
    <w:semiHidden/>
    <w:unhideWhenUsed/>
    <w:rsid w:val="00D87D86"/>
    <w:rPr>
      <w:color w:val="954F72" w:themeColor="followedHyperlink"/>
      <w:u w:val="single"/>
    </w:rPr>
  </w:style>
  <w:style w:type="character" w:styleId="PlaceholderText">
    <w:name w:val="Placeholder Text"/>
    <w:basedOn w:val="DefaultParagraphFont"/>
    <w:uiPriority w:val="99"/>
    <w:semiHidden/>
    <w:rsid w:val="007D43EC"/>
    <w:rPr>
      <w:color w:val="808080"/>
    </w:rPr>
  </w:style>
  <w:style w:type="paragraph" w:styleId="Bibliography">
    <w:name w:val="Bibliography"/>
    <w:basedOn w:val="Normal"/>
    <w:next w:val="Normal"/>
    <w:uiPriority w:val="37"/>
    <w:unhideWhenUsed/>
    <w:rsid w:val="00F1162E"/>
    <w:pPr>
      <w:ind w:left="720" w:hanging="720"/>
    </w:pPr>
  </w:style>
  <w:style w:type="paragraph" w:styleId="Revision">
    <w:name w:val="Revision"/>
    <w:hidden/>
    <w:uiPriority w:val="99"/>
    <w:semiHidden/>
    <w:rsid w:val="001E3BD3"/>
    <w:rPr>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6288208">
      <w:bodyDiv w:val="1"/>
      <w:marLeft w:val="0"/>
      <w:marRight w:val="0"/>
      <w:marTop w:val="0"/>
      <w:marBottom w:val="0"/>
      <w:divBdr>
        <w:top w:val="none" w:sz="0" w:space="0" w:color="auto"/>
        <w:left w:val="none" w:sz="0" w:space="0" w:color="auto"/>
        <w:bottom w:val="none" w:sz="0" w:space="0" w:color="auto"/>
        <w:right w:val="none" w:sz="0" w:space="0" w:color="auto"/>
      </w:divBdr>
    </w:div>
    <w:div w:id="197545755">
      <w:bodyDiv w:val="1"/>
      <w:marLeft w:val="0"/>
      <w:marRight w:val="0"/>
      <w:marTop w:val="0"/>
      <w:marBottom w:val="0"/>
      <w:divBdr>
        <w:top w:val="none" w:sz="0" w:space="0" w:color="auto"/>
        <w:left w:val="none" w:sz="0" w:space="0" w:color="auto"/>
        <w:bottom w:val="none" w:sz="0" w:space="0" w:color="auto"/>
        <w:right w:val="none" w:sz="0" w:space="0" w:color="auto"/>
      </w:divBdr>
    </w:div>
    <w:div w:id="249897400">
      <w:bodyDiv w:val="1"/>
      <w:marLeft w:val="0"/>
      <w:marRight w:val="0"/>
      <w:marTop w:val="0"/>
      <w:marBottom w:val="0"/>
      <w:divBdr>
        <w:top w:val="none" w:sz="0" w:space="0" w:color="auto"/>
        <w:left w:val="none" w:sz="0" w:space="0" w:color="auto"/>
        <w:bottom w:val="none" w:sz="0" w:space="0" w:color="auto"/>
        <w:right w:val="none" w:sz="0" w:space="0" w:color="auto"/>
      </w:divBdr>
    </w:div>
    <w:div w:id="691342963">
      <w:bodyDiv w:val="1"/>
      <w:marLeft w:val="0"/>
      <w:marRight w:val="0"/>
      <w:marTop w:val="0"/>
      <w:marBottom w:val="0"/>
      <w:divBdr>
        <w:top w:val="none" w:sz="0" w:space="0" w:color="auto"/>
        <w:left w:val="none" w:sz="0" w:space="0" w:color="auto"/>
        <w:bottom w:val="none" w:sz="0" w:space="0" w:color="auto"/>
        <w:right w:val="none" w:sz="0" w:space="0" w:color="auto"/>
      </w:divBdr>
    </w:div>
    <w:div w:id="729772622">
      <w:bodyDiv w:val="1"/>
      <w:marLeft w:val="0"/>
      <w:marRight w:val="0"/>
      <w:marTop w:val="0"/>
      <w:marBottom w:val="0"/>
      <w:divBdr>
        <w:top w:val="none" w:sz="0" w:space="0" w:color="auto"/>
        <w:left w:val="none" w:sz="0" w:space="0" w:color="auto"/>
        <w:bottom w:val="none" w:sz="0" w:space="0" w:color="auto"/>
        <w:right w:val="none" w:sz="0" w:space="0" w:color="auto"/>
      </w:divBdr>
    </w:div>
    <w:div w:id="777061697">
      <w:bodyDiv w:val="1"/>
      <w:marLeft w:val="0"/>
      <w:marRight w:val="0"/>
      <w:marTop w:val="0"/>
      <w:marBottom w:val="0"/>
      <w:divBdr>
        <w:top w:val="none" w:sz="0" w:space="0" w:color="auto"/>
        <w:left w:val="none" w:sz="0" w:space="0" w:color="auto"/>
        <w:bottom w:val="none" w:sz="0" w:space="0" w:color="auto"/>
        <w:right w:val="none" w:sz="0" w:space="0" w:color="auto"/>
      </w:divBdr>
    </w:div>
    <w:div w:id="916862881">
      <w:bodyDiv w:val="1"/>
      <w:marLeft w:val="0"/>
      <w:marRight w:val="0"/>
      <w:marTop w:val="0"/>
      <w:marBottom w:val="0"/>
      <w:divBdr>
        <w:top w:val="none" w:sz="0" w:space="0" w:color="auto"/>
        <w:left w:val="none" w:sz="0" w:space="0" w:color="auto"/>
        <w:bottom w:val="none" w:sz="0" w:space="0" w:color="auto"/>
        <w:right w:val="none" w:sz="0" w:space="0" w:color="auto"/>
      </w:divBdr>
    </w:div>
    <w:div w:id="959068257">
      <w:bodyDiv w:val="1"/>
      <w:marLeft w:val="0"/>
      <w:marRight w:val="0"/>
      <w:marTop w:val="0"/>
      <w:marBottom w:val="0"/>
      <w:divBdr>
        <w:top w:val="none" w:sz="0" w:space="0" w:color="auto"/>
        <w:left w:val="none" w:sz="0" w:space="0" w:color="auto"/>
        <w:bottom w:val="none" w:sz="0" w:space="0" w:color="auto"/>
        <w:right w:val="none" w:sz="0" w:space="0" w:color="auto"/>
      </w:divBdr>
    </w:div>
    <w:div w:id="1019698620">
      <w:bodyDiv w:val="1"/>
      <w:marLeft w:val="0"/>
      <w:marRight w:val="0"/>
      <w:marTop w:val="0"/>
      <w:marBottom w:val="0"/>
      <w:divBdr>
        <w:top w:val="none" w:sz="0" w:space="0" w:color="auto"/>
        <w:left w:val="none" w:sz="0" w:space="0" w:color="auto"/>
        <w:bottom w:val="none" w:sz="0" w:space="0" w:color="auto"/>
        <w:right w:val="none" w:sz="0" w:space="0" w:color="auto"/>
      </w:divBdr>
    </w:div>
    <w:div w:id="1363169000">
      <w:bodyDiv w:val="1"/>
      <w:marLeft w:val="0"/>
      <w:marRight w:val="0"/>
      <w:marTop w:val="0"/>
      <w:marBottom w:val="0"/>
      <w:divBdr>
        <w:top w:val="none" w:sz="0" w:space="0" w:color="auto"/>
        <w:left w:val="none" w:sz="0" w:space="0" w:color="auto"/>
        <w:bottom w:val="none" w:sz="0" w:space="0" w:color="auto"/>
        <w:right w:val="none" w:sz="0" w:space="0" w:color="auto"/>
      </w:divBdr>
    </w:div>
    <w:div w:id="1399137143">
      <w:bodyDiv w:val="1"/>
      <w:marLeft w:val="0"/>
      <w:marRight w:val="0"/>
      <w:marTop w:val="0"/>
      <w:marBottom w:val="0"/>
      <w:divBdr>
        <w:top w:val="none" w:sz="0" w:space="0" w:color="auto"/>
        <w:left w:val="none" w:sz="0" w:space="0" w:color="auto"/>
        <w:bottom w:val="none" w:sz="0" w:space="0" w:color="auto"/>
        <w:right w:val="none" w:sz="0" w:space="0" w:color="auto"/>
      </w:divBdr>
    </w:div>
    <w:div w:id="1552880385">
      <w:bodyDiv w:val="1"/>
      <w:marLeft w:val="0"/>
      <w:marRight w:val="0"/>
      <w:marTop w:val="0"/>
      <w:marBottom w:val="0"/>
      <w:divBdr>
        <w:top w:val="none" w:sz="0" w:space="0" w:color="auto"/>
        <w:left w:val="none" w:sz="0" w:space="0" w:color="auto"/>
        <w:bottom w:val="none" w:sz="0" w:space="0" w:color="auto"/>
        <w:right w:val="none" w:sz="0" w:space="0" w:color="auto"/>
      </w:divBdr>
    </w:div>
    <w:div w:id="1560827597">
      <w:bodyDiv w:val="1"/>
      <w:marLeft w:val="0"/>
      <w:marRight w:val="0"/>
      <w:marTop w:val="0"/>
      <w:marBottom w:val="0"/>
      <w:divBdr>
        <w:top w:val="none" w:sz="0" w:space="0" w:color="auto"/>
        <w:left w:val="none" w:sz="0" w:space="0" w:color="auto"/>
        <w:bottom w:val="none" w:sz="0" w:space="0" w:color="auto"/>
        <w:right w:val="none" w:sz="0" w:space="0" w:color="auto"/>
      </w:divBdr>
    </w:div>
    <w:div w:id="1615747395">
      <w:bodyDiv w:val="1"/>
      <w:marLeft w:val="0"/>
      <w:marRight w:val="0"/>
      <w:marTop w:val="0"/>
      <w:marBottom w:val="0"/>
      <w:divBdr>
        <w:top w:val="none" w:sz="0" w:space="0" w:color="auto"/>
        <w:left w:val="none" w:sz="0" w:space="0" w:color="auto"/>
        <w:bottom w:val="none" w:sz="0" w:space="0" w:color="auto"/>
        <w:right w:val="none" w:sz="0" w:space="0" w:color="auto"/>
      </w:divBdr>
    </w:div>
    <w:div w:id="1679572909">
      <w:bodyDiv w:val="1"/>
      <w:marLeft w:val="0"/>
      <w:marRight w:val="0"/>
      <w:marTop w:val="0"/>
      <w:marBottom w:val="0"/>
      <w:divBdr>
        <w:top w:val="none" w:sz="0" w:space="0" w:color="auto"/>
        <w:left w:val="none" w:sz="0" w:space="0" w:color="auto"/>
        <w:bottom w:val="none" w:sz="0" w:space="0" w:color="auto"/>
        <w:right w:val="none" w:sz="0" w:space="0" w:color="auto"/>
      </w:divBdr>
    </w:div>
    <w:div w:id="1740595523">
      <w:bodyDiv w:val="1"/>
      <w:marLeft w:val="0"/>
      <w:marRight w:val="0"/>
      <w:marTop w:val="0"/>
      <w:marBottom w:val="0"/>
      <w:divBdr>
        <w:top w:val="none" w:sz="0" w:space="0" w:color="auto"/>
        <w:left w:val="none" w:sz="0" w:space="0" w:color="auto"/>
        <w:bottom w:val="none" w:sz="0" w:space="0" w:color="auto"/>
        <w:right w:val="none" w:sz="0" w:space="0" w:color="auto"/>
      </w:divBdr>
    </w:div>
    <w:div w:id="1846359915">
      <w:bodyDiv w:val="1"/>
      <w:marLeft w:val="0"/>
      <w:marRight w:val="0"/>
      <w:marTop w:val="0"/>
      <w:marBottom w:val="0"/>
      <w:divBdr>
        <w:top w:val="none" w:sz="0" w:space="0" w:color="auto"/>
        <w:left w:val="none" w:sz="0" w:space="0" w:color="auto"/>
        <w:bottom w:val="none" w:sz="0" w:space="0" w:color="auto"/>
        <w:right w:val="none" w:sz="0" w:space="0" w:color="auto"/>
      </w:divBdr>
    </w:div>
    <w:div w:id="1950552017">
      <w:bodyDiv w:val="1"/>
      <w:marLeft w:val="0"/>
      <w:marRight w:val="0"/>
      <w:marTop w:val="0"/>
      <w:marBottom w:val="0"/>
      <w:divBdr>
        <w:top w:val="none" w:sz="0" w:space="0" w:color="auto"/>
        <w:left w:val="none" w:sz="0" w:space="0" w:color="auto"/>
        <w:bottom w:val="none" w:sz="0" w:space="0" w:color="auto"/>
        <w:right w:val="none" w:sz="0" w:space="0" w:color="auto"/>
      </w:divBdr>
    </w:div>
    <w:div w:id="2001107828">
      <w:bodyDiv w:val="1"/>
      <w:marLeft w:val="0"/>
      <w:marRight w:val="0"/>
      <w:marTop w:val="0"/>
      <w:marBottom w:val="0"/>
      <w:divBdr>
        <w:top w:val="none" w:sz="0" w:space="0" w:color="auto"/>
        <w:left w:val="none" w:sz="0" w:space="0" w:color="auto"/>
        <w:bottom w:val="none" w:sz="0" w:space="0" w:color="auto"/>
        <w:right w:val="none" w:sz="0" w:space="0" w:color="auto"/>
      </w:divBdr>
    </w:div>
    <w:div w:id="21293498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1" Type="http://schemas.openxmlformats.org/officeDocument/2006/relationships/hyperlink" Target="https://www.nature.com/natecolevol/about/content" TargetMode="External"/></Relationship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2.png"/><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image" Target="media/image1.png"/><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yperlink" Target="https://github.com/maxlindmark/warm_life_history" TargetMode="External"/><Relationship Id="rId5" Type="http://schemas.openxmlformats.org/officeDocument/2006/relationships/footnotes" Target="footnotes.xml"/><Relationship Id="rId15" Type="http://schemas.openxmlformats.org/officeDocument/2006/relationships/image" Target="media/image4.png"/><Relationship Id="rId10" Type="http://schemas.microsoft.com/office/2018/08/relationships/commentsExtensible" Target="commentsExtensible.xm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5EF8139-1B71-C947-92C2-24D6A853265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08</TotalTime>
  <Pages>21</Pages>
  <Words>21137</Words>
  <Characters>120487</Characters>
  <Application>Microsoft Office Word</Application>
  <DocSecurity>0</DocSecurity>
  <Lines>1004</Lines>
  <Paragraphs>28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13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x Lindmark</dc:creator>
  <cp:keywords/>
  <dc:description/>
  <cp:lastModifiedBy>Max Lindmark</cp:lastModifiedBy>
  <cp:revision>6435</cp:revision>
  <dcterms:created xsi:type="dcterms:W3CDTF">2021-08-06T11:35:00Z</dcterms:created>
  <dcterms:modified xsi:type="dcterms:W3CDTF">2021-10-22T10: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rjtZshgv"/&gt;&lt;style id="http://www.zotero.org/styles/ecology-letters" hasBibliography="1" bibliographyStyleHasBeenSet="1"/&gt;&lt;prefs&gt;&lt;pref name="fieldType" value="Field"/&gt;&lt;/prefs&gt;&lt;/data&gt;</vt:lpwstr>
  </property>
</Properties>
</file>